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E2BEE" w14:textId="77777777" w:rsidR="005A7F59" w:rsidRPr="00D27719" w:rsidRDefault="00A57FE0" w:rsidP="00C81E59">
      <w:pPr>
        <w:tabs>
          <w:tab w:val="left" w:pos="4536"/>
        </w:tabs>
        <w:spacing w:line="300" w:lineRule="exact"/>
        <w:jc w:val="center"/>
        <w:rPr>
          <w:rFonts w:ascii="Times New Roman" w:hAnsi="Times New Roman" w:cs="Times New Roman"/>
        </w:rPr>
      </w:pPr>
      <w:r w:rsidRPr="00D27719">
        <w:rPr>
          <w:rFonts w:ascii="Times New Roman" w:hAnsi="Times New Roman" w:cs="Times New Roman"/>
          <w:noProof/>
          <w:lang w:val="en-US"/>
        </w:rPr>
        <w:drawing>
          <wp:inline distT="0" distB="0" distL="0" distR="0" wp14:anchorId="4925B319" wp14:editId="4654A817">
            <wp:extent cx="5367990" cy="1475117"/>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19316" b="20630"/>
                    <a:stretch/>
                  </pic:blipFill>
                  <pic:spPr bwMode="auto">
                    <a:xfrm>
                      <a:off x="0" y="0"/>
                      <a:ext cx="5400040" cy="1483924"/>
                    </a:xfrm>
                    <a:prstGeom prst="rect">
                      <a:avLst/>
                    </a:prstGeom>
                    <a:ln>
                      <a:noFill/>
                    </a:ln>
                    <a:extLst>
                      <a:ext uri="{53640926-AAD7-44D8-BBD7-CCE9431645EC}">
                        <a14:shadowObscured xmlns:a14="http://schemas.microsoft.com/office/drawing/2010/main"/>
                      </a:ext>
                    </a:extLst>
                  </pic:spPr>
                </pic:pic>
              </a:graphicData>
            </a:graphic>
          </wp:inline>
        </w:drawing>
      </w:r>
    </w:p>
    <w:p w14:paraId="03B824CD" w14:textId="77777777" w:rsidR="00A57FE0" w:rsidRPr="00065EB3" w:rsidRDefault="00A57FE0" w:rsidP="00C81E59">
      <w:pPr>
        <w:tabs>
          <w:tab w:val="left" w:pos="4536"/>
        </w:tabs>
        <w:spacing w:line="300" w:lineRule="exact"/>
        <w:jc w:val="center"/>
        <w:rPr>
          <w:rFonts w:ascii="Times New Roman" w:hAnsi="Times New Roman" w:cs="Times New Roman"/>
          <w:sz w:val="28"/>
          <w:szCs w:val="28"/>
        </w:rPr>
      </w:pPr>
    </w:p>
    <w:p w14:paraId="20D353A6" w14:textId="166E3064" w:rsidR="00A576F3" w:rsidRPr="00065EB3" w:rsidRDefault="008E5EBA" w:rsidP="00C81E59">
      <w:pPr>
        <w:spacing w:line="300" w:lineRule="exact"/>
        <w:jc w:val="center"/>
        <w:rPr>
          <w:rFonts w:ascii="Times New Roman" w:hAnsi="Times New Roman" w:cs="Times New Roman"/>
          <w:sz w:val="28"/>
          <w:szCs w:val="28"/>
        </w:rPr>
      </w:pPr>
      <w:r w:rsidRPr="00065EB3">
        <w:rPr>
          <w:rFonts w:ascii="Times New Roman" w:hAnsi="Times New Roman" w:cs="Times New Roman"/>
          <w:sz w:val="28"/>
          <w:szCs w:val="28"/>
        </w:rPr>
        <w:t xml:space="preserve">Fakultät </w:t>
      </w:r>
      <w:r w:rsidR="00195060" w:rsidRPr="00065EB3">
        <w:rPr>
          <w:rFonts w:ascii="Times New Roman" w:hAnsi="Times New Roman" w:cs="Times New Roman"/>
          <w:sz w:val="28"/>
          <w:szCs w:val="28"/>
        </w:rPr>
        <w:t>Ingenieurwissenschaften und Informatik</w:t>
      </w:r>
      <w:r w:rsidR="00494072" w:rsidRPr="00065EB3">
        <w:rPr>
          <w:rFonts w:ascii="Times New Roman" w:hAnsi="Times New Roman" w:cs="Times New Roman"/>
          <w:sz w:val="28"/>
          <w:szCs w:val="28"/>
        </w:rPr>
        <w:br/>
      </w:r>
      <w:r w:rsidRPr="00065EB3">
        <w:rPr>
          <w:rFonts w:ascii="Times New Roman" w:hAnsi="Times New Roman" w:cs="Times New Roman"/>
          <w:sz w:val="28"/>
          <w:szCs w:val="28"/>
        </w:rPr>
        <w:t xml:space="preserve">Studiengang </w:t>
      </w:r>
      <w:r w:rsidR="00195060" w:rsidRPr="00065EB3">
        <w:rPr>
          <w:rFonts w:ascii="Times New Roman" w:hAnsi="Times New Roman" w:cs="Times New Roman"/>
          <w:sz w:val="28"/>
          <w:szCs w:val="28"/>
        </w:rPr>
        <w:t>Medieninformatik</w:t>
      </w:r>
    </w:p>
    <w:p w14:paraId="0197B9C2" w14:textId="77777777" w:rsidR="00A850DC" w:rsidRPr="00065EB3" w:rsidRDefault="00A850DC" w:rsidP="00C81E59">
      <w:pPr>
        <w:spacing w:line="300" w:lineRule="exact"/>
        <w:jc w:val="center"/>
        <w:rPr>
          <w:rFonts w:ascii="Times New Roman" w:hAnsi="Times New Roman" w:cs="Times New Roman"/>
          <w:sz w:val="28"/>
          <w:szCs w:val="28"/>
        </w:rPr>
      </w:pPr>
    </w:p>
    <w:p w14:paraId="1C7E3A2F" w14:textId="77777777" w:rsidR="00F867FA" w:rsidRPr="00065EB3" w:rsidRDefault="005B4D00" w:rsidP="00C81E59">
      <w:pPr>
        <w:spacing w:line="300" w:lineRule="exact"/>
        <w:jc w:val="center"/>
        <w:rPr>
          <w:rFonts w:ascii="Times New Roman" w:hAnsi="Times New Roman" w:cs="Times New Roman"/>
          <w:sz w:val="28"/>
          <w:szCs w:val="28"/>
        </w:rPr>
      </w:pPr>
      <w:r w:rsidRPr="00065EB3">
        <w:rPr>
          <w:rFonts w:ascii="Times New Roman" w:hAnsi="Times New Roman" w:cs="Times New Roman"/>
          <w:sz w:val="28"/>
          <w:szCs w:val="28"/>
        </w:rPr>
        <w:t xml:space="preserve">Modul </w:t>
      </w:r>
    </w:p>
    <w:p w14:paraId="3AC75829" w14:textId="3325A7AD" w:rsidR="004B7759" w:rsidRPr="00065EB3" w:rsidRDefault="009035F4" w:rsidP="00C81E59">
      <w:pPr>
        <w:spacing w:line="300" w:lineRule="exact"/>
        <w:jc w:val="center"/>
        <w:rPr>
          <w:rFonts w:ascii="Times New Roman" w:hAnsi="Times New Roman" w:cs="Times New Roman"/>
          <w:sz w:val="28"/>
          <w:szCs w:val="28"/>
        </w:rPr>
      </w:pPr>
      <w:r w:rsidRPr="00065EB3">
        <w:rPr>
          <w:rFonts w:ascii="Times New Roman" w:hAnsi="Times New Roman" w:cs="Times New Roman"/>
          <w:sz w:val="28"/>
          <w:szCs w:val="28"/>
        </w:rPr>
        <w:t>Objektorientierte Analyse und Design</w:t>
      </w:r>
    </w:p>
    <w:p w14:paraId="72831332" w14:textId="77777777" w:rsidR="00782EF2" w:rsidRPr="00065EB3" w:rsidRDefault="00782EF2" w:rsidP="00C81E59">
      <w:pPr>
        <w:spacing w:line="300" w:lineRule="exact"/>
        <w:rPr>
          <w:rFonts w:ascii="Times New Roman" w:hAnsi="Times New Roman" w:cs="Times New Roman"/>
          <w:sz w:val="28"/>
          <w:szCs w:val="28"/>
        </w:rPr>
      </w:pPr>
    </w:p>
    <w:p w14:paraId="761D0DDA" w14:textId="65828C30" w:rsidR="004B7759" w:rsidRPr="00065EB3" w:rsidRDefault="7C7BEFA3" w:rsidP="00C81E59">
      <w:pPr>
        <w:spacing w:line="300" w:lineRule="exact"/>
        <w:jc w:val="center"/>
        <w:rPr>
          <w:rFonts w:ascii="Times New Roman" w:hAnsi="Times New Roman" w:cs="Times New Roman"/>
          <w:b/>
          <w:bCs/>
          <w:sz w:val="28"/>
          <w:szCs w:val="28"/>
        </w:rPr>
      </w:pPr>
      <w:r w:rsidRPr="00065EB3">
        <w:rPr>
          <w:rFonts w:ascii="Times New Roman" w:hAnsi="Times New Roman" w:cs="Times New Roman"/>
          <w:b/>
          <w:bCs/>
          <w:sz w:val="28"/>
          <w:szCs w:val="28"/>
        </w:rPr>
        <w:t>Dokumentation</w:t>
      </w:r>
      <w:r w:rsidR="00895C8D" w:rsidRPr="00065EB3">
        <w:rPr>
          <w:rFonts w:ascii="Times New Roman" w:hAnsi="Times New Roman" w:cs="Times New Roman"/>
          <w:b/>
          <w:bCs/>
          <w:sz w:val="28"/>
          <w:szCs w:val="28"/>
        </w:rPr>
        <w:t xml:space="preserve"> </w:t>
      </w:r>
    </w:p>
    <w:p w14:paraId="740743E5" w14:textId="77777777" w:rsidR="00782EF2" w:rsidRPr="00065EB3" w:rsidRDefault="00782EF2" w:rsidP="00C81E59">
      <w:pPr>
        <w:spacing w:line="300" w:lineRule="exact"/>
        <w:jc w:val="center"/>
        <w:rPr>
          <w:rFonts w:ascii="Times New Roman" w:hAnsi="Times New Roman" w:cs="Times New Roman"/>
          <w:sz w:val="28"/>
          <w:szCs w:val="28"/>
        </w:rPr>
      </w:pPr>
    </w:p>
    <w:p w14:paraId="224C6872" w14:textId="61B882D3" w:rsidR="00A73071" w:rsidRDefault="00065EB3" w:rsidP="00C81E59">
      <w:pPr>
        <w:spacing w:line="300" w:lineRule="exact"/>
        <w:jc w:val="center"/>
        <w:rPr>
          <w:rStyle w:val="Hervorhebung"/>
          <w:rFonts w:ascii="Times New Roman" w:hAnsi="Times New Roman" w:cs="Times New Roman"/>
          <w:b/>
          <w:bCs/>
          <w:sz w:val="28"/>
          <w:szCs w:val="28"/>
        </w:rPr>
      </w:pPr>
      <w:r w:rsidRPr="00065EB3">
        <w:rPr>
          <w:rStyle w:val="Hervorhebung"/>
          <w:rFonts w:ascii="Times New Roman" w:hAnsi="Times New Roman" w:cs="Times New Roman"/>
          <w:b/>
          <w:bCs/>
          <w:sz w:val="28"/>
          <w:szCs w:val="28"/>
        </w:rPr>
        <w:t xml:space="preserve">Entwicklung einer interaktiven und von mehreren Nutzern </w:t>
      </w:r>
      <w:proofErr w:type="spellStart"/>
      <w:r w:rsidRPr="00065EB3">
        <w:rPr>
          <w:rStyle w:val="Hervorhebung"/>
          <w:rFonts w:ascii="Times New Roman" w:hAnsi="Times New Roman" w:cs="Times New Roman"/>
          <w:b/>
          <w:bCs/>
          <w:sz w:val="28"/>
          <w:szCs w:val="28"/>
        </w:rPr>
        <w:t>bemalbare</w:t>
      </w:r>
      <w:proofErr w:type="spellEnd"/>
      <w:r w:rsidRPr="00065EB3">
        <w:rPr>
          <w:rStyle w:val="Hervorhebung"/>
          <w:rFonts w:ascii="Times New Roman" w:hAnsi="Times New Roman" w:cs="Times New Roman"/>
          <w:b/>
          <w:bCs/>
          <w:sz w:val="28"/>
          <w:szCs w:val="28"/>
        </w:rPr>
        <w:t xml:space="preserve"> Zeichenfläche als Single-Page-Webanwendung mit Angular J</w:t>
      </w:r>
      <w:r>
        <w:rPr>
          <w:rStyle w:val="Hervorhebung"/>
          <w:rFonts w:ascii="Times New Roman" w:hAnsi="Times New Roman" w:cs="Times New Roman"/>
          <w:b/>
          <w:bCs/>
          <w:sz w:val="28"/>
          <w:szCs w:val="28"/>
        </w:rPr>
        <w:t>S,</w:t>
      </w:r>
      <w:r w:rsidRPr="00065EB3">
        <w:rPr>
          <w:rStyle w:val="Hervorhebung"/>
          <w:rFonts w:ascii="Times New Roman" w:hAnsi="Times New Roman" w:cs="Times New Roman"/>
          <w:b/>
          <w:bCs/>
          <w:sz w:val="28"/>
          <w:szCs w:val="28"/>
        </w:rPr>
        <w:t xml:space="preserve"> Node.js</w:t>
      </w:r>
      <w:r>
        <w:rPr>
          <w:rStyle w:val="Hervorhebung"/>
          <w:rFonts w:ascii="Times New Roman" w:hAnsi="Times New Roman" w:cs="Times New Roman"/>
          <w:b/>
          <w:bCs/>
          <w:sz w:val="28"/>
          <w:szCs w:val="28"/>
        </w:rPr>
        <w:t xml:space="preserve"> (</w:t>
      </w:r>
      <w:proofErr w:type="spellStart"/>
      <w:r>
        <w:rPr>
          <w:rStyle w:val="Hervorhebung"/>
          <w:rFonts w:ascii="Times New Roman" w:hAnsi="Times New Roman" w:cs="Times New Roman"/>
          <w:b/>
          <w:bCs/>
          <w:sz w:val="28"/>
          <w:szCs w:val="28"/>
        </w:rPr>
        <w:t>Websockets</w:t>
      </w:r>
      <w:proofErr w:type="spellEnd"/>
      <w:r>
        <w:rPr>
          <w:rStyle w:val="Hervorhebung"/>
          <w:rFonts w:ascii="Times New Roman" w:hAnsi="Times New Roman" w:cs="Times New Roman"/>
          <w:b/>
          <w:bCs/>
          <w:sz w:val="28"/>
          <w:szCs w:val="28"/>
        </w:rPr>
        <w:t>) und Netty</w:t>
      </w:r>
    </w:p>
    <w:p w14:paraId="4A27FDF4" w14:textId="77777777" w:rsidR="00065EB3" w:rsidRPr="00065EB3" w:rsidRDefault="00065EB3" w:rsidP="00C81E59">
      <w:pPr>
        <w:spacing w:line="300" w:lineRule="exact"/>
        <w:jc w:val="center"/>
        <w:rPr>
          <w:rFonts w:ascii="Times New Roman" w:hAnsi="Times New Roman" w:cs="Times New Roman"/>
          <w:b/>
          <w:sz w:val="28"/>
          <w:szCs w:val="28"/>
        </w:rPr>
      </w:pPr>
    </w:p>
    <w:tbl>
      <w:tblPr>
        <w:tblW w:w="5670" w:type="dxa"/>
        <w:tblInd w:w="2093" w:type="dxa"/>
        <w:tblLayout w:type="fixed"/>
        <w:tblLook w:val="0400" w:firstRow="0" w:lastRow="0" w:firstColumn="0" w:lastColumn="0" w:noHBand="0" w:noVBand="1"/>
      </w:tblPr>
      <w:tblGrid>
        <w:gridCol w:w="1984"/>
        <w:gridCol w:w="3686"/>
      </w:tblGrid>
      <w:tr w:rsidR="00A73071" w:rsidRPr="00065EB3" w14:paraId="390550DA" w14:textId="77777777" w:rsidTr="0054201E">
        <w:tc>
          <w:tcPr>
            <w:tcW w:w="1984" w:type="dxa"/>
            <w:shd w:val="clear" w:color="auto" w:fill="auto"/>
          </w:tcPr>
          <w:p w14:paraId="28D42C91" w14:textId="6EBE8473" w:rsidR="00EB7BE9"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Autoren:</w:t>
            </w:r>
            <w:r w:rsidR="00EB7BE9" w:rsidRPr="00065EB3">
              <w:rPr>
                <w:rFonts w:ascii="Times New Roman" w:hAnsi="Times New Roman" w:cs="Times New Roman"/>
                <w:b/>
                <w:i/>
                <w:color w:val="000000"/>
                <w:sz w:val="28"/>
                <w:szCs w:val="28"/>
              </w:rPr>
              <w:t xml:space="preserve"> </w:t>
            </w:r>
          </w:p>
          <w:p w14:paraId="684F9250" w14:textId="6044BCD8"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p>
        </w:tc>
        <w:tc>
          <w:tcPr>
            <w:tcW w:w="3686" w:type="dxa"/>
            <w:shd w:val="clear" w:color="auto" w:fill="auto"/>
          </w:tcPr>
          <w:p w14:paraId="4FACEA0B" w14:textId="5FCFC59A"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Führs, Alexander</w:t>
            </w:r>
          </w:p>
          <w:p w14:paraId="40DC8A8C" w14:textId="7EFB0EA9" w:rsidR="009035F4" w:rsidRPr="00065EB3" w:rsidRDefault="009035F4"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proofErr w:type="spellStart"/>
            <w:r w:rsidRPr="00065EB3">
              <w:rPr>
                <w:rFonts w:ascii="Times New Roman" w:hAnsi="Times New Roman" w:cs="Times New Roman"/>
                <w:color w:val="000000"/>
                <w:sz w:val="28"/>
                <w:szCs w:val="28"/>
              </w:rPr>
              <w:t>Hüsemann</w:t>
            </w:r>
            <w:proofErr w:type="spellEnd"/>
            <w:r w:rsidRPr="00065EB3">
              <w:rPr>
                <w:rFonts w:ascii="Times New Roman" w:hAnsi="Times New Roman" w:cs="Times New Roman"/>
                <w:color w:val="000000"/>
                <w:sz w:val="28"/>
                <w:szCs w:val="28"/>
              </w:rPr>
              <w:t>, Christoph</w:t>
            </w:r>
          </w:p>
          <w:p w14:paraId="638323E7" w14:textId="54B0AD36" w:rsidR="00A73071" w:rsidRPr="00065EB3" w:rsidRDefault="00A73071"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Graf, Daniel</w:t>
            </w:r>
          </w:p>
        </w:tc>
      </w:tr>
      <w:tr w:rsidR="00A73071" w:rsidRPr="00065EB3" w14:paraId="18037F4A" w14:textId="77777777" w:rsidTr="0054201E">
        <w:tc>
          <w:tcPr>
            <w:tcW w:w="1984" w:type="dxa"/>
            <w:shd w:val="clear" w:color="auto" w:fill="auto"/>
          </w:tcPr>
          <w:p w14:paraId="1BFB7F4F" w14:textId="77777777"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proofErr w:type="spellStart"/>
            <w:r w:rsidRPr="00065EB3">
              <w:rPr>
                <w:rFonts w:ascii="Times New Roman" w:hAnsi="Times New Roman" w:cs="Times New Roman"/>
                <w:b/>
                <w:i/>
                <w:color w:val="000000"/>
                <w:sz w:val="28"/>
                <w:szCs w:val="28"/>
              </w:rPr>
              <w:t>Matr</w:t>
            </w:r>
            <w:proofErr w:type="spellEnd"/>
            <w:r w:rsidRPr="00065EB3">
              <w:rPr>
                <w:rFonts w:ascii="Times New Roman" w:hAnsi="Times New Roman" w:cs="Times New Roman"/>
                <w:b/>
                <w:i/>
                <w:color w:val="000000"/>
                <w:sz w:val="28"/>
                <w:szCs w:val="28"/>
              </w:rPr>
              <w:t>.-Nr.:</w:t>
            </w:r>
          </w:p>
        </w:tc>
        <w:tc>
          <w:tcPr>
            <w:tcW w:w="3686" w:type="dxa"/>
            <w:shd w:val="clear" w:color="auto" w:fill="auto"/>
          </w:tcPr>
          <w:p w14:paraId="1A4FB173" w14:textId="7853ABA5"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sz w:val="28"/>
                <w:szCs w:val="28"/>
              </w:rPr>
            </w:pPr>
            <w:r w:rsidRPr="00065EB3">
              <w:rPr>
                <w:rFonts w:ascii="Times New Roman" w:hAnsi="Times New Roman" w:cs="Times New Roman"/>
                <w:sz w:val="28"/>
                <w:szCs w:val="28"/>
              </w:rPr>
              <w:t>919369</w:t>
            </w:r>
          </w:p>
          <w:p w14:paraId="7E5741A5" w14:textId="10C2A073"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sz w:val="28"/>
                <w:szCs w:val="28"/>
              </w:rPr>
            </w:pPr>
            <w:r w:rsidRPr="00065EB3">
              <w:rPr>
                <w:rFonts w:ascii="Times New Roman" w:hAnsi="Times New Roman" w:cs="Times New Roman"/>
                <w:sz w:val="28"/>
                <w:szCs w:val="28"/>
              </w:rPr>
              <w:t>908397</w:t>
            </w:r>
          </w:p>
          <w:p w14:paraId="2D1BA130" w14:textId="21542BC9"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sz w:val="28"/>
                <w:szCs w:val="28"/>
              </w:rPr>
            </w:pPr>
            <w:r w:rsidRPr="00065EB3">
              <w:rPr>
                <w:rFonts w:ascii="Times New Roman" w:hAnsi="Times New Roman" w:cs="Times New Roman"/>
                <w:sz w:val="28"/>
                <w:szCs w:val="28"/>
              </w:rPr>
              <w:t>914743</w:t>
            </w:r>
          </w:p>
        </w:tc>
      </w:tr>
      <w:tr w:rsidR="00A73071" w:rsidRPr="00065EB3" w14:paraId="6807E5F6" w14:textId="77777777" w:rsidTr="0054201E">
        <w:tc>
          <w:tcPr>
            <w:tcW w:w="1984" w:type="dxa"/>
            <w:shd w:val="clear" w:color="auto" w:fill="auto"/>
          </w:tcPr>
          <w:p w14:paraId="5936ECFC" w14:textId="77777777"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E-Mail:</w:t>
            </w:r>
          </w:p>
        </w:tc>
        <w:tc>
          <w:tcPr>
            <w:tcW w:w="3686" w:type="dxa"/>
            <w:shd w:val="clear" w:color="auto" w:fill="auto"/>
          </w:tcPr>
          <w:p w14:paraId="2B2E54BE" w14:textId="77777777" w:rsidR="00A73071" w:rsidRPr="00065EB3" w:rsidRDefault="007514A5"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hyperlink r:id="rId9">
              <w:r w:rsidR="00A73071" w:rsidRPr="00065EB3">
                <w:rPr>
                  <w:rFonts w:ascii="Times New Roman" w:hAnsi="Times New Roman" w:cs="Times New Roman"/>
                  <w:color w:val="1155CC"/>
                  <w:sz w:val="28"/>
                  <w:szCs w:val="28"/>
                  <w:u w:val="single"/>
                </w:rPr>
                <w:t>jakob.eckholt@hs-osnabrueck.de</w:t>
              </w:r>
            </w:hyperlink>
          </w:p>
          <w:p w14:paraId="60062D62" w14:textId="3F349970" w:rsidR="00A73071" w:rsidRPr="00065EB3" w:rsidRDefault="007514A5" w:rsidP="00C81E59">
            <w:pPr>
              <w:pBdr>
                <w:top w:val="nil"/>
                <w:left w:val="nil"/>
                <w:bottom w:val="nil"/>
                <w:right w:val="nil"/>
                <w:between w:val="nil"/>
              </w:pBdr>
              <w:spacing w:after="0" w:line="300" w:lineRule="exact"/>
              <w:jc w:val="left"/>
              <w:rPr>
                <w:rFonts w:ascii="Times New Roman" w:hAnsi="Times New Roman" w:cs="Times New Roman"/>
                <w:color w:val="1155CC"/>
                <w:sz w:val="28"/>
                <w:szCs w:val="28"/>
                <w:u w:val="single"/>
              </w:rPr>
            </w:pPr>
            <w:hyperlink r:id="rId10">
              <w:r w:rsidR="00A73071" w:rsidRPr="00065EB3">
                <w:rPr>
                  <w:rFonts w:ascii="Times New Roman" w:hAnsi="Times New Roman" w:cs="Times New Roman"/>
                  <w:color w:val="1155CC"/>
                  <w:sz w:val="28"/>
                  <w:szCs w:val="28"/>
                  <w:u w:val="single"/>
                </w:rPr>
                <w:t>daniel.graf@hs-osnabrueck.de</w:t>
              </w:r>
            </w:hyperlink>
          </w:p>
        </w:tc>
      </w:tr>
      <w:tr w:rsidR="00A73071" w:rsidRPr="00065EB3" w14:paraId="1162A957" w14:textId="77777777" w:rsidTr="0054201E">
        <w:tc>
          <w:tcPr>
            <w:tcW w:w="1984" w:type="dxa"/>
            <w:shd w:val="clear" w:color="auto" w:fill="auto"/>
          </w:tcPr>
          <w:p w14:paraId="120DF4A6" w14:textId="39BE69B3"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Dozent</w:t>
            </w:r>
            <w:r w:rsidR="00746F37" w:rsidRPr="00065EB3">
              <w:rPr>
                <w:rFonts w:ascii="Times New Roman" w:hAnsi="Times New Roman" w:cs="Times New Roman"/>
                <w:b/>
                <w:i/>
                <w:color w:val="000000"/>
                <w:sz w:val="28"/>
                <w:szCs w:val="28"/>
              </w:rPr>
              <w:t>in</w:t>
            </w:r>
            <w:r w:rsidRPr="00065EB3">
              <w:rPr>
                <w:rFonts w:ascii="Times New Roman" w:hAnsi="Times New Roman" w:cs="Times New Roman"/>
                <w:b/>
                <w:i/>
                <w:color w:val="000000"/>
                <w:sz w:val="28"/>
                <w:szCs w:val="28"/>
              </w:rPr>
              <w:t>:</w:t>
            </w:r>
          </w:p>
        </w:tc>
        <w:tc>
          <w:tcPr>
            <w:tcW w:w="3686" w:type="dxa"/>
            <w:shd w:val="clear" w:color="auto" w:fill="auto"/>
          </w:tcPr>
          <w:p w14:paraId="3C6F3575" w14:textId="2AD2E337" w:rsidR="00A73071" w:rsidRPr="00065EB3" w:rsidRDefault="000D51E4"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Prof. </w:t>
            </w:r>
            <w:r w:rsidR="009035F4" w:rsidRPr="00065EB3">
              <w:rPr>
                <w:rFonts w:ascii="Times New Roman" w:hAnsi="Times New Roman" w:cs="Times New Roman"/>
                <w:color w:val="000000"/>
                <w:sz w:val="28"/>
                <w:szCs w:val="28"/>
              </w:rPr>
              <w:t xml:space="preserve">Dr. Stephan </w:t>
            </w:r>
            <w:proofErr w:type="spellStart"/>
            <w:r w:rsidR="009035F4" w:rsidRPr="00065EB3">
              <w:rPr>
                <w:rFonts w:ascii="Times New Roman" w:hAnsi="Times New Roman" w:cs="Times New Roman"/>
                <w:color w:val="000000"/>
                <w:sz w:val="28"/>
                <w:szCs w:val="28"/>
              </w:rPr>
              <w:t>Kleuker</w:t>
            </w:r>
            <w:proofErr w:type="spellEnd"/>
          </w:p>
        </w:tc>
      </w:tr>
    </w:tbl>
    <w:p w14:paraId="72F1E55C" w14:textId="77777777" w:rsidR="0004475E" w:rsidRPr="00D27719" w:rsidRDefault="0004475E" w:rsidP="00C81E59">
      <w:pPr>
        <w:spacing w:after="200" w:line="300" w:lineRule="exact"/>
        <w:jc w:val="left"/>
        <w:rPr>
          <w:rFonts w:ascii="Times New Roman" w:hAnsi="Times New Roman" w:cs="Times New Roman"/>
          <w:color w:val="000000"/>
          <w:sz w:val="24"/>
          <w:szCs w:val="24"/>
        </w:rPr>
        <w:sectPr w:rsidR="0004475E" w:rsidRPr="00D27719" w:rsidSect="00AF0381">
          <w:headerReference w:type="default" r:id="rId11"/>
          <w:footerReference w:type="default" r:id="rId12"/>
          <w:type w:val="evenPage"/>
          <w:pgSz w:w="11906" w:h="16838"/>
          <w:pgMar w:top="1440" w:right="1080" w:bottom="1440" w:left="1080" w:header="709" w:footer="709" w:gutter="0"/>
          <w:pgNumType w:fmt="upperRoman" w:start="1"/>
          <w:cols w:space="708"/>
          <w:titlePg/>
          <w:docGrid w:linePitch="360"/>
        </w:sectPr>
      </w:pPr>
    </w:p>
    <w:p w14:paraId="7F5B6C19" w14:textId="5AFC8863" w:rsidR="00A40335" w:rsidRPr="00D27719" w:rsidRDefault="008F501A" w:rsidP="00C81E59">
      <w:pPr>
        <w:spacing w:line="300" w:lineRule="exact"/>
        <w:ind w:left="426" w:hanging="426"/>
        <w:rPr>
          <w:rFonts w:ascii="Times New Roman" w:hAnsi="Times New Roman" w:cs="Times New Roman"/>
          <w:b/>
          <w:color w:val="00B050"/>
          <w:sz w:val="28"/>
          <w:szCs w:val="28"/>
        </w:rPr>
      </w:pPr>
      <w:r w:rsidRPr="00D27719">
        <w:rPr>
          <w:rFonts w:ascii="Times New Roman" w:hAnsi="Times New Roman" w:cs="Times New Roman"/>
          <w:b/>
          <w:color w:val="00B050"/>
          <w:sz w:val="28"/>
          <w:szCs w:val="28"/>
        </w:rPr>
        <w:lastRenderedPageBreak/>
        <w:t xml:space="preserve">I. </w:t>
      </w:r>
      <w:r w:rsidR="00A7017C" w:rsidRPr="00D27719">
        <w:rPr>
          <w:rFonts w:ascii="Times New Roman" w:hAnsi="Times New Roman" w:cs="Times New Roman"/>
          <w:b/>
          <w:color w:val="00B050"/>
          <w:sz w:val="28"/>
          <w:szCs w:val="28"/>
        </w:rPr>
        <w:t>Inhaltsverzeichnis</w:t>
      </w:r>
    </w:p>
    <w:p w14:paraId="348E8ACD" w14:textId="2508CE0E" w:rsidR="00C81E59" w:rsidRPr="00C81E59" w:rsidRDefault="00964AD8"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r w:rsidRPr="00C81E59">
        <w:rPr>
          <w:rFonts w:ascii="Times New Roman" w:hAnsi="Times New Roman" w:cs="Times New Roman"/>
          <w:b/>
          <w:sz w:val="18"/>
          <w:szCs w:val="18"/>
        </w:rPr>
        <w:fldChar w:fldCharType="begin"/>
      </w:r>
      <w:r w:rsidRPr="00C81E59">
        <w:rPr>
          <w:rFonts w:ascii="Times New Roman" w:hAnsi="Times New Roman" w:cs="Times New Roman"/>
          <w:b/>
        </w:rPr>
        <w:instrText xml:space="preserve"> TOC \o "1-3" \h \z </w:instrText>
      </w:r>
      <w:r w:rsidRPr="00C81E59">
        <w:rPr>
          <w:rFonts w:ascii="Times New Roman" w:hAnsi="Times New Roman" w:cs="Times New Roman"/>
          <w:b/>
          <w:sz w:val="18"/>
          <w:szCs w:val="18"/>
        </w:rPr>
        <w:fldChar w:fldCharType="separate"/>
      </w:r>
      <w:hyperlink w:anchor="_Toc95938087" w:history="1">
        <w:r w:rsidR="00C81E59" w:rsidRPr="00C81E59">
          <w:rPr>
            <w:rStyle w:val="Hyperlink"/>
            <w:rFonts w:ascii="Times New Roman" w:hAnsi="Times New Roman" w:cs="Times New Roman"/>
          </w:rPr>
          <w:t>1.</w:t>
        </w:r>
        <w:r w:rsidR="00C81E59"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00C81E59" w:rsidRPr="00C81E59">
          <w:rPr>
            <w:rStyle w:val="Hyperlink"/>
            <w:rFonts w:ascii="Times New Roman" w:hAnsi="Times New Roman" w:cs="Times New Roman"/>
          </w:rPr>
          <w:t>Einleitung</w:t>
        </w:r>
        <w:r w:rsidR="00C81E59" w:rsidRPr="00C81E59">
          <w:rPr>
            <w:rFonts w:ascii="Times New Roman" w:hAnsi="Times New Roman" w:cs="Times New Roman"/>
            <w:webHidden/>
          </w:rPr>
          <w:tab/>
        </w:r>
        <w:r w:rsidR="00C81E59" w:rsidRPr="00C81E59">
          <w:rPr>
            <w:rFonts w:ascii="Times New Roman" w:hAnsi="Times New Roman" w:cs="Times New Roman"/>
            <w:webHidden/>
          </w:rPr>
          <w:fldChar w:fldCharType="begin"/>
        </w:r>
        <w:r w:rsidR="00C81E59" w:rsidRPr="00C81E59">
          <w:rPr>
            <w:rFonts w:ascii="Times New Roman" w:hAnsi="Times New Roman" w:cs="Times New Roman"/>
            <w:webHidden/>
          </w:rPr>
          <w:instrText xml:space="preserve"> PAGEREF _Toc95938087 \h </w:instrText>
        </w:r>
        <w:r w:rsidR="00C81E59" w:rsidRPr="00C81E59">
          <w:rPr>
            <w:rFonts w:ascii="Times New Roman" w:hAnsi="Times New Roman" w:cs="Times New Roman"/>
            <w:webHidden/>
          </w:rPr>
        </w:r>
        <w:r w:rsidR="00C81E59" w:rsidRPr="00C81E59">
          <w:rPr>
            <w:rFonts w:ascii="Times New Roman" w:hAnsi="Times New Roman" w:cs="Times New Roman"/>
            <w:webHidden/>
          </w:rPr>
          <w:fldChar w:fldCharType="separate"/>
        </w:r>
        <w:r w:rsidR="00C81E59" w:rsidRPr="00C81E59">
          <w:rPr>
            <w:rFonts w:ascii="Times New Roman" w:hAnsi="Times New Roman" w:cs="Times New Roman"/>
            <w:webHidden/>
          </w:rPr>
          <w:t>1</w:t>
        </w:r>
        <w:r w:rsidR="00C81E59" w:rsidRPr="00C81E59">
          <w:rPr>
            <w:rFonts w:ascii="Times New Roman" w:hAnsi="Times New Roman" w:cs="Times New Roman"/>
            <w:webHidden/>
          </w:rPr>
          <w:fldChar w:fldCharType="end"/>
        </w:r>
      </w:hyperlink>
    </w:p>
    <w:p w14:paraId="5B6F9E0E" w14:textId="1B2665EA"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88" w:history="1">
        <w:r w:rsidRPr="00C81E59">
          <w:rPr>
            <w:rStyle w:val="Hyperlink"/>
            <w:rFonts w:ascii="Times New Roman" w:hAnsi="Times New Roman" w:cs="Times New Roman"/>
          </w:rPr>
          <w:t>2.</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Vorstellung der Technologie</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88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1</w:t>
        </w:r>
        <w:r w:rsidRPr="00C81E59">
          <w:rPr>
            <w:rFonts w:ascii="Times New Roman" w:hAnsi="Times New Roman" w:cs="Times New Roman"/>
            <w:webHidden/>
          </w:rPr>
          <w:fldChar w:fldCharType="end"/>
        </w:r>
      </w:hyperlink>
    </w:p>
    <w:p w14:paraId="640F7924" w14:textId="26249478"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89" w:history="1">
        <w:r w:rsidRPr="00C81E59">
          <w:rPr>
            <w:rStyle w:val="Hyperlink"/>
            <w:rFonts w:ascii="Times New Roman" w:hAnsi="Times New Roman" w:cs="Times New Roman"/>
          </w:rPr>
          <w:t>3.</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Anforderungsanalyse</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89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1</w:t>
        </w:r>
        <w:r w:rsidRPr="00C81E59">
          <w:rPr>
            <w:rFonts w:ascii="Times New Roman" w:hAnsi="Times New Roman" w:cs="Times New Roman"/>
            <w:webHidden/>
          </w:rPr>
          <w:fldChar w:fldCharType="end"/>
        </w:r>
      </w:hyperlink>
    </w:p>
    <w:p w14:paraId="40A75629" w14:textId="09228B5A"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0" w:history="1">
        <w:r w:rsidRPr="00C81E59">
          <w:rPr>
            <w:rStyle w:val="Hyperlink"/>
            <w:rFonts w:ascii="Times New Roman" w:hAnsi="Times New Roman" w:cs="Times New Roman"/>
          </w:rPr>
          <w:t>4.</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Modellierung</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0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2</w:t>
        </w:r>
        <w:r w:rsidRPr="00C81E59">
          <w:rPr>
            <w:rFonts w:ascii="Times New Roman" w:hAnsi="Times New Roman" w:cs="Times New Roman"/>
            <w:webHidden/>
          </w:rPr>
          <w:fldChar w:fldCharType="end"/>
        </w:r>
      </w:hyperlink>
    </w:p>
    <w:p w14:paraId="6EA134F0" w14:textId="073BF553"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1" w:history="1">
        <w:r w:rsidRPr="00C81E59">
          <w:rPr>
            <w:rStyle w:val="Hyperlink"/>
            <w:rFonts w:ascii="Times New Roman" w:hAnsi="Times New Roman" w:cs="Times New Roman"/>
          </w:rPr>
          <w:t>4.1.</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Komponente – „AppComponent“</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1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3</w:t>
        </w:r>
        <w:r w:rsidRPr="00C81E59">
          <w:rPr>
            <w:rFonts w:ascii="Times New Roman" w:hAnsi="Times New Roman" w:cs="Times New Roman"/>
            <w:webHidden/>
          </w:rPr>
          <w:fldChar w:fldCharType="end"/>
        </w:r>
      </w:hyperlink>
    </w:p>
    <w:p w14:paraId="3978D76B" w14:textId="16609335"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2" w:history="1">
        <w:r w:rsidRPr="00C81E59">
          <w:rPr>
            <w:rStyle w:val="Hyperlink"/>
            <w:rFonts w:ascii="Times New Roman" w:hAnsi="Times New Roman" w:cs="Times New Roman"/>
          </w:rPr>
          <w:t>4.2.</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Komponente – „DrawboardComponent“</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2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3</w:t>
        </w:r>
        <w:r w:rsidRPr="00C81E59">
          <w:rPr>
            <w:rFonts w:ascii="Times New Roman" w:hAnsi="Times New Roman" w:cs="Times New Roman"/>
            <w:webHidden/>
          </w:rPr>
          <w:fldChar w:fldCharType="end"/>
        </w:r>
      </w:hyperlink>
    </w:p>
    <w:p w14:paraId="6BED0400" w14:textId="0FB08096"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3" w:history="1">
        <w:r w:rsidRPr="00C81E59">
          <w:rPr>
            <w:rStyle w:val="Hyperlink"/>
            <w:rFonts w:ascii="Times New Roman" w:hAnsi="Times New Roman" w:cs="Times New Roman"/>
          </w:rPr>
          <w:t>4.3.</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Komponente – „DrawtoolsComponent“</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3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3</w:t>
        </w:r>
        <w:r w:rsidRPr="00C81E59">
          <w:rPr>
            <w:rFonts w:ascii="Times New Roman" w:hAnsi="Times New Roman" w:cs="Times New Roman"/>
            <w:webHidden/>
          </w:rPr>
          <w:fldChar w:fldCharType="end"/>
        </w:r>
      </w:hyperlink>
    </w:p>
    <w:p w14:paraId="7EBF75EC" w14:textId="222F961E"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4" w:history="1">
        <w:r w:rsidRPr="00C81E59">
          <w:rPr>
            <w:rStyle w:val="Hyperlink"/>
            <w:rFonts w:ascii="Times New Roman" w:hAnsi="Times New Roman" w:cs="Times New Roman"/>
          </w:rPr>
          <w:t>4.4.</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Komponente – „HomeComponent“</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4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4</w:t>
        </w:r>
        <w:r w:rsidRPr="00C81E59">
          <w:rPr>
            <w:rFonts w:ascii="Times New Roman" w:hAnsi="Times New Roman" w:cs="Times New Roman"/>
            <w:webHidden/>
          </w:rPr>
          <w:fldChar w:fldCharType="end"/>
        </w:r>
      </w:hyperlink>
    </w:p>
    <w:p w14:paraId="121BDDBE" w14:textId="42EF6C43"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5" w:history="1">
        <w:r w:rsidRPr="00C81E59">
          <w:rPr>
            <w:rStyle w:val="Hyperlink"/>
            <w:rFonts w:ascii="Times New Roman" w:hAnsi="Times New Roman" w:cs="Times New Roman"/>
          </w:rPr>
          <w:t>4.5.</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Komponente – „JoinboardComponent“</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5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4</w:t>
        </w:r>
        <w:r w:rsidRPr="00C81E59">
          <w:rPr>
            <w:rFonts w:ascii="Times New Roman" w:hAnsi="Times New Roman" w:cs="Times New Roman"/>
            <w:webHidden/>
          </w:rPr>
          <w:fldChar w:fldCharType="end"/>
        </w:r>
      </w:hyperlink>
    </w:p>
    <w:p w14:paraId="52167101" w14:textId="6FB127A4"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6" w:history="1">
        <w:r w:rsidRPr="00C81E59">
          <w:rPr>
            <w:rStyle w:val="Hyperlink"/>
            <w:rFonts w:ascii="Times New Roman" w:hAnsi="Times New Roman" w:cs="Times New Roman"/>
          </w:rPr>
          <w:t>5.</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Implementierung</w:t>
        </w:r>
        <w:r w:rsidRPr="00C81E59">
          <w:rPr>
            <w:rFonts w:ascii="Times New Roman" w:hAnsi="Times New Roman" w:cs="Times New Roman"/>
            <w:webHidden/>
          </w:rPr>
          <w:tab/>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6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4</w:t>
        </w:r>
        <w:r w:rsidRPr="00C81E59">
          <w:rPr>
            <w:rFonts w:ascii="Times New Roman" w:hAnsi="Times New Roman" w:cs="Times New Roman"/>
            <w:webHidden/>
          </w:rPr>
          <w:fldChar w:fldCharType="end"/>
        </w:r>
      </w:hyperlink>
    </w:p>
    <w:p w14:paraId="41FA08EE" w14:textId="346664DE"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7" w:history="1">
        <w:r w:rsidRPr="00C81E59">
          <w:rPr>
            <w:rStyle w:val="Hyperlink"/>
            <w:rFonts w:ascii="Times New Roman" w:hAnsi="Times New Roman" w:cs="Times New Roman"/>
          </w:rPr>
          <w:t>6.</w:t>
        </w:r>
        <w:r w:rsidRPr="00C81E59">
          <w:rPr>
            <w:rFonts w:ascii="Times New Roman" w:eastAsiaTheme="minorEastAsia" w:hAnsi="Times New Roman" w:cs="Times New Roman"/>
            <w:lang w:eastAsia="de-DE"/>
            <w14:scene3d>
              <w14:camera w14:prst="orthographicFront"/>
              <w14:lightRig w14:rig="threePt" w14:dir="t">
                <w14:rot w14:lat="0" w14:lon="0" w14:rev="0"/>
              </w14:lightRig>
            </w14:scene3d>
          </w:rPr>
          <w:tab/>
        </w:r>
        <w:r w:rsidRPr="00C81E59">
          <w:rPr>
            <w:rStyle w:val="Hyperlink"/>
            <w:rFonts w:ascii="Times New Roman" w:hAnsi="Times New Roman" w:cs="Times New Roman"/>
          </w:rPr>
          <w:t>Fazit</w:t>
        </w:r>
        <w:r>
          <w:rPr>
            <w:rFonts w:ascii="Times New Roman" w:hAnsi="Times New Roman" w:cs="Times New Roman"/>
            <w:webHidden/>
          </w:rPr>
          <w:t>…………………………………………………………………………………………………………..</w:t>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7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5</w:t>
        </w:r>
        <w:r w:rsidRPr="00C81E59">
          <w:rPr>
            <w:rFonts w:ascii="Times New Roman" w:hAnsi="Times New Roman" w:cs="Times New Roman"/>
            <w:webHidden/>
          </w:rPr>
          <w:fldChar w:fldCharType="end"/>
        </w:r>
      </w:hyperlink>
    </w:p>
    <w:p w14:paraId="30357CEF" w14:textId="2FE11C7C" w:rsidR="00C81E59" w:rsidRPr="00C81E59" w:rsidRDefault="00C81E59" w:rsidP="00C81E59">
      <w:pPr>
        <w:pStyle w:val="Verzeichnis1"/>
        <w:spacing w:line="300" w:lineRule="exact"/>
        <w:rPr>
          <w:rFonts w:ascii="Times New Roman" w:eastAsiaTheme="minorEastAsia" w:hAnsi="Times New Roman" w:cs="Times New Roman"/>
          <w:lang w:eastAsia="de-DE"/>
          <w14:scene3d>
            <w14:camera w14:prst="orthographicFront"/>
            <w14:lightRig w14:rig="threePt" w14:dir="t">
              <w14:rot w14:lat="0" w14:lon="0" w14:rev="0"/>
            </w14:lightRig>
          </w14:scene3d>
        </w:rPr>
      </w:pPr>
      <w:hyperlink w:anchor="_Toc95938098" w:history="1">
        <w:r w:rsidRPr="00C81E59">
          <w:rPr>
            <w:rStyle w:val="Hyperlink"/>
            <w:rFonts w:ascii="Times New Roman" w:hAnsi="Times New Roman" w:cs="Times New Roman"/>
          </w:rPr>
          <w:t>Erklärung</w:t>
        </w:r>
        <w:r w:rsidRPr="00C81E59">
          <w:rPr>
            <w:rFonts w:ascii="Times New Roman" w:hAnsi="Times New Roman" w:cs="Times New Roman"/>
            <w:webHidden/>
          </w:rPr>
          <w:tab/>
        </w:r>
        <w:r w:rsidRPr="00C81E59">
          <w:rPr>
            <w:rFonts w:ascii="Times New Roman" w:hAnsi="Times New Roman" w:cs="Times New Roman"/>
            <w:webHidden/>
          </w:rPr>
          <w:t>………………………………………………………………………………………………………</w:t>
        </w:r>
        <w:r>
          <w:rPr>
            <w:rFonts w:ascii="Times New Roman" w:hAnsi="Times New Roman" w:cs="Times New Roman"/>
            <w:webHidden/>
          </w:rPr>
          <w:t>.</w:t>
        </w:r>
        <w:r w:rsidRPr="00C81E59">
          <w:rPr>
            <w:rFonts w:ascii="Times New Roman" w:hAnsi="Times New Roman" w:cs="Times New Roman"/>
            <w:webHidden/>
          </w:rPr>
          <w:fldChar w:fldCharType="begin"/>
        </w:r>
        <w:r w:rsidRPr="00C81E59">
          <w:rPr>
            <w:rFonts w:ascii="Times New Roman" w:hAnsi="Times New Roman" w:cs="Times New Roman"/>
            <w:webHidden/>
          </w:rPr>
          <w:instrText xml:space="preserve"> PAGEREF _Toc95938098 \h </w:instrText>
        </w:r>
        <w:r w:rsidRPr="00C81E59">
          <w:rPr>
            <w:rFonts w:ascii="Times New Roman" w:hAnsi="Times New Roman" w:cs="Times New Roman"/>
            <w:webHidden/>
          </w:rPr>
        </w:r>
        <w:r w:rsidRPr="00C81E59">
          <w:rPr>
            <w:rFonts w:ascii="Times New Roman" w:hAnsi="Times New Roman" w:cs="Times New Roman"/>
            <w:webHidden/>
          </w:rPr>
          <w:fldChar w:fldCharType="separate"/>
        </w:r>
        <w:r w:rsidRPr="00C81E59">
          <w:rPr>
            <w:rFonts w:ascii="Times New Roman" w:hAnsi="Times New Roman" w:cs="Times New Roman"/>
            <w:webHidden/>
          </w:rPr>
          <w:t>11</w:t>
        </w:r>
        <w:r w:rsidRPr="00C81E59">
          <w:rPr>
            <w:rFonts w:ascii="Times New Roman" w:hAnsi="Times New Roman" w:cs="Times New Roman"/>
            <w:webHidden/>
          </w:rPr>
          <w:fldChar w:fldCharType="end"/>
        </w:r>
      </w:hyperlink>
    </w:p>
    <w:p w14:paraId="20B977E4" w14:textId="0F06BAF0" w:rsidR="00C23FF1" w:rsidRPr="00D27719" w:rsidRDefault="00964AD8" w:rsidP="00C81E59">
      <w:pPr>
        <w:spacing w:line="300" w:lineRule="exact"/>
        <w:rPr>
          <w:rFonts w:ascii="Times New Roman" w:hAnsi="Times New Roman" w:cs="Times New Roman"/>
          <w:color w:val="00B050"/>
        </w:rPr>
      </w:pPr>
      <w:r w:rsidRPr="00C81E59">
        <w:rPr>
          <w:rFonts w:ascii="Times New Roman" w:hAnsi="Times New Roman" w:cs="Times New Roman"/>
          <w:b/>
          <w:sz w:val="18"/>
          <w:szCs w:val="18"/>
        </w:rPr>
        <w:fldChar w:fldCharType="end"/>
      </w:r>
      <w:r w:rsidR="00C23FF1" w:rsidRPr="00D27719">
        <w:rPr>
          <w:rFonts w:ascii="Times New Roman" w:hAnsi="Times New Roman" w:cs="Times New Roman"/>
        </w:rPr>
        <w:br w:type="page"/>
      </w:r>
      <w:bookmarkStart w:id="0" w:name="_Toc502691742"/>
      <w:bookmarkStart w:id="1" w:name="_Toc14101837"/>
      <w:bookmarkStart w:id="2" w:name="_Toc25075617"/>
      <w:r w:rsidR="00C23FF1" w:rsidRPr="00D27719">
        <w:rPr>
          <w:rFonts w:ascii="Times New Roman" w:hAnsi="Times New Roman" w:cs="Times New Roman"/>
          <w:color w:val="00B050"/>
        </w:rPr>
        <w:lastRenderedPageBreak/>
        <w:t xml:space="preserve">II. </w:t>
      </w:r>
      <w:r w:rsidR="00C23FF1" w:rsidRPr="00D27719">
        <w:rPr>
          <w:rFonts w:ascii="Times New Roman" w:hAnsi="Times New Roman" w:cs="Times New Roman"/>
          <w:color w:val="00B050"/>
          <w:sz w:val="28"/>
          <w:szCs w:val="28"/>
        </w:rPr>
        <w:t>Abkürzungsverzeichnis</w:t>
      </w:r>
      <w:bookmarkEnd w:id="0"/>
      <w:bookmarkEnd w:id="1"/>
      <w:bookmarkEnd w:id="2"/>
    </w:p>
    <w:p w14:paraId="43D06D7B" w14:textId="77777777" w:rsidR="00022280" w:rsidRPr="00D27719" w:rsidRDefault="00022280" w:rsidP="00C81E59">
      <w:pPr>
        <w:tabs>
          <w:tab w:val="left" w:pos="1701"/>
        </w:tabs>
        <w:spacing w:line="300" w:lineRule="exact"/>
        <w:rPr>
          <w:rFonts w:ascii="Times New Roman" w:hAnsi="Times New Roman" w:cs="Times New Roman"/>
        </w:rPr>
      </w:pPr>
    </w:p>
    <w:p w14:paraId="00C3D30C" w14:textId="6C0CBE29" w:rsidR="00BD22C2" w:rsidRDefault="000545EB" w:rsidP="00C81E59">
      <w:pPr>
        <w:tabs>
          <w:tab w:val="left" w:pos="1701"/>
        </w:tabs>
        <w:spacing w:line="300" w:lineRule="exact"/>
        <w:rPr>
          <w:rFonts w:ascii="Times New Roman" w:hAnsi="Times New Roman" w:cs="Times New Roman"/>
          <w:bCs/>
        </w:rPr>
      </w:pPr>
      <w:r>
        <w:rPr>
          <w:rFonts w:ascii="Times New Roman" w:hAnsi="Times New Roman" w:cs="Times New Roman"/>
        </w:rPr>
        <w:t>HTML</w:t>
      </w:r>
      <w:r w:rsidR="00BD22C2" w:rsidRPr="00D27719">
        <w:rPr>
          <w:rFonts w:ascii="Times New Roman" w:hAnsi="Times New Roman" w:cs="Times New Roman"/>
        </w:rPr>
        <w:tab/>
      </w:r>
      <w:r w:rsidRPr="000545EB">
        <w:rPr>
          <w:rFonts w:ascii="Times New Roman" w:hAnsi="Times New Roman" w:cs="Times New Roman"/>
          <w:bCs/>
        </w:rPr>
        <w:t>Hypertext Markup Language</w:t>
      </w:r>
    </w:p>
    <w:p w14:paraId="3FE822EF" w14:textId="59B1E024" w:rsidR="00165E9F" w:rsidRPr="00D27719" w:rsidRDefault="00165E9F" w:rsidP="00C81E59">
      <w:pPr>
        <w:tabs>
          <w:tab w:val="left" w:pos="1701"/>
        </w:tabs>
        <w:spacing w:line="300" w:lineRule="exact"/>
        <w:rPr>
          <w:rFonts w:ascii="Times New Roman" w:hAnsi="Times New Roman" w:cs="Times New Roman"/>
        </w:rPr>
      </w:pPr>
      <w:r>
        <w:rPr>
          <w:rFonts w:ascii="Times New Roman" w:hAnsi="Times New Roman" w:cs="Times New Roman"/>
          <w:bCs/>
        </w:rPr>
        <w:t>UML</w:t>
      </w:r>
      <w:r>
        <w:rPr>
          <w:rFonts w:ascii="Times New Roman" w:hAnsi="Times New Roman" w:cs="Times New Roman"/>
          <w:bCs/>
        </w:rPr>
        <w:tab/>
        <w:t>Unified Modelling Language</w:t>
      </w:r>
    </w:p>
    <w:p w14:paraId="5EB8C62E" w14:textId="2DD9AA20" w:rsidR="000F1543" w:rsidRPr="00D27719" w:rsidRDefault="000F1543" w:rsidP="00C81E59">
      <w:pPr>
        <w:tabs>
          <w:tab w:val="left" w:pos="1701"/>
        </w:tabs>
        <w:spacing w:line="300" w:lineRule="exact"/>
        <w:rPr>
          <w:rFonts w:ascii="Times New Roman" w:hAnsi="Times New Roman" w:cs="Times New Roman"/>
          <w:b/>
        </w:rPr>
      </w:pPr>
      <w:r w:rsidRPr="00D27719">
        <w:rPr>
          <w:rFonts w:ascii="Times New Roman" w:hAnsi="Times New Roman" w:cs="Times New Roman"/>
        </w:rPr>
        <w:t>QR</w:t>
      </w:r>
      <w:r w:rsidRPr="00D27719">
        <w:rPr>
          <w:rFonts w:ascii="Times New Roman" w:hAnsi="Times New Roman" w:cs="Times New Roman"/>
        </w:rPr>
        <w:tab/>
      </w:r>
      <w:r w:rsidRPr="00D27719">
        <w:rPr>
          <w:rFonts w:ascii="Times New Roman" w:hAnsi="Times New Roman" w:cs="Times New Roman"/>
          <w:b/>
        </w:rPr>
        <w:t>Q</w:t>
      </w:r>
      <w:r w:rsidRPr="00D27719">
        <w:rPr>
          <w:rFonts w:ascii="Times New Roman" w:hAnsi="Times New Roman" w:cs="Times New Roman"/>
        </w:rPr>
        <w:t>uick</w:t>
      </w:r>
      <w:r w:rsidRPr="00D27719">
        <w:rPr>
          <w:rFonts w:ascii="Times New Roman" w:hAnsi="Times New Roman" w:cs="Times New Roman"/>
          <w:b/>
        </w:rPr>
        <w:t xml:space="preserve"> R</w:t>
      </w:r>
      <w:r w:rsidRPr="00D27719">
        <w:rPr>
          <w:rFonts w:ascii="Times New Roman" w:hAnsi="Times New Roman" w:cs="Times New Roman"/>
        </w:rPr>
        <w:t>esponse</w:t>
      </w:r>
    </w:p>
    <w:p w14:paraId="4010ABC8" w14:textId="0E11FCB7" w:rsidR="00451E76" w:rsidRPr="00D27719" w:rsidRDefault="004A7850" w:rsidP="00C81E59">
      <w:pPr>
        <w:tabs>
          <w:tab w:val="left" w:pos="1701"/>
        </w:tabs>
        <w:spacing w:line="300" w:lineRule="exact"/>
        <w:rPr>
          <w:rFonts w:ascii="Times New Roman" w:hAnsi="Times New Roman" w:cs="Times New Roman"/>
        </w:rPr>
      </w:pPr>
      <w:r w:rsidRPr="00D27719">
        <w:rPr>
          <w:rFonts w:ascii="Times New Roman" w:hAnsi="Times New Roman" w:cs="Times New Roman"/>
        </w:rPr>
        <w:t>UI</w:t>
      </w:r>
      <w:r w:rsidR="00451E76" w:rsidRPr="00D27719">
        <w:rPr>
          <w:rFonts w:ascii="Times New Roman" w:hAnsi="Times New Roman" w:cs="Times New Roman"/>
        </w:rPr>
        <w:tab/>
      </w:r>
      <w:r w:rsidR="00A8733D" w:rsidRPr="00D27719">
        <w:rPr>
          <w:rFonts w:ascii="Times New Roman" w:hAnsi="Times New Roman" w:cs="Times New Roman"/>
          <w:b/>
        </w:rPr>
        <w:t>U</w:t>
      </w:r>
      <w:r w:rsidR="00A8733D" w:rsidRPr="00D27719">
        <w:rPr>
          <w:rFonts w:ascii="Times New Roman" w:hAnsi="Times New Roman" w:cs="Times New Roman"/>
        </w:rPr>
        <w:t>se</w:t>
      </w:r>
      <w:r w:rsidR="00A8733D" w:rsidRPr="00D27719">
        <w:rPr>
          <w:rFonts w:ascii="Times New Roman" w:hAnsi="Times New Roman" w:cs="Times New Roman"/>
          <w:b/>
        </w:rPr>
        <w:t>r I</w:t>
      </w:r>
      <w:r w:rsidR="00A8733D" w:rsidRPr="00D27719">
        <w:rPr>
          <w:rFonts w:ascii="Times New Roman" w:hAnsi="Times New Roman" w:cs="Times New Roman"/>
        </w:rPr>
        <w:t>nterface</w:t>
      </w:r>
    </w:p>
    <w:p w14:paraId="55DFA37E" w14:textId="75CFE5FD" w:rsidR="00D90415" w:rsidRPr="00D27719" w:rsidRDefault="0076799A" w:rsidP="00C81E59">
      <w:pPr>
        <w:tabs>
          <w:tab w:val="left" w:pos="1701"/>
        </w:tabs>
        <w:spacing w:line="300" w:lineRule="exact"/>
        <w:rPr>
          <w:rFonts w:ascii="Times New Roman" w:hAnsi="Times New Roman" w:cs="Times New Roman"/>
        </w:rPr>
      </w:pPr>
      <w:r w:rsidRPr="00D27719">
        <w:rPr>
          <w:rFonts w:ascii="Times New Roman" w:hAnsi="Times New Roman" w:cs="Times New Roman"/>
        </w:rPr>
        <w:t>UX</w:t>
      </w:r>
      <w:r w:rsidRPr="00D27719">
        <w:rPr>
          <w:rFonts w:ascii="Times New Roman" w:hAnsi="Times New Roman" w:cs="Times New Roman"/>
        </w:rPr>
        <w:tab/>
      </w:r>
      <w:r w:rsidRPr="00D27719">
        <w:rPr>
          <w:rFonts w:ascii="Times New Roman" w:hAnsi="Times New Roman" w:cs="Times New Roman"/>
          <w:b/>
        </w:rPr>
        <w:t>U</w:t>
      </w:r>
      <w:r w:rsidRPr="00D27719">
        <w:rPr>
          <w:rFonts w:ascii="Times New Roman" w:hAnsi="Times New Roman" w:cs="Times New Roman"/>
        </w:rPr>
        <w:t>se</w:t>
      </w:r>
      <w:r w:rsidRPr="00D27719">
        <w:rPr>
          <w:rFonts w:ascii="Times New Roman" w:hAnsi="Times New Roman" w:cs="Times New Roman"/>
          <w:b/>
        </w:rPr>
        <w:t xml:space="preserve">r </w:t>
      </w:r>
      <w:r w:rsidRPr="00D27719">
        <w:rPr>
          <w:rFonts w:ascii="Times New Roman" w:hAnsi="Times New Roman" w:cs="Times New Roman"/>
        </w:rPr>
        <w:t>E</w:t>
      </w:r>
      <w:r w:rsidRPr="00D27719">
        <w:rPr>
          <w:rFonts w:ascii="Times New Roman" w:hAnsi="Times New Roman" w:cs="Times New Roman"/>
          <w:b/>
        </w:rPr>
        <w:t>x</w:t>
      </w:r>
      <w:r w:rsidRPr="00D27719">
        <w:rPr>
          <w:rFonts w:ascii="Times New Roman" w:hAnsi="Times New Roman" w:cs="Times New Roman"/>
        </w:rPr>
        <w:t>perience</w:t>
      </w:r>
    </w:p>
    <w:p w14:paraId="63E90F36" w14:textId="77777777" w:rsidR="008C6430" w:rsidRPr="00D27719" w:rsidRDefault="008C6430" w:rsidP="00C81E59">
      <w:pPr>
        <w:tabs>
          <w:tab w:val="left" w:pos="1701"/>
        </w:tabs>
        <w:spacing w:line="300" w:lineRule="exact"/>
        <w:rPr>
          <w:rFonts w:ascii="Times New Roman" w:hAnsi="Times New Roman" w:cs="Times New Roman"/>
        </w:rPr>
      </w:pPr>
    </w:p>
    <w:p w14:paraId="78194E4D" w14:textId="6898B59D" w:rsidR="00D90415" w:rsidRPr="00D27719" w:rsidRDefault="00D90415" w:rsidP="00C81E59">
      <w:pPr>
        <w:pStyle w:val="berschrift4"/>
        <w:spacing w:line="300" w:lineRule="exact"/>
        <w:rPr>
          <w:rFonts w:ascii="Times New Roman" w:hAnsi="Times New Roman" w:cs="Times New Roman"/>
          <w:color w:val="00B050"/>
        </w:rPr>
      </w:pPr>
      <w:r w:rsidRPr="00D27719">
        <w:rPr>
          <w:rFonts w:ascii="Times New Roman" w:hAnsi="Times New Roman" w:cs="Times New Roman"/>
          <w:color w:val="00B050"/>
        </w:rPr>
        <w:t>III. Abbildungsverzeichnis</w:t>
      </w:r>
    </w:p>
    <w:p w14:paraId="6D6C8AE4" w14:textId="77777777" w:rsidR="00D90415" w:rsidRPr="00D27719" w:rsidRDefault="00D90415" w:rsidP="00C81E59">
      <w:pPr>
        <w:tabs>
          <w:tab w:val="left" w:pos="1701"/>
        </w:tabs>
        <w:spacing w:line="300" w:lineRule="exact"/>
        <w:rPr>
          <w:rFonts w:ascii="Times New Roman" w:hAnsi="Times New Roman" w:cs="Times New Roman"/>
        </w:rPr>
      </w:pPr>
    </w:p>
    <w:p w14:paraId="4BC8F6ED" w14:textId="5ADF8BBA" w:rsidR="00886C6D" w:rsidRPr="00D27719" w:rsidRDefault="00886C6D" w:rsidP="00C81E59">
      <w:pPr>
        <w:spacing w:line="300" w:lineRule="exact"/>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Abbildung"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528F7958" w14:textId="516C98CB" w:rsidR="006F6823" w:rsidRPr="00D27719" w:rsidRDefault="006F6823" w:rsidP="00C81E59">
      <w:pPr>
        <w:pStyle w:val="berschrift4"/>
        <w:spacing w:line="300" w:lineRule="exact"/>
        <w:rPr>
          <w:rFonts w:ascii="Times New Roman" w:hAnsi="Times New Roman" w:cs="Times New Roman"/>
          <w:color w:val="00B050"/>
        </w:rPr>
      </w:pPr>
      <w:bookmarkStart w:id="3" w:name="_Toc25075619"/>
      <w:r w:rsidRPr="00D27719">
        <w:rPr>
          <w:rFonts w:ascii="Times New Roman" w:hAnsi="Times New Roman" w:cs="Times New Roman"/>
          <w:color w:val="00B050"/>
        </w:rPr>
        <w:t>I</w:t>
      </w:r>
      <w:r w:rsidR="00C561F8" w:rsidRPr="00D27719">
        <w:rPr>
          <w:rFonts w:ascii="Times New Roman" w:hAnsi="Times New Roman" w:cs="Times New Roman"/>
          <w:color w:val="00B050"/>
        </w:rPr>
        <w:t>V</w:t>
      </w:r>
      <w:r w:rsidRPr="00D27719">
        <w:rPr>
          <w:rFonts w:ascii="Times New Roman" w:hAnsi="Times New Roman" w:cs="Times New Roman"/>
          <w:color w:val="00B050"/>
        </w:rPr>
        <w:t>. Tabellenverzeichnis</w:t>
      </w:r>
      <w:bookmarkEnd w:id="3"/>
    </w:p>
    <w:p w14:paraId="61FF9EB0" w14:textId="67501737" w:rsidR="005B4D00" w:rsidRPr="00D27719" w:rsidRDefault="005B4D00" w:rsidP="00C81E59">
      <w:pPr>
        <w:spacing w:line="300" w:lineRule="exact"/>
        <w:rPr>
          <w:rFonts w:ascii="Times New Roman" w:hAnsi="Times New Roman" w:cs="Times New Roman"/>
        </w:rPr>
      </w:pPr>
    </w:p>
    <w:p w14:paraId="06977572" w14:textId="03089DFA" w:rsidR="006F6823" w:rsidRPr="00D27719" w:rsidRDefault="00C64FE6" w:rsidP="00C81E59">
      <w:pPr>
        <w:spacing w:line="300" w:lineRule="exact"/>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Tabelle"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2A4385A1" w14:textId="77777777" w:rsidR="00C561F8" w:rsidRPr="00D27719" w:rsidRDefault="00C561F8" w:rsidP="00C81E59">
      <w:pPr>
        <w:spacing w:line="300" w:lineRule="exact"/>
        <w:rPr>
          <w:rFonts w:ascii="Times New Roman" w:hAnsi="Times New Roman" w:cs="Times New Roman"/>
        </w:rPr>
      </w:pPr>
    </w:p>
    <w:p w14:paraId="4DF36AFE" w14:textId="77777777" w:rsidR="005B4D00" w:rsidRPr="00D27719" w:rsidRDefault="005B4D00" w:rsidP="00C81E59">
      <w:pPr>
        <w:spacing w:line="300" w:lineRule="exact"/>
        <w:rPr>
          <w:rFonts w:ascii="Times New Roman" w:hAnsi="Times New Roman" w:cs="Times New Roman"/>
        </w:rPr>
      </w:pPr>
    </w:p>
    <w:p w14:paraId="402CD081" w14:textId="77777777" w:rsidR="005B4D00" w:rsidRPr="00D27719" w:rsidRDefault="005B4D00" w:rsidP="00C81E59">
      <w:pPr>
        <w:spacing w:line="300" w:lineRule="exact"/>
        <w:rPr>
          <w:rFonts w:ascii="Times New Roman" w:hAnsi="Times New Roman" w:cs="Times New Roman"/>
        </w:rPr>
        <w:sectPr w:rsidR="005B4D00" w:rsidRPr="00D27719" w:rsidSect="0004475E">
          <w:pgSz w:w="11906" w:h="16838"/>
          <w:pgMar w:top="1440" w:right="1080" w:bottom="1440" w:left="1080" w:header="709" w:footer="709" w:gutter="0"/>
          <w:pgNumType w:fmt="upperRoman" w:start="1"/>
          <w:cols w:space="708"/>
          <w:docGrid w:linePitch="360"/>
        </w:sectPr>
      </w:pPr>
    </w:p>
    <w:p w14:paraId="02ED748D" w14:textId="5453B2C2" w:rsidR="00BA4DB9" w:rsidRPr="00D27719" w:rsidRDefault="00BA4DB9" w:rsidP="00C81E59">
      <w:pPr>
        <w:pStyle w:val="berschrift1"/>
        <w:numPr>
          <w:ilvl w:val="0"/>
          <w:numId w:val="1"/>
        </w:numPr>
        <w:spacing w:line="300" w:lineRule="exact"/>
        <w:ind w:left="340" w:hanging="340"/>
        <w:rPr>
          <w:rFonts w:ascii="Times New Roman" w:hAnsi="Times New Roman" w:cs="Times New Roman"/>
          <w:color w:val="00B050"/>
        </w:rPr>
      </w:pPr>
      <w:bookmarkStart w:id="4" w:name="_Toc95938087"/>
      <w:r w:rsidRPr="00D27719">
        <w:rPr>
          <w:rFonts w:ascii="Times New Roman" w:hAnsi="Times New Roman" w:cs="Times New Roman"/>
          <w:color w:val="00B050"/>
        </w:rPr>
        <w:lastRenderedPageBreak/>
        <w:t>Einleitung</w:t>
      </w:r>
      <w:bookmarkEnd w:id="4"/>
    </w:p>
    <w:p w14:paraId="0DAAFD32" w14:textId="77777777" w:rsidR="00D27719" w:rsidRPr="00D27719" w:rsidRDefault="00D27719" w:rsidP="00C81E59">
      <w:pPr>
        <w:spacing w:line="300" w:lineRule="exact"/>
        <w:rPr>
          <w:rFonts w:ascii="Times New Roman" w:hAnsi="Times New Roman" w:cs="Times New Roman"/>
          <w:sz w:val="24"/>
          <w:szCs w:val="24"/>
        </w:rPr>
      </w:pPr>
      <w:r w:rsidRPr="00D27719">
        <w:rPr>
          <w:rFonts w:ascii="Times New Roman" w:hAnsi="Times New Roman" w:cs="Times New Roman"/>
          <w:sz w:val="24"/>
          <w:szCs w:val="24"/>
        </w:rPr>
        <w:t xml:space="preserve">In unserem Projekt erstellen wir eine Website, auf der ein Nutzer sich mit seinem Namen oder Anonym anmelden und mit verschiedenen Werkzeugen eine Zeichenfläche bearbeiten kann. Erstellt der Nutzer zuvor eine Session oder tritt einer Session eines anderen Nutzers bei, so können alle Nutzer der Session in einem Chat miteinander kommunizieren und die Zeichenfläche gemeinsam bearbeiten. Die verwendeten Technologien sind Netty als Server, </w:t>
      </w:r>
      <w:proofErr w:type="spellStart"/>
      <w:r w:rsidRPr="00D27719">
        <w:rPr>
          <w:rFonts w:ascii="Times New Roman" w:hAnsi="Times New Roman" w:cs="Times New Roman"/>
          <w:sz w:val="24"/>
          <w:szCs w:val="24"/>
        </w:rPr>
        <w:t>WebSockets</w:t>
      </w:r>
      <w:proofErr w:type="spellEnd"/>
      <w:r w:rsidRPr="00D27719">
        <w:rPr>
          <w:rFonts w:ascii="Times New Roman" w:hAnsi="Times New Roman" w:cs="Times New Roman"/>
          <w:sz w:val="24"/>
          <w:szCs w:val="24"/>
        </w:rPr>
        <w:t xml:space="preserve"> (Socket.IO) für die Kommunikation zwischen Server und Clients und AngularJS als JavaScript – Framework zur Erstellung unserer Webanwendung.</w:t>
      </w:r>
    </w:p>
    <w:p w14:paraId="03CA9461" w14:textId="73C0243A" w:rsidR="00D27719" w:rsidRPr="00D27719" w:rsidRDefault="00D27719" w:rsidP="00C81E59">
      <w:pPr>
        <w:spacing w:line="300" w:lineRule="exact"/>
        <w:rPr>
          <w:rFonts w:ascii="Times New Roman" w:hAnsi="Times New Roman" w:cs="Times New Roman"/>
        </w:rPr>
      </w:pPr>
      <w:r w:rsidRPr="00D27719">
        <w:rPr>
          <w:rFonts w:ascii="Times New Roman" w:hAnsi="Times New Roman" w:cs="Times New Roman"/>
          <w:sz w:val="24"/>
          <w:szCs w:val="24"/>
        </w:rPr>
        <w:t>Ich habe keine Ahnung was ich sonst dazu schreiben soll …</w:t>
      </w:r>
    </w:p>
    <w:p w14:paraId="7B0CBB60" w14:textId="101F87BF" w:rsidR="009035F4" w:rsidRPr="00D27719" w:rsidRDefault="00D27719" w:rsidP="00C81E59">
      <w:pPr>
        <w:pStyle w:val="berschrift1"/>
        <w:numPr>
          <w:ilvl w:val="0"/>
          <w:numId w:val="1"/>
        </w:numPr>
        <w:spacing w:line="300" w:lineRule="exact"/>
        <w:ind w:left="340" w:hanging="340"/>
        <w:rPr>
          <w:rFonts w:ascii="Times New Roman" w:hAnsi="Times New Roman" w:cs="Times New Roman"/>
          <w:color w:val="00B050"/>
        </w:rPr>
      </w:pPr>
      <w:bookmarkStart w:id="5" w:name="_Toc95938088"/>
      <w:r w:rsidRPr="00D27719">
        <w:rPr>
          <w:rFonts w:ascii="Times New Roman" w:hAnsi="Times New Roman" w:cs="Times New Roman"/>
          <w:color w:val="00B050"/>
        </w:rPr>
        <w:t>Vorstellung der Technologie</w:t>
      </w:r>
      <w:bookmarkEnd w:id="5"/>
    </w:p>
    <w:p w14:paraId="58B9BE22" w14:textId="50211CC9" w:rsidR="00DE55E0" w:rsidRPr="00D27719" w:rsidRDefault="00D27719" w:rsidP="00C81E59">
      <w:pPr>
        <w:spacing w:line="300" w:lineRule="exact"/>
        <w:rPr>
          <w:rFonts w:ascii="Times New Roman" w:hAnsi="Times New Roman" w:cs="Times New Roman"/>
          <w:sz w:val="24"/>
          <w:szCs w:val="24"/>
        </w:rPr>
      </w:pPr>
      <w:bookmarkStart w:id="6" w:name="_Toc14101840"/>
      <w:r w:rsidRPr="00D27719">
        <w:rPr>
          <w:rFonts w:ascii="Times New Roman" w:hAnsi="Times New Roman" w:cs="Times New Roman"/>
          <w:sz w:val="24"/>
          <w:szCs w:val="24"/>
        </w:rPr>
        <w:t>Text</w:t>
      </w:r>
    </w:p>
    <w:p w14:paraId="33E2FB02" w14:textId="77777777" w:rsidR="00FB652B" w:rsidRPr="00D27719" w:rsidRDefault="00FB652B" w:rsidP="00C81E59">
      <w:pPr>
        <w:spacing w:line="300" w:lineRule="exact"/>
        <w:rPr>
          <w:rFonts w:ascii="Times New Roman" w:hAnsi="Times New Roman" w:cs="Times New Roman"/>
        </w:rPr>
      </w:pPr>
    </w:p>
    <w:p w14:paraId="27F8B08D" w14:textId="641EEC72" w:rsidR="00D27719" w:rsidRPr="00D27719" w:rsidRDefault="00D27719" w:rsidP="00C81E59">
      <w:pPr>
        <w:pStyle w:val="berschrift1"/>
        <w:numPr>
          <w:ilvl w:val="0"/>
          <w:numId w:val="1"/>
        </w:numPr>
        <w:spacing w:line="300" w:lineRule="exact"/>
        <w:ind w:left="340" w:hanging="340"/>
        <w:rPr>
          <w:rFonts w:ascii="Times New Roman" w:hAnsi="Times New Roman" w:cs="Times New Roman"/>
          <w:color w:val="00B050"/>
        </w:rPr>
      </w:pPr>
      <w:bookmarkStart w:id="7" w:name="_Toc95938089"/>
      <w:r w:rsidRPr="00D27719">
        <w:rPr>
          <w:rFonts w:ascii="Times New Roman" w:hAnsi="Times New Roman" w:cs="Times New Roman"/>
          <w:color w:val="00B050"/>
        </w:rPr>
        <w:t>Anforderungsanalyse</w:t>
      </w:r>
      <w:bookmarkEnd w:id="7"/>
    </w:p>
    <w:p w14:paraId="679D04ED" w14:textId="5EB9218C" w:rsidR="00D27719" w:rsidRPr="00D27719" w:rsidRDefault="00D27719" w:rsidP="00C81E59">
      <w:pPr>
        <w:spacing w:line="300" w:lineRule="exact"/>
        <w:rPr>
          <w:rFonts w:ascii="Times New Roman" w:hAnsi="Times New Roman" w:cs="Times New Roman"/>
          <w:sz w:val="24"/>
          <w:szCs w:val="24"/>
        </w:rPr>
      </w:pPr>
      <w:r w:rsidRPr="00D27719">
        <w:rPr>
          <w:rFonts w:ascii="Times New Roman" w:hAnsi="Times New Roman" w:cs="Times New Roman"/>
          <w:sz w:val="24"/>
          <w:szCs w:val="24"/>
        </w:rPr>
        <w:t>Als Ausgangspunkt für unsere Anforderungsanalyse habe wir 5 Use-Cases erstellt: „Anmelden auf der Website“, „Starten einer Zeichen-Session“, „Beitreten einer Zeichen-Session“, „Bemalen der Zeichenfläche“ und „Mainaktivität“.</w:t>
      </w:r>
    </w:p>
    <w:p w14:paraId="283FAA97" w14:textId="77777777" w:rsidR="00D27719" w:rsidRPr="00D27719" w:rsidRDefault="00D27719" w:rsidP="00C81E59">
      <w:pPr>
        <w:spacing w:line="300" w:lineRule="exact"/>
        <w:rPr>
          <w:rFonts w:ascii="Times New Roman" w:hAnsi="Times New Roman" w:cs="Times New Roman"/>
          <w:sz w:val="24"/>
          <w:szCs w:val="24"/>
        </w:rPr>
      </w:pPr>
      <w:r w:rsidRPr="00D27719">
        <w:rPr>
          <w:rFonts w:ascii="Times New Roman" w:hAnsi="Times New Roman" w:cs="Times New Roman"/>
          <w:sz w:val="24"/>
          <w:szCs w:val="24"/>
        </w:rPr>
        <w:t>Beim ersten Use-Case, dem Anmelden auf der Website muss unser System dem Nutzer die Möglichkeit bieten sich entweder als Gast (anonym) oder mit einem Benutzernamen anzumelden. Des Weiteren muss es dazu fähig sein den Namen des Nutzers zu speichern und sollte diesen auch nach der Speicherung anzeigen können.</w:t>
      </w:r>
    </w:p>
    <w:p w14:paraId="2D80197B" w14:textId="77777777" w:rsidR="00D27719" w:rsidRPr="00D27719" w:rsidRDefault="00D27719" w:rsidP="00C81E59">
      <w:pPr>
        <w:spacing w:line="300" w:lineRule="exact"/>
        <w:rPr>
          <w:rFonts w:ascii="Times New Roman" w:hAnsi="Times New Roman" w:cs="Times New Roman"/>
          <w:sz w:val="24"/>
          <w:szCs w:val="24"/>
        </w:rPr>
      </w:pPr>
      <w:r w:rsidRPr="00D27719">
        <w:rPr>
          <w:rFonts w:ascii="Times New Roman" w:hAnsi="Times New Roman" w:cs="Times New Roman"/>
          <w:sz w:val="24"/>
          <w:szCs w:val="24"/>
        </w:rPr>
        <w:t>Im zweiten Use-Case „Starten einer Zeichen-Session“ muss das System dem Nutzer (Host) die Möglichkeit bieten eine neue Session zu starten und diese danach zu konfigurieren. Nach dem Konfigurieren muss das System einen Session-Key erstellen und sollte diesen anzeigen können. Mit dem Session-Key können dann andere Nutzer der Session beitreten (Use-Case „Beitreten einer Zeichen-Session“). Nach dem Anzeigen des Session-Keys muss das System ihn abspeichern können.</w:t>
      </w:r>
    </w:p>
    <w:p w14:paraId="265E471F" w14:textId="77777777" w:rsidR="00D27719" w:rsidRPr="00D27719" w:rsidRDefault="00D27719" w:rsidP="00C81E59">
      <w:pPr>
        <w:spacing w:line="300" w:lineRule="exact"/>
        <w:rPr>
          <w:rFonts w:ascii="Times New Roman" w:hAnsi="Times New Roman" w:cs="Times New Roman"/>
          <w:sz w:val="24"/>
          <w:szCs w:val="24"/>
        </w:rPr>
      </w:pPr>
      <w:r w:rsidRPr="00D27719">
        <w:rPr>
          <w:rFonts w:ascii="Times New Roman" w:hAnsi="Times New Roman" w:cs="Times New Roman"/>
          <w:sz w:val="24"/>
          <w:szCs w:val="24"/>
        </w:rPr>
        <w:t>Der dritte Use-Case ist „Beitreten einer Zeichen-Session“. Nach dem Anzeigen der Möglichkeit zum Session-Beitritt muss der Nutzer sich mit dem Session-Keys eines anderen Nutzers in der Session anmelden können. Diese Eingabe wird dann vom System validiert. Nach erfolgreicher Validierung wird eine Verbindung zur Session aufgebaut, andernfalls wird diese Verbindung nicht hergestellt.</w:t>
      </w:r>
    </w:p>
    <w:p w14:paraId="09DB3606" w14:textId="77777777" w:rsidR="00D27719" w:rsidRPr="00D27719" w:rsidRDefault="00D27719" w:rsidP="00C81E59">
      <w:pPr>
        <w:spacing w:line="300" w:lineRule="exact"/>
        <w:rPr>
          <w:rFonts w:ascii="Times New Roman" w:hAnsi="Times New Roman" w:cs="Times New Roman"/>
          <w:sz w:val="24"/>
          <w:szCs w:val="24"/>
        </w:rPr>
      </w:pPr>
      <w:r w:rsidRPr="00D27719">
        <w:rPr>
          <w:rFonts w:ascii="Times New Roman" w:hAnsi="Times New Roman" w:cs="Times New Roman"/>
          <w:sz w:val="24"/>
          <w:szCs w:val="24"/>
        </w:rPr>
        <w:t xml:space="preserve">Im Use-Case „Bemalen der Zeichenfläche“ muss das System als erstes überprüfen, ob eine Session existiert und nach erfolgreicher </w:t>
      </w:r>
      <w:proofErr w:type="spellStart"/>
      <w:r w:rsidRPr="00D27719">
        <w:rPr>
          <w:rFonts w:ascii="Times New Roman" w:hAnsi="Times New Roman" w:cs="Times New Roman"/>
          <w:sz w:val="24"/>
          <w:szCs w:val="24"/>
        </w:rPr>
        <w:t>Sessionüberprüfung</w:t>
      </w:r>
      <w:proofErr w:type="spellEnd"/>
      <w:r w:rsidRPr="00D27719">
        <w:rPr>
          <w:rFonts w:ascii="Times New Roman" w:hAnsi="Times New Roman" w:cs="Times New Roman"/>
          <w:sz w:val="24"/>
          <w:szCs w:val="24"/>
        </w:rPr>
        <w:t xml:space="preserve"> (Session existiert) wird es die anderen Nutzer der Session anzeigen. Ein Bemalen der Zeichenfläche ist auch ohne existierende Session möglich, allerdings dann nur für den Nutzer </w:t>
      </w:r>
      <w:proofErr w:type="gramStart"/>
      <w:r w:rsidRPr="00D27719">
        <w:rPr>
          <w:rFonts w:ascii="Times New Roman" w:hAnsi="Times New Roman" w:cs="Times New Roman"/>
          <w:sz w:val="24"/>
          <w:szCs w:val="24"/>
        </w:rPr>
        <w:t>alleine</w:t>
      </w:r>
      <w:proofErr w:type="gramEnd"/>
      <w:r w:rsidRPr="00D27719">
        <w:rPr>
          <w:rFonts w:ascii="Times New Roman" w:hAnsi="Times New Roman" w:cs="Times New Roman"/>
          <w:sz w:val="24"/>
          <w:szCs w:val="24"/>
        </w:rPr>
        <w:t xml:space="preserve">. </w:t>
      </w:r>
    </w:p>
    <w:p w14:paraId="39B43BC7" w14:textId="77777777" w:rsidR="00D27719" w:rsidRPr="00D27719" w:rsidRDefault="00D27719" w:rsidP="00C81E59">
      <w:pPr>
        <w:spacing w:line="300" w:lineRule="exact"/>
        <w:rPr>
          <w:rFonts w:ascii="Times New Roman" w:hAnsi="Times New Roman" w:cs="Times New Roman"/>
          <w:sz w:val="24"/>
          <w:szCs w:val="24"/>
        </w:rPr>
      </w:pPr>
      <w:r w:rsidRPr="00D27719">
        <w:rPr>
          <w:rFonts w:ascii="Times New Roman" w:hAnsi="Times New Roman" w:cs="Times New Roman"/>
          <w:sz w:val="24"/>
          <w:szCs w:val="24"/>
        </w:rPr>
        <w:t xml:space="preserve">Nach der </w:t>
      </w:r>
      <w:proofErr w:type="spellStart"/>
      <w:r w:rsidRPr="00D27719">
        <w:rPr>
          <w:rFonts w:ascii="Times New Roman" w:hAnsi="Times New Roman" w:cs="Times New Roman"/>
          <w:sz w:val="24"/>
          <w:szCs w:val="24"/>
        </w:rPr>
        <w:t>Sessionüberprüfung</w:t>
      </w:r>
      <w:proofErr w:type="spellEnd"/>
      <w:r w:rsidRPr="00D27719">
        <w:rPr>
          <w:rFonts w:ascii="Times New Roman" w:hAnsi="Times New Roman" w:cs="Times New Roman"/>
          <w:sz w:val="24"/>
          <w:szCs w:val="24"/>
        </w:rPr>
        <w:t xml:space="preserve"> soll der Nutzer das Zeichentool ändern und die Zeichenfläche mit dem ausgewählten Tool bearbeiten können. Darauffolgend muss das System die Zeichenfläche bei allen Nutzern aktualisieren und wird diese anzeigen. Zuletzt muss der Nutzer die Möglichkeit haben die Session zu schließen bzw. diese zu verlassen (wenn zuvor einer Sitzung beigetreten wurde). Beim Scheitern der Schließung bleibt der Nutzer in der Zeichenfläche und kann wieder das Zeichentool ändern bzw. die Zeichenfläche bearbeiten.</w:t>
      </w:r>
    </w:p>
    <w:p w14:paraId="6B21AC37" w14:textId="510E5BAA" w:rsidR="00FB652B" w:rsidRPr="00D27719" w:rsidRDefault="00D27719" w:rsidP="00C81E59">
      <w:pPr>
        <w:spacing w:line="300" w:lineRule="exact"/>
        <w:rPr>
          <w:rFonts w:ascii="Times New Roman" w:hAnsi="Times New Roman" w:cs="Times New Roman"/>
        </w:rPr>
      </w:pPr>
      <w:r w:rsidRPr="00D27719">
        <w:rPr>
          <w:rFonts w:ascii="Times New Roman" w:hAnsi="Times New Roman" w:cs="Times New Roman"/>
          <w:sz w:val="24"/>
          <w:szCs w:val="24"/>
        </w:rPr>
        <w:lastRenderedPageBreak/>
        <w:t>Zu guter Letzt kommt noch das Use-Case „Mainaktivität“. Hierbei wird nur beschrieben, dass das System allgemein dazu fähig sein wird alle Interaktionsmöglichkeiten anzuzeigen und dem Nutzer die Möglichkeit der Auswahl einer Interaktion bietet. Außerdem muss das System nach der Auswahl einer Zeichensession die Anmeldung bei der Website überprüfen und nach dem Scheitern dieser dem Nutzer die Möglichkeit bieten sich selbst anzumelden.</w:t>
      </w:r>
    </w:p>
    <w:p w14:paraId="5B265F0B" w14:textId="673BA5E5" w:rsidR="00D27719" w:rsidRDefault="00D27719" w:rsidP="00C81E59">
      <w:pPr>
        <w:pStyle w:val="berschrift1"/>
        <w:numPr>
          <w:ilvl w:val="0"/>
          <w:numId w:val="1"/>
        </w:numPr>
        <w:spacing w:line="300" w:lineRule="exact"/>
        <w:ind w:left="340" w:hanging="340"/>
        <w:rPr>
          <w:rFonts w:ascii="Times New Roman" w:hAnsi="Times New Roman" w:cs="Times New Roman"/>
          <w:color w:val="00B050"/>
        </w:rPr>
      </w:pPr>
      <w:bookmarkStart w:id="8" w:name="_Toc95938090"/>
      <w:r w:rsidRPr="00D27719">
        <w:rPr>
          <w:rFonts w:ascii="Times New Roman" w:hAnsi="Times New Roman" w:cs="Times New Roman"/>
          <w:color w:val="00B050"/>
        </w:rPr>
        <w:t>Modellierung</w:t>
      </w:r>
      <w:bookmarkEnd w:id="8"/>
    </w:p>
    <w:p w14:paraId="7658379A" w14:textId="508C9663" w:rsidR="004D1549" w:rsidRPr="004D1549" w:rsidRDefault="004D1549" w:rsidP="004D1549">
      <w:r>
        <w:t>Hallo</w:t>
      </w:r>
    </w:p>
    <w:p w14:paraId="10C80C44" w14:textId="30F70CFF" w:rsidR="004D1549" w:rsidRPr="004D1549" w:rsidRDefault="004D1549" w:rsidP="004D1549">
      <w:pPr>
        <w:pStyle w:val="berschrift1"/>
        <w:numPr>
          <w:ilvl w:val="1"/>
          <w:numId w:val="1"/>
        </w:numPr>
        <w:spacing w:line="300" w:lineRule="exact"/>
        <w:rPr>
          <w:rFonts w:ascii="Times New Roman" w:hAnsi="Times New Roman" w:cs="Times New Roman"/>
          <w:color w:val="00B050"/>
        </w:rPr>
      </w:pPr>
      <w:r>
        <w:rPr>
          <w:rFonts w:ascii="Times New Roman" w:hAnsi="Times New Roman" w:cs="Times New Roman"/>
          <w:color w:val="00B050"/>
        </w:rPr>
        <w:t>Front-End Modellierung</w:t>
      </w:r>
    </w:p>
    <w:p w14:paraId="11ABD310" w14:textId="77777777" w:rsidR="00E30386" w:rsidRDefault="00E30386" w:rsidP="00C81E59">
      <w:pPr>
        <w:spacing w:line="300" w:lineRule="exact"/>
        <w:rPr>
          <w:rFonts w:ascii="Times New Roman" w:hAnsi="Times New Roman" w:cs="Times New Roman"/>
        </w:rPr>
      </w:pPr>
      <w:r>
        <w:rPr>
          <w:rFonts w:ascii="Times New Roman" w:hAnsi="Times New Roman" w:cs="Times New Roman"/>
        </w:rPr>
        <w:t>Die grundlegenden Klassenstruktur in Angular ist als Model-View-Controller Pattern aufgebaut und ist wie folgt:</w:t>
      </w:r>
    </w:p>
    <w:p w14:paraId="07CCD5DF" w14:textId="7E5F49DB" w:rsidR="00E30386" w:rsidRDefault="00E30386" w:rsidP="007514A5">
      <w:pPr>
        <w:pStyle w:val="Listenabsatz"/>
        <w:numPr>
          <w:ilvl w:val="0"/>
          <w:numId w:val="12"/>
        </w:numPr>
        <w:spacing w:line="300" w:lineRule="exact"/>
        <w:rPr>
          <w:rFonts w:ascii="Times New Roman" w:hAnsi="Times New Roman" w:cs="Times New Roman"/>
        </w:rPr>
      </w:pPr>
      <w:r>
        <w:rPr>
          <w:rFonts w:ascii="Times New Roman" w:hAnsi="Times New Roman" w:cs="Times New Roman"/>
        </w:rPr>
        <w:t>„Components“ – Controller</w:t>
      </w:r>
    </w:p>
    <w:p w14:paraId="5835834F" w14:textId="77777777" w:rsidR="00E30386" w:rsidRDefault="00E30386" w:rsidP="007514A5">
      <w:pPr>
        <w:pStyle w:val="Listenabsatz"/>
        <w:numPr>
          <w:ilvl w:val="0"/>
          <w:numId w:val="12"/>
        </w:numPr>
        <w:spacing w:line="300" w:lineRule="exact"/>
        <w:rPr>
          <w:rFonts w:ascii="Times New Roman" w:hAnsi="Times New Roman" w:cs="Times New Roman"/>
        </w:rPr>
      </w:pPr>
      <w:r>
        <w:rPr>
          <w:rFonts w:ascii="Times New Roman" w:hAnsi="Times New Roman" w:cs="Times New Roman"/>
        </w:rPr>
        <w:t>„Component-Template“ (HTML) – View</w:t>
      </w:r>
    </w:p>
    <w:p w14:paraId="4EFDE74D" w14:textId="35FDB63B" w:rsidR="00E904CF" w:rsidRDefault="00E30386" w:rsidP="007514A5">
      <w:pPr>
        <w:pStyle w:val="Listenabsatz"/>
        <w:numPr>
          <w:ilvl w:val="0"/>
          <w:numId w:val="12"/>
        </w:numPr>
        <w:spacing w:line="300" w:lineRule="exact"/>
        <w:rPr>
          <w:rFonts w:ascii="Times New Roman" w:hAnsi="Times New Roman" w:cs="Times New Roman"/>
        </w:rPr>
      </w:pPr>
      <w:r>
        <w:rPr>
          <w:rFonts w:ascii="Times New Roman" w:hAnsi="Times New Roman" w:cs="Times New Roman"/>
        </w:rPr>
        <w:t xml:space="preserve">„Services“ </w:t>
      </w:r>
      <w:r w:rsidR="00E904CF">
        <w:rPr>
          <w:rFonts w:ascii="Times New Roman" w:hAnsi="Times New Roman" w:cs="Times New Roman"/>
        </w:rPr>
        <w:t>–</w:t>
      </w:r>
      <w:r>
        <w:rPr>
          <w:rFonts w:ascii="Times New Roman" w:hAnsi="Times New Roman" w:cs="Times New Roman"/>
        </w:rPr>
        <w:t xml:space="preserve"> Model</w:t>
      </w:r>
    </w:p>
    <w:p w14:paraId="6144CF6C" w14:textId="77777777" w:rsidR="0055633B" w:rsidRDefault="0055633B" w:rsidP="00C81E59">
      <w:pPr>
        <w:pStyle w:val="Listenabsatz"/>
        <w:spacing w:line="300" w:lineRule="exact"/>
        <w:rPr>
          <w:rFonts w:ascii="Times New Roman" w:hAnsi="Times New Roman" w:cs="Times New Roman"/>
        </w:rPr>
      </w:pPr>
    </w:p>
    <w:p w14:paraId="3B989365" w14:textId="6D949D8D" w:rsidR="004D1549" w:rsidRDefault="004D1549" w:rsidP="00C81E59">
      <w:pPr>
        <w:spacing w:line="300" w:lineRule="exact"/>
        <w:rPr>
          <w:rFonts w:ascii="Times New Roman" w:hAnsi="Times New Roman" w:cs="Times New Roman"/>
        </w:rPr>
      </w:pPr>
      <w:r w:rsidRPr="004D1549">
        <w:rPr>
          <w:rFonts w:ascii="Times New Roman" w:hAnsi="Times New Roman" w:cs="Times New Roman"/>
        </w:rPr>
        <w:drawing>
          <wp:anchor distT="0" distB="0" distL="114300" distR="114300" simplePos="0" relativeHeight="251659277" behindDoc="0" locked="0" layoutInCell="1" allowOverlap="1" wp14:anchorId="38FA01FB" wp14:editId="6F99B3C0">
            <wp:simplePos x="0" y="0"/>
            <wp:positionH relativeFrom="margin">
              <wp:posOffset>0</wp:posOffset>
            </wp:positionH>
            <wp:positionV relativeFrom="paragraph">
              <wp:posOffset>1088390</wp:posOffset>
            </wp:positionV>
            <wp:extent cx="6199505" cy="3126105"/>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99505" cy="312610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25" behindDoc="0" locked="0" layoutInCell="1" allowOverlap="1" wp14:anchorId="7FD5BB28" wp14:editId="41D28FA8">
                <wp:simplePos x="0" y="0"/>
                <wp:positionH relativeFrom="column">
                  <wp:posOffset>0</wp:posOffset>
                </wp:positionH>
                <wp:positionV relativeFrom="paragraph">
                  <wp:posOffset>4272051</wp:posOffset>
                </wp:positionV>
                <wp:extent cx="6199505" cy="635"/>
                <wp:effectExtent l="0" t="0" r="0" b="0"/>
                <wp:wrapSquare wrapText="bothSides"/>
                <wp:docPr id="4" name="Textfeld 4"/>
                <wp:cNvGraphicFramePr/>
                <a:graphic xmlns:a="http://schemas.openxmlformats.org/drawingml/2006/main">
                  <a:graphicData uri="http://schemas.microsoft.com/office/word/2010/wordprocessingShape">
                    <wps:wsp>
                      <wps:cNvSpPr txBox="1"/>
                      <wps:spPr>
                        <a:xfrm>
                          <a:off x="0" y="0"/>
                          <a:ext cx="6199505" cy="635"/>
                        </a:xfrm>
                        <a:prstGeom prst="rect">
                          <a:avLst/>
                        </a:prstGeom>
                        <a:solidFill>
                          <a:prstClr val="white"/>
                        </a:solidFill>
                        <a:ln>
                          <a:noFill/>
                        </a:ln>
                      </wps:spPr>
                      <wps:txbx>
                        <w:txbxContent>
                          <w:p w14:paraId="39B300C6" w14:textId="43354DBC" w:rsidR="004D1549" w:rsidRPr="000F17A7" w:rsidRDefault="004D1549" w:rsidP="004D1549">
                            <w:pPr>
                              <w:pStyle w:val="Beschriftung"/>
                              <w:rPr>
                                <w:rFonts w:ascii="Times New Roman" w:hAnsi="Times New Roman" w:cs="Times New Roman"/>
                              </w:rPr>
                            </w:pPr>
                            <w:r>
                              <w:t xml:space="preserve">Abbildung </w:t>
                            </w:r>
                            <w:r>
                              <w:fldChar w:fldCharType="begin"/>
                            </w:r>
                            <w:r>
                              <w:instrText xml:space="preserve"> SEQ Abbildung \* ARABIC </w:instrText>
                            </w:r>
                            <w:r>
                              <w:fldChar w:fldCharType="separate"/>
                            </w:r>
                            <w:r>
                              <w:rPr>
                                <w:noProof/>
                              </w:rPr>
                              <w:t>1</w:t>
                            </w:r>
                            <w:r>
                              <w:fldChar w:fldCharType="end"/>
                            </w:r>
                            <w:r>
                              <w:t xml:space="preserve">: Hierarchische </w:t>
                            </w:r>
                            <w:proofErr w:type="gramStart"/>
                            <w:r>
                              <w:t>View(</w:t>
                            </w:r>
                            <w:proofErr w:type="gramEnd"/>
                            <w:r>
                              <w:t>HTML)-Struktur der Front-End Anwendung in Angu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FD5BB28" id="_x0000_t202" coordsize="21600,21600" o:spt="202" path="m,l,21600r21600,l21600,xe">
                <v:stroke joinstyle="miter"/>
                <v:path gradientshapeok="t" o:connecttype="rect"/>
              </v:shapetype>
              <v:shape id="Textfeld 4" o:spid="_x0000_s1026" type="#_x0000_t202" style="position:absolute;left:0;text-align:left;margin-left:0;margin-top:336.4pt;width:488.1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jCIFgIAADgEAAAOAAAAZHJzL2Uyb0RvYy54bWysU8Fu2zAMvQ/YPwi6L046JFiN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YXs9vb+XT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" stroked="f">
                <v:textbox style="mso-fit-shape-to-text:t" inset="0,0,0,0">
                  <w:txbxContent>
                    <w:p w14:paraId="39B300C6" w14:textId="43354DBC" w:rsidR="004D1549" w:rsidRPr="000F17A7" w:rsidRDefault="004D1549" w:rsidP="004D1549">
                      <w:pPr>
                        <w:pStyle w:val="Beschriftung"/>
                        <w:rPr>
                          <w:rFonts w:ascii="Times New Roman" w:hAnsi="Times New Roman" w:cs="Times New Roman"/>
                        </w:rPr>
                      </w:pPr>
                      <w:r>
                        <w:t xml:space="preserve">Abbildung </w:t>
                      </w:r>
                      <w:r>
                        <w:fldChar w:fldCharType="begin"/>
                      </w:r>
                      <w:r>
                        <w:instrText xml:space="preserve"> SEQ Abbildung \* ARABIC </w:instrText>
                      </w:r>
                      <w:r>
                        <w:fldChar w:fldCharType="separate"/>
                      </w:r>
                      <w:r>
                        <w:rPr>
                          <w:noProof/>
                        </w:rPr>
                        <w:t>1</w:t>
                      </w:r>
                      <w:r>
                        <w:fldChar w:fldCharType="end"/>
                      </w:r>
                      <w:r>
                        <w:t xml:space="preserve">: Hierarchische </w:t>
                      </w:r>
                      <w:proofErr w:type="gramStart"/>
                      <w:r>
                        <w:t>View(</w:t>
                      </w:r>
                      <w:proofErr w:type="gramEnd"/>
                      <w:r>
                        <w:t>HTML)-Struktur der Front-End Anwendung in Angular</w:t>
                      </w:r>
                    </w:p>
                  </w:txbxContent>
                </v:textbox>
                <w10:wrap type="square"/>
              </v:shape>
            </w:pict>
          </mc:Fallback>
        </mc:AlternateContent>
      </w:r>
      <w:r w:rsidR="00E904CF">
        <w:rPr>
          <w:rFonts w:ascii="Times New Roman" w:hAnsi="Times New Roman" w:cs="Times New Roman"/>
        </w:rPr>
        <w:t xml:space="preserve">Die Komponenten und Views sind hierbei immer fest verbunden um im Laufe der </w:t>
      </w:r>
      <w:r w:rsidR="00165E9F">
        <w:rPr>
          <w:rFonts w:ascii="Times New Roman" w:hAnsi="Times New Roman" w:cs="Times New Roman"/>
        </w:rPr>
        <w:t>UML-</w:t>
      </w:r>
      <w:r w:rsidR="00E904CF">
        <w:rPr>
          <w:rFonts w:ascii="Times New Roman" w:hAnsi="Times New Roman" w:cs="Times New Roman"/>
        </w:rPr>
        <w:t>Struktur der Front-End Anwendung ergibt sich eine hierarchische Organisation zwischen diese</w:t>
      </w:r>
      <w:r w:rsidR="00165E9F">
        <w:rPr>
          <w:rFonts w:ascii="Times New Roman" w:hAnsi="Times New Roman" w:cs="Times New Roman"/>
        </w:rPr>
        <w:t>n</w:t>
      </w:r>
      <w:r w:rsidR="00E904CF">
        <w:rPr>
          <w:rFonts w:ascii="Times New Roman" w:hAnsi="Times New Roman" w:cs="Times New Roman"/>
        </w:rPr>
        <w:t>. So stellt „AppModule“ &amp; „index.html“ das Kernstück der Anwendung dar, da es alle weiteren Komponenten/HTML-Template Paare definiert und so diese davon abhängig sind</w:t>
      </w:r>
      <w:r>
        <w:rPr>
          <w:rFonts w:ascii="Times New Roman" w:hAnsi="Times New Roman" w:cs="Times New Roman"/>
        </w:rPr>
        <w:t xml:space="preserve"> (vgl. Abbildung 1)</w:t>
      </w:r>
      <w:r w:rsidR="00E904CF">
        <w:rPr>
          <w:rFonts w:ascii="Times New Roman" w:hAnsi="Times New Roman" w:cs="Times New Roman"/>
        </w:rPr>
        <w:t xml:space="preserve">. </w:t>
      </w:r>
      <w:r>
        <w:rPr>
          <w:rFonts w:ascii="Times New Roman" w:hAnsi="Times New Roman" w:cs="Times New Roman"/>
        </w:rPr>
        <w:t xml:space="preserve">Diese HTML-Klassen sind dabei immer unmittelbar mit den gleichnamigen Komponenten verknüpft und spiegeln somit das Verhältnis </w:t>
      </w:r>
      <w:r w:rsidR="001567F8">
        <w:rPr>
          <w:rFonts w:ascii="Times New Roman" w:hAnsi="Times New Roman" w:cs="Times New Roman"/>
        </w:rPr>
        <w:t>[</w:t>
      </w:r>
      <w:r>
        <w:rPr>
          <w:rFonts w:ascii="Times New Roman" w:hAnsi="Times New Roman" w:cs="Times New Roman"/>
        </w:rPr>
        <w:t xml:space="preserve">View </w:t>
      </w:r>
      <w:r w:rsidRPr="004D1549">
        <w:rPr>
          <w:rFonts w:ascii="Times New Roman" w:hAnsi="Times New Roman" w:cs="Times New Roman"/>
        </w:rPr>
        <w:sym w:font="Wingdings" w:char="F0F3"/>
      </w:r>
      <w:r>
        <w:rPr>
          <w:rFonts w:ascii="Times New Roman" w:hAnsi="Times New Roman" w:cs="Times New Roman"/>
        </w:rPr>
        <w:t xml:space="preserve"> Controller</w:t>
      </w:r>
      <w:r w:rsidR="001567F8">
        <w:rPr>
          <w:rFonts w:ascii="Times New Roman" w:hAnsi="Times New Roman" w:cs="Times New Roman"/>
        </w:rPr>
        <w:t>]</w:t>
      </w:r>
      <w:r>
        <w:rPr>
          <w:rFonts w:ascii="Times New Roman" w:hAnsi="Times New Roman" w:cs="Times New Roman"/>
        </w:rPr>
        <w:t xml:space="preserve"> dar</w:t>
      </w:r>
      <w:r w:rsidR="001567F8">
        <w:rPr>
          <w:rFonts w:ascii="Times New Roman" w:hAnsi="Times New Roman" w:cs="Times New Roman"/>
        </w:rPr>
        <w:t>.</w:t>
      </w:r>
    </w:p>
    <w:p w14:paraId="7D8C7D32" w14:textId="0C341904" w:rsidR="00E30386" w:rsidRDefault="0055633B" w:rsidP="00C81E59">
      <w:pPr>
        <w:spacing w:line="300" w:lineRule="exact"/>
        <w:rPr>
          <w:rFonts w:ascii="Times New Roman" w:hAnsi="Times New Roman" w:cs="Times New Roman"/>
        </w:rPr>
      </w:pPr>
      <w:r>
        <w:rPr>
          <w:rFonts w:ascii="Times New Roman" w:hAnsi="Times New Roman" w:cs="Times New Roman"/>
        </w:rPr>
        <w:t xml:space="preserve">Daraufhin folgt „AppComponent“ &amp; „app.component.html“, welches die erste realisierte Komponente darstellt. Innerhalb dieser Komponente werden auch die anderen erstellten Komponenten des Programmes angezeigt. </w:t>
      </w:r>
      <w:r w:rsidR="00E904CF">
        <w:rPr>
          <w:rFonts w:ascii="Times New Roman" w:hAnsi="Times New Roman" w:cs="Times New Roman"/>
        </w:rPr>
        <w:t>Diese</w:t>
      </w:r>
      <w:r>
        <w:rPr>
          <w:rFonts w:ascii="Times New Roman" w:hAnsi="Times New Roman" w:cs="Times New Roman"/>
        </w:rPr>
        <w:t xml:space="preserve"> weiteren</w:t>
      </w:r>
      <w:r w:rsidR="00E904CF">
        <w:rPr>
          <w:rFonts w:ascii="Times New Roman" w:hAnsi="Times New Roman" w:cs="Times New Roman"/>
        </w:rPr>
        <w:t xml:space="preserve"> Komponenten haben wir basierend auf den Anforderungen in fünf Komponenten aufgeteilt</w:t>
      </w:r>
      <w:r>
        <w:rPr>
          <w:rFonts w:ascii="Times New Roman" w:hAnsi="Times New Roman" w:cs="Times New Roman"/>
        </w:rPr>
        <w:t>: „</w:t>
      </w:r>
      <w:r w:rsidRPr="0055633B">
        <w:rPr>
          <w:rFonts w:ascii="Times New Roman" w:hAnsi="Times New Roman" w:cs="Times New Roman"/>
        </w:rPr>
        <w:t>HomeComponent</w:t>
      </w:r>
      <w:r w:rsidRPr="0055633B">
        <w:rPr>
          <w:rFonts w:ascii="Times New Roman" w:hAnsi="Times New Roman" w:cs="Times New Roman"/>
        </w:rPr>
        <w:t>“</w:t>
      </w:r>
      <w:r>
        <w:rPr>
          <w:rFonts w:ascii="Times New Roman" w:hAnsi="Times New Roman" w:cs="Times New Roman"/>
        </w:rPr>
        <w:t>,</w:t>
      </w:r>
      <w:r w:rsidRPr="0055633B">
        <w:rPr>
          <w:rFonts w:ascii="Times New Roman" w:hAnsi="Times New Roman" w:cs="Times New Roman"/>
        </w:rPr>
        <w:t xml:space="preserve"> „NavBarComponent“, „JoinboardComponent“, „DrawboardComponent“ und </w:t>
      </w:r>
      <w:r w:rsidRPr="0055633B">
        <w:rPr>
          <w:rFonts w:ascii="Times New Roman" w:hAnsi="Times New Roman" w:cs="Times New Roman"/>
        </w:rPr>
        <w:lastRenderedPageBreak/>
        <w:t>„DrawtoolsComponent“.</w:t>
      </w:r>
      <w:r w:rsidR="00DF7788">
        <w:rPr>
          <w:rFonts w:ascii="Times New Roman" w:hAnsi="Times New Roman" w:cs="Times New Roman"/>
        </w:rPr>
        <w:t xml:space="preserve"> Wobei „NavBarComponent“ hier nur die obere Navigationsleiste anzeigt, welches für diesen Iterationsschritt jedoch unwichtig ist. Im späteren Verlauf können hier aber auch weiter Funktionen eingebaut werden.</w:t>
      </w:r>
    </w:p>
    <w:p w14:paraId="6E6D827C" w14:textId="6C93F59A" w:rsidR="00920A2A" w:rsidRPr="00DF7788" w:rsidRDefault="00DF7788" w:rsidP="004D1549">
      <w:pPr>
        <w:pStyle w:val="berschrift1"/>
        <w:numPr>
          <w:ilvl w:val="2"/>
          <w:numId w:val="1"/>
        </w:numPr>
        <w:spacing w:line="300" w:lineRule="exact"/>
        <w:rPr>
          <w:rFonts w:ascii="Times New Roman" w:hAnsi="Times New Roman" w:cs="Times New Roman"/>
          <w:color w:val="00B050"/>
        </w:rPr>
      </w:pPr>
      <w:bookmarkStart w:id="9" w:name="_Toc95938091"/>
      <w:r>
        <w:rPr>
          <w:rFonts w:ascii="Times New Roman" w:hAnsi="Times New Roman" w:cs="Times New Roman"/>
          <w:color w:val="00B050"/>
        </w:rPr>
        <w:t>Komponente – „</w:t>
      </w:r>
      <w:r w:rsidR="00920A2A">
        <w:rPr>
          <w:rFonts w:ascii="Times New Roman" w:hAnsi="Times New Roman" w:cs="Times New Roman"/>
          <w:color w:val="00B050"/>
        </w:rPr>
        <w:t>AppComponent</w:t>
      </w:r>
      <w:r>
        <w:rPr>
          <w:rFonts w:ascii="Times New Roman" w:hAnsi="Times New Roman" w:cs="Times New Roman"/>
          <w:color w:val="00B050"/>
        </w:rPr>
        <w:t>“</w:t>
      </w:r>
      <w:bookmarkEnd w:id="9"/>
    </w:p>
    <w:p w14:paraId="3C2CDA9B" w14:textId="60897AEC" w:rsidR="0055633B" w:rsidRDefault="0055633B" w:rsidP="00C81E59">
      <w:pPr>
        <w:spacing w:line="300" w:lineRule="exact"/>
        <w:rPr>
          <w:rFonts w:ascii="Times New Roman" w:hAnsi="Times New Roman" w:cs="Times New Roman"/>
        </w:rPr>
      </w:pPr>
      <w:r>
        <w:rPr>
          <w:rFonts w:ascii="Times New Roman" w:hAnsi="Times New Roman" w:cs="Times New Roman"/>
        </w:rPr>
        <w:t xml:space="preserve">„AppComponent“ stellt </w:t>
      </w:r>
      <w:r w:rsidR="00232AA1">
        <w:rPr>
          <w:rFonts w:ascii="Times New Roman" w:hAnsi="Times New Roman" w:cs="Times New Roman"/>
        </w:rPr>
        <w:t>hier</w:t>
      </w:r>
      <w:r>
        <w:rPr>
          <w:rFonts w:ascii="Times New Roman" w:hAnsi="Times New Roman" w:cs="Times New Roman"/>
        </w:rPr>
        <w:t xml:space="preserve"> den ersten wichtigen Schlüsselpunkt der Anwendung dar, so überprüft dieses programmiertechnisch, ob der User sich schon angemeldet hat und manipuliert entsprechend die Haupt-HTML, um andere Komponenten anzuzeigen und nicht mehr relevante zu verbergen. Diese Verifizierung geschieht jedoch in anderen Klassen und so wird hier ein Observer-Pattern genutzt, um „AppComponent“ über den Anmeldestatus des Nutzers zu informieren. Dazu wird hier „UserHandlerService“ genutzt, woraufhin sich „AppComponent“ anmeldet. Erlangt nun die Komponente „HomeComponent“ den Anmeldestatus des Nutzers</w:t>
      </w:r>
      <w:r w:rsidR="00232AA1">
        <w:rPr>
          <w:rFonts w:ascii="Times New Roman" w:hAnsi="Times New Roman" w:cs="Times New Roman"/>
        </w:rPr>
        <w:t xml:space="preserve"> und gibt diesen and „UserHandlerService“ weiter</w:t>
      </w:r>
      <w:r>
        <w:rPr>
          <w:rFonts w:ascii="Times New Roman" w:hAnsi="Times New Roman" w:cs="Times New Roman"/>
        </w:rPr>
        <w:t>, so wird „AppComponent“ darüber informiert und kann dementsprechend die HTML Anpassen, indem es das Document</w:t>
      </w:r>
      <w:r w:rsidR="00232AA1">
        <w:rPr>
          <w:rFonts w:ascii="Times New Roman" w:hAnsi="Times New Roman" w:cs="Times New Roman"/>
        </w:rPr>
        <w:t>-</w:t>
      </w:r>
      <w:r>
        <w:rPr>
          <w:rFonts w:ascii="Times New Roman" w:hAnsi="Times New Roman" w:cs="Times New Roman"/>
        </w:rPr>
        <w:t>Object</w:t>
      </w:r>
      <w:r w:rsidR="00232AA1">
        <w:rPr>
          <w:rFonts w:ascii="Times New Roman" w:hAnsi="Times New Roman" w:cs="Times New Roman"/>
        </w:rPr>
        <w:t>-</w:t>
      </w:r>
      <w:r>
        <w:rPr>
          <w:rFonts w:ascii="Times New Roman" w:hAnsi="Times New Roman" w:cs="Times New Roman"/>
        </w:rPr>
        <w:t>Model dieser ändert.</w:t>
      </w:r>
    </w:p>
    <w:p w14:paraId="153D9591" w14:textId="3A845A5B" w:rsidR="00A0480F" w:rsidRPr="00DF7788" w:rsidRDefault="00A0480F" w:rsidP="004D1549">
      <w:pPr>
        <w:pStyle w:val="berschrift1"/>
        <w:numPr>
          <w:ilvl w:val="2"/>
          <w:numId w:val="1"/>
        </w:numPr>
        <w:spacing w:line="300" w:lineRule="exact"/>
        <w:rPr>
          <w:rFonts w:ascii="Times New Roman" w:hAnsi="Times New Roman" w:cs="Times New Roman"/>
          <w:color w:val="00B050"/>
        </w:rPr>
      </w:pPr>
      <w:bookmarkStart w:id="10" w:name="_Toc95938092"/>
      <w:r>
        <w:rPr>
          <w:rFonts w:ascii="Times New Roman" w:hAnsi="Times New Roman" w:cs="Times New Roman"/>
          <w:color w:val="00B050"/>
        </w:rPr>
        <w:t xml:space="preserve">Komponente </w:t>
      </w:r>
      <w:r w:rsidR="00DF7788">
        <w:rPr>
          <w:rFonts w:ascii="Times New Roman" w:hAnsi="Times New Roman" w:cs="Times New Roman"/>
          <w:color w:val="00B050"/>
        </w:rPr>
        <w:t>–</w:t>
      </w:r>
      <w:r>
        <w:rPr>
          <w:rFonts w:ascii="Times New Roman" w:hAnsi="Times New Roman" w:cs="Times New Roman"/>
          <w:color w:val="00B050"/>
        </w:rPr>
        <w:t xml:space="preserve"> </w:t>
      </w:r>
      <w:r w:rsidR="00DF7788">
        <w:rPr>
          <w:rFonts w:ascii="Times New Roman" w:hAnsi="Times New Roman" w:cs="Times New Roman"/>
          <w:color w:val="00B050"/>
        </w:rPr>
        <w:t>„</w:t>
      </w:r>
      <w:r>
        <w:rPr>
          <w:rFonts w:ascii="Times New Roman" w:hAnsi="Times New Roman" w:cs="Times New Roman"/>
          <w:color w:val="00B050"/>
        </w:rPr>
        <w:t>DrawboardComponent</w:t>
      </w:r>
      <w:r w:rsidR="00DF7788">
        <w:rPr>
          <w:rFonts w:ascii="Times New Roman" w:hAnsi="Times New Roman" w:cs="Times New Roman"/>
          <w:color w:val="00B050"/>
        </w:rPr>
        <w:t>“</w:t>
      </w:r>
      <w:bookmarkEnd w:id="10"/>
    </w:p>
    <w:p w14:paraId="6DE7E043" w14:textId="0B94818F" w:rsidR="00232AA1" w:rsidRDefault="00232AA1" w:rsidP="00C81E59">
      <w:pPr>
        <w:spacing w:line="300" w:lineRule="exact"/>
        <w:rPr>
          <w:rFonts w:ascii="Times New Roman" w:hAnsi="Times New Roman" w:cs="Times New Roman"/>
        </w:rPr>
      </w:pPr>
      <w:r>
        <w:rPr>
          <w:rFonts w:ascii="Times New Roman" w:hAnsi="Times New Roman" w:cs="Times New Roman"/>
        </w:rPr>
        <w:t>Die Klasse „DrawboardComponent“</w:t>
      </w:r>
      <w:r w:rsidR="009D792B">
        <w:rPr>
          <w:rFonts w:ascii="Times New Roman" w:hAnsi="Times New Roman" w:cs="Times New Roman"/>
        </w:rPr>
        <w:t xml:space="preserve"> ist für die Funktionalität und Abhandlung der Zeichenfläche verantwortlich. So verschickt diese Events an den Server und reagiert auch entsprechend auf empfangende Events. Um die Datenübertragung der Zeichenfläche zu strukturieren, benutzt diese Komponente folgende Klassen:</w:t>
      </w:r>
    </w:p>
    <w:p w14:paraId="7C8B69BE" w14:textId="77777777" w:rsidR="00165E9F" w:rsidRDefault="009D792B" w:rsidP="007514A5">
      <w:pPr>
        <w:pStyle w:val="Listenabsatz"/>
        <w:numPr>
          <w:ilvl w:val="0"/>
          <w:numId w:val="13"/>
        </w:numPr>
        <w:spacing w:line="300" w:lineRule="exact"/>
        <w:rPr>
          <w:rFonts w:ascii="Times New Roman" w:hAnsi="Times New Roman" w:cs="Times New Roman"/>
        </w:rPr>
      </w:pPr>
      <w:r>
        <w:rPr>
          <w:rFonts w:ascii="Times New Roman" w:hAnsi="Times New Roman" w:cs="Times New Roman"/>
        </w:rPr>
        <w:t>„</w:t>
      </w:r>
      <w:r w:rsidR="00165E9F">
        <w:rPr>
          <w:rFonts w:ascii="Times New Roman" w:hAnsi="Times New Roman" w:cs="Times New Roman"/>
        </w:rPr>
        <w:t>Point“: Datenobjekt mit 4 Variablen (x-Koordinate, y-Koordinate, Größe und RGB-Farbe)</w:t>
      </w:r>
    </w:p>
    <w:p w14:paraId="60A60770" w14:textId="1EA285D6" w:rsidR="009D792B" w:rsidRDefault="00165E9F" w:rsidP="007514A5">
      <w:pPr>
        <w:pStyle w:val="Listenabsatz"/>
        <w:numPr>
          <w:ilvl w:val="0"/>
          <w:numId w:val="13"/>
        </w:numPr>
        <w:spacing w:line="300" w:lineRule="exact"/>
        <w:rPr>
          <w:rFonts w:ascii="Times New Roman" w:hAnsi="Times New Roman" w:cs="Times New Roman"/>
        </w:rPr>
      </w:pPr>
      <w:r>
        <w:rPr>
          <w:rFonts w:ascii="Times New Roman" w:hAnsi="Times New Roman" w:cs="Times New Roman"/>
        </w:rPr>
        <w:t xml:space="preserve">„Paths“: n-stelliges Array von „Point“ </w:t>
      </w:r>
    </w:p>
    <w:p w14:paraId="2628957A" w14:textId="3778F2DD" w:rsidR="00165E9F" w:rsidRDefault="00165E9F" w:rsidP="007514A5">
      <w:pPr>
        <w:pStyle w:val="Listenabsatz"/>
        <w:numPr>
          <w:ilvl w:val="0"/>
          <w:numId w:val="13"/>
        </w:numPr>
        <w:spacing w:line="300" w:lineRule="exact"/>
        <w:rPr>
          <w:rFonts w:ascii="Times New Roman" w:hAnsi="Times New Roman" w:cs="Times New Roman"/>
        </w:rPr>
      </w:pPr>
      <w:r>
        <w:rPr>
          <w:rFonts w:ascii="Times New Roman" w:hAnsi="Times New Roman" w:cs="Times New Roman"/>
        </w:rPr>
        <w:t xml:space="preserve">„ClientPaths“: Beinhaltet eindeutige Session-ID und ein </w:t>
      </w:r>
      <w:r>
        <w:rPr>
          <w:rFonts w:ascii="Times New Roman" w:hAnsi="Times New Roman" w:cs="Times New Roman"/>
        </w:rPr>
        <w:t xml:space="preserve">n-stelliges </w:t>
      </w:r>
      <w:r>
        <w:rPr>
          <w:rFonts w:ascii="Times New Roman" w:hAnsi="Times New Roman" w:cs="Times New Roman"/>
        </w:rPr>
        <w:t xml:space="preserve">Array von </w:t>
      </w:r>
      <w:r>
        <w:rPr>
          <w:rFonts w:ascii="Times New Roman" w:hAnsi="Times New Roman" w:cs="Times New Roman"/>
        </w:rPr>
        <w:t>„</w:t>
      </w:r>
      <w:r>
        <w:rPr>
          <w:rFonts w:ascii="Times New Roman" w:hAnsi="Times New Roman" w:cs="Times New Roman"/>
        </w:rPr>
        <w:t>Path</w:t>
      </w:r>
      <w:r>
        <w:rPr>
          <w:rFonts w:ascii="Times New Roman" w:hAnsi="Times New Roman" w:cs="Times New Roman"/>
        </w:rPr>
        <w:t>“</w:t>
      </w:r>
    </w:p>
    <w:p w14:paraId="6E54769A" w14:textId="493EF936" w:rsidR="009D792B" w:rsidRDefault="00165E9F" w:rsidP="00C81E59">
      <w:pPr>
        <w:spacing w:line="300" w:lineRule="exact"/>
        <w:rPr>
          <w:rFonts w:ascii="Times New Roman" w:hAnsi="Times New Roman" w:cs="Times New Roman"/>
        </w:rPr>
      </w:pPr>
      <w:r>
        <w:rPr>
          <w:rFonts w:ascii="Times New Roman" w:hAnsi="Times New Roman" w:cs="Times New Roman"/>
        </w:rPr>
        <w:t>So kann für jeden verbundenen Client eine Summe von verschiedenen Pfaden bestehend aus einer Anzahl von Punkten zugewiesen werden. Die Wichtigkeit dieser Strukturierung folgt mit der von „DrawboardComponent“ delegierten Klasse „canvas.js“. Diese ist für das Rendern der Zeichenfläche verantwortlich und bietet dafür bestimmte Methoden für diese Komponente dar. Das Zeichnen basiert hier nämlich auf eine bestehende Sammlung von Punkten, welche dann innerhalb der Logik von „canvas.js“ gezeichnet werden soll. Durch dieses System können die verschiedenen Pfade dann zwischen den verschiedenen Clients auch untereinander ausgetauscht werden, so dass jeder Client die Pfade des anderen erhält, um so eine gemeinsame Zeichnen-Session zu gewährleisten. Auch delegiert diese Klasse einer Instanz von „socketio.js“, um im Fall eines Session-Beitritts verschiedene Events an der Server schicken und empfangen kann.</w:t>
      </w:r>
      <w:r w:rsidR="00DF7788">
        <w:rPr>
          <w:rFonts w:ascii="Times New Roman" w:hAnsi="Times New Roman" w:cs="Times New Roman"/>
        </w:rPr>
        <w:t xml:space="preserve"> Dies muss jedoch nicht immer der Fall sein, da der Nutzer auch im offline-Modus die Zeichenfläche bemalen kann.</w:t>
      </w:r>
    </w:p>
    <w:p w14:paraId="7A967CCC" w14:textId="168093C2" w:rsidR="00DF7788" w:rsidRPr="00DF7788" w:rsidRDefault="00DF7788" w:rsidP="004D1549">
      <w:pPr>
        <w:pStyle w:val="berschrift1"/>
        <w:numPr>
          <w:ilvl w:val="2"/>
          <w:numId w:val="1"/>
        </w:numPr>
        <w:spacing w:line="300" w:lineRule="exact"/>
        <w:rPr>
          <w:rFonts w:ascii="Times New Roman" w:hAnsi="Times New Roman" w:cs="Times New Roman"/>
          <w:color w:val="00B050"/>
        </w:rPr>
      </w:pPr>
      <w:bookmarkStart w:id="11" w:name="_Toc95938093"/>
      <w:r>
        <w:rPr>
          <w:rFonts w:ascii="Times New Roman" w:hAnsi="Times New Roman" w:cs="Times New Roman"/>
          <w:color w:val="00B050"/>
        </w:rPr>
        <w:t>Komponente – „DrawtoolsComponent“</w:t>
      </w:r>
      <w:bookmarkEnd w:id="11"/>
    </w:p>
    <w:p w14:paraId="61A5E124" w14:textId="78395CFA" w:rsidR="00920A2A" w:rsidRPr="00165E9F" w:rsidRDefault="00920A2A" w:rsidP="00C81E59">
      <w:pPr>
        <w:spacing w:line="300" w:lineRule="exact"/>
        <w:rPr>
          <w:rFonts w:ascii="Times New Roman" w:hAnsi="Times New Roman" w:cs="Times New Roman"/>
        </w:rPr>
      </w:pPr>
      <w:r>
        <w:rPr>
          <w:rFonts w:ascii="Times New Roman" w:hAnsi="Times New Roman" w:cs="Times New Roman"/>
        </w:rPr>
        <w:t>Um auch die Zeichentools für den Nutzer zu bieten, wurde die Komponente „DrawtoolsComponent“ und deren View „app.drawtools.html“ erstellt. Diese erschafft zusammen mit der Klasse „canvas.js“ die Funktionalität für die Zeichentools und soll es dem Nutzer erlauben, die Zeichendicke als auch Farbe einzustellen.</w:t>
      </w:r>
      <w:r w:rsidR="00DF7788">
        <w:rPr>
          <w:rFonts w:ascii="Times New Roman" w:hAnsi="Times New Roman" w:cs="Times New Roman"/>
        </w:rPr>
        <w:t xml:space="preserve"> So arbeitet „canvas.js“ Hand-in-Hand mit der HTML-View von „DrawtoolsComponent“ und reagiert auch entsprechende Veränderung der Zeichentools.</w:t>
      </w:r>
    </w:p>
    <w:p w14:paraId="2B2ECBFF" w14:textId="468332E6" w:rsidR="00F645BD" w:rsidRDefault="00F645BD" w:rsidP="004D1549">
      <w:pPr>
        <w:pStyle w:val="berschrift1"/>
        <w:numPr>
          <w:ilvl w:val="2"/>
          <w:numId w:val="1"/>
        </w:numPr>
        <w:spacing w:line="300" w:lineRule="exact"/>
        <w:rPr>
          <w:rFonts w:ascii="Times New Roman" w:hAnsi="Times New Roman" w:cs="Times New Roman"/>
          <w:color w:val="00B050"/>
        </w:rPr>
      </w:pPr>
      <w:bookmarkStart w:id="12" w:name="_Toc95938094"/>
      <w:r>
        <w:rPr>
          <w:rFonts w:ascii="Times New Roman" w:hAnsi="Times New Roman" w:cs="Times New Roman"/>
          <w:color w:val="00B050"/>
        </w:rPr>
        <w:t>Komponente – „HomeComponent“</w:t>
      </w:r>
      <w:bookmarkEnd w:id="12"/>
    </w:p>
    <w:p w14:paraId="324473C1" w14:textId="360E63F1" w:rsidR="00F645BD" w:rsidRDefault="00F645BD" w:rsidP="00C81E59">
      <w:pPr>
        <w:spacing w:line="300" w:lineRule="exact"/>
        <w:rPr>
          <w:rFonts w:ascii="Times New Roman" w:hAnsi="Times New Roman" w:cs="Times New Roman"/>
        </w:rPr>
      </w:pPr>
      <w:r w:rsidRPr="00F645BD">
        <w:rPr>
          <w:rFonts w:ascii="Times New Roman" w:hAnsi="Times New Roman" w:cs="Times New Roman"/>
        </w:rPr>
        <w:t>Nachdem die fundamental wichtigen Komponenten für den Zeichenprozess erläutert wurden</w:t>
      </w:r>
      <w:r>
        <w:rPr>
          <w:rFonts w:ascii="Times New Roman" w:hAnsi="Times New Roman" w:cs="Times New Roman"/>
        </w:rPr>
        <w:t>, kommen wir nun zu den Komponenten, welche für die Client-to-Client Abhandlungen verantwortlich sind.</w:t>
      </w:r>
    </w:p>
    <w:p w14:paraId="611CE519" w14:textId="0577B933" w:rsidR="00F645BD" w:rsidRPr="00F645BD" w:rsidRDefault="00F645BD" w:rsidP="00C81E59">
      <w:pPr>
        <w:spacing w:line="300" w:lineRule="exact"/>
        <w:rPr>
          <w:rFonts w:ascii="Times New Roman" w:hAnsi="Times New Roman" w:cs="Times New Roman"/>
        </w:rPr>
      </w:pPr>
      <w:r>
        <w:rPr>
          <w:rFonts w:ascii="Times New Roman" w:hAnsi="Times New Roman" w:cs="Times New Roman"/>
        </w:rPr>
        <w:lastRenderedPageBreak/>
        <w:t>„HomeComponent“ ist eine davon und bearbeitet die Nutzereingaben für den zu anmeldenden Namen und Passwort. Diese Komponente delegiert eine Instanz des „UserHandlerService“ und informiert bei einem passendem Namen und Passwort die Beobachter dieses Services, so dass diese die Nutzerdaten erhalten können.</w:t>
      </w:r>
    </w:p>
    <w:p w14:paraId="2B5E3950" w14:textId="3DFA97F6" w:rsidR="00F645BD" w:rsidRDefault="00F645BD" w:rsidP="004D1549">
      <w:pPr>
        <w:pStyle w:val="berschrift1"/>
        <w:numPr>
          <w:ilvl w:val="2"/>
          <w:numId w:val="1"/>
        </w:numPr>
        <w:spacing w:line="300" w:lineRule="exact"/>
        <w:rPr>
          <w:rFonts w:ascii="Times New Roman" w:hAnsi="Times New Roman" w:cs="Times New Roman"/>
          <w:color w:val="00B050"/>
        </w:rPr>
      </w:pPr>
      <w:bookmarkStart w:id="13" w:name="_Toc95938095"/>
      <w:r>
        <w:rPr>
          <w:rFonts w:ascii="Times New Roman" w:hAnsi="Times New Roman" w:cs="Times New Roman"/>
          <w:color w:val="00B050"/>
        </w:rPr>
        <w:t>Komponente – „JoinboardComponent“</w:t>
      </w:r>
      <w:bookmarkEnd w:id="13"/>
    </w:p>
    <w:p w14:paraId="51A489E3" w14:textId="723A3866" w:rsidR="00F645BD" w:rsidRDefault="00F645BD" w:rsidP="00C81E59">
      <w:pPr>
        <w:spacing w:line="300" w:lineRule="exact"/>
        <w:rPr>
          <w:rFonts w:ascii="Times New Roman" w:hAnsi="Times New Roman" w:cs="Times New Roman"/>
        </w:rPr>
      </w:pPr>
      <w:r>
        <w:rPr>
          <w:rFonts w:ascii="Times New Roman" w:hAnsi="Times New Roman" w:cs="Times New Roman"/>
        </w:rPr>
        <w:t xml:space="preserve">Als Herzstück der Zeichen-Sessions, ist diese Komponente verantwortlich für die Zusammenführung der verschiedenen Clients in eine Session. Es handelt die Ereignisse ab, ob ein Nutzer eine Session erstellen möchte, beitreten möchte, verlassen möchte sowie auch die verschiedenen Chat-Abhandlungen. Diese werden dann vom View dieser Komponente UI-technisch dargestellt. </w:t>
      </w:r>
    </w:p>
    <w:p w14:paraId="3E92A348" w14:textId="7ACE5101" w:rsidR="00F645BD" w:rsidRDefault="00F645BD" w:rsidP="00C81E59">
      <w:pPr>
        <w:spacing w:line="300" w:lineRule="exact"/>
        <w:rPr>
          <w:rFonts w:ascii="Times New Roman" w:hAnsi="Times New Roman" w:cs="Times New Roman"/>
        </w:rPr>
      </w:pPr>
      <w:r>
        <w:rPr>
          <w:rFonts w:ascii="Times New Roman" w:hAnsi="Times New Roman" w:cs="Times New Roman"/>
        </w:rPr>
        <w:t xml:space="preserve">Um die Nutzerdaten zu </w:t>
      </w:r>
      <w:r w:rsidR="00C81E59">
        <w:rPr>
          <w:rFonts w:ascii="Times New Roman" w:hAnsi="Times New Roman" w:cs="Times New Roman"/>
        </w:rPr>
        <w:t>erhalten,</w:t>
      </w:r>
      <w:r>
        <w:rPr>
          <w:rFonts w:ascii="Times New Roman" w:hAnsi="Times New Roman" w:cs="Times New Roman"/>
        </w:rPr>
        <w:t xml:space="preserve"> erhält diese Komponente eine Instanz des „UserHandlerService“</w:t>
      </w:r>
      <w:r w:rsidR="00C81E59">
        <w:rPr>
          <w:rFonts w:ascii="Times New Roman" w:hAnsi="Times New Roman" w:cs="Times New Roman"/>
        </w:rPr>
        <w:t xml:space="preserve"> und meldet sich auf diesen als Beobachter an.</w:t>
      </w:r>
    </w:p>
    <w:p w14:paraId="580689C0" w14:textId="13DB356F" w:rsidR="00C81E59" w:rsidRPr="00C81E59" w:rsidRDefault="00C81E59" w:rsidP="00C81E59">
      <w:pPr>
        <w:spacing w:line="300" w:lineRule="exact"/>
        <w:rPr>
          <w:rFonts w:ascii="Times New Roman" w:hAnsi="Times New Roman" w:cs="Times New Roman"/>
        </w:rPr>
      </w:pPr>
      <w:r>
        <w:rPr>
          <w:rFonts w:ascii="Times New Roman" w:hAnsi="Times New Roman" w:cs="Times New Roman"/>
        </w:rPr>
        <w:t>Da diese Komponente auf client-to-client Events basiert hat sie entsprechend auch eine Instanz des „socketio.js“, um die Verbindung zu initialisieren und um Events an den Server zu schicken und zu erhalten. Desweitern hat sie eine Instanz der „DrawboardComponent“, um diese mittels „initSocketConnection()“ zum Server zu verbinden, so dass diese dann die „ClientPaths“ an andere Clients schicken kann.</w:t>
      </w:r>
    </w:p>
    <w:p w14:paraId="69191A77" w14:textId="77777777" w:rsidR="0055633B" w:rsidRDefault="0055633B" w:rsidP="00C81E59">
      <w:pPr>
        <w:spacing w:line="300" w:lineRule="exact"/>
        <w:rPr>
          <w:rFonts w:ascii="Times New Roman" w:hAnsi="Times New Roman" w:cs="Times New Roman"/>
        </w:rPr>
      </w:pPr>
    </w:p>
    <w:p w14:paraId="6A19035B" w14:textId="64C364D9" w:rsidR="00D27719" w:rsidRDefault="00D27719" w:rsidP="00C81E59">
      <w:pPr>
        <w:pStyle w:val="berschrift1"/>
        <w:numPr>
          <w:ilvl w:val="0"/>
          <w:numId w:val="1"/>
        </w:numPr>
        <w:spacing w:line="300" w:lineRule="exact"/>
        <w:ind w:left="340" w:hanging="340"/>
        <w:rPr>
          <w:rFonts w:ascii="Times New Roman" w:hAnsi="Times New Roman" w:cs="Times New Roman"/>
          <w:color w:val="00B050"/>
        </w:rPr>
      </w:pPr>
      <w:bookmarkStart w:id="14" w:name="_Toc95938096"/>
      <w:r w:rsidRPr="00D27719">
        <w:rPr>
          <w:rFonts w:ascii="Times New Roman" w:hAnsi="Times New Roman" w:cs="Times New Roman"/>
          <w:color w:val="00B050"/>
        </w:rPr>
        <w:t>Implementierung</w:t>
      </w:r>
      <w:bookmarkEnd w:id="14"/>
    </w:p>
    <w:p w14:paraId="317E439D" w14:textId="72394F33" w:rsidR="000545EB" w:rsidRDefault="000545EB" w:rsidP="00C81E59">
      <w:pPr>
        <w:spacing w:line="300" w:lineRule="exact"/>
        <w:rPr>
          <w:rFonts w:ascii="Times New Roman" w:hAnsi="Times New Roman" w:cs="Times New Roman"/>
        </w:rPr>
      </w:pPr>
      <w:r>
        <w:rPr>
          <w:rFonts w:ascii="Times New Roman" w:hAnsi="Times New Roman" w:cs="Times New Roman"/>
        </w:rPr>
        <w:t>Nach der Modellierung im UML kommt es nun zu der letztendlichen Implementierung im Code. Dazu haben wir die Struktur auch wie im UML in zwei große Hauptkomponenten unterteilt. Zum einen haben wir den Client, welche das Front-End des Systems darstellt und mittels Angular und JQuery in den Sprachen JavaScript, TypeScript und HTML realisiert wurde. Der Server hingegen wurde mittels Netty und Spring in Java entwickelt.</w:t>
      </w:r>
    </w:p>
    <w:p w14:paraId="77AF93BB" w14:textId="2988A8DE" w:rsidR="00C81E59" w:rsidRPr="00D27719" w:rsidRDefault="000545EB" w:rsidP="00C81E59">
      <w:pPr>
        <w:spacing w:line="300" w:lineRule="exact"/>
        <w:rPr>
          <w:rFonts w:ascii="Times New Roman" w:hAnsi="Times New Roman" w:cs="Times New Roman"/>
        </w:rPr>
      </w:pPr>
      <w:r>
        <w:rPr>
          <w:rFonts w:ascii="Times New Roman" w:hAnsi="Times New Roman" w:cs="Times New Roman"/>
        </w:rPr>
        <w:t>Diese Komponenten und Services lassen sich mit einfachen Befehlen im Angular Projekt generieren und sind dann auch direkt in den Abhängigkeiten verknüpft („</w:t>
      </w:r>
      <w:proofErr w:type="spellStart"/>
      <w:r>
        <w:rPr>
          <w:rFonts w:ascii="Times New Roman" w:hAnsi="Times New Roman" w:cs="Times New Roman"/>
        </w:rPr>
        <w:t>ng</w:t>
      </w:r>
      <w:proofErr w:type="spellEnd"/>
      <w:r>
        <w:rPr>
          <w:rFonts w:ascii="Times New Roman" w:hAnsi="Times New Roman" w:cs="Times New Roman"/>
        </w:rPr>
        <w:t xml:space="preserve"> generate </w:t>
      </w:r>
      <w:proofErr w:type="spellStart"/>
      <w:r>
        <w:rPr>
          <w:rFonts w:ascii="Times New Roman" w:hAnsi="Times New Roman" w:cs="Times New Roman"/>
        </w:rPr>
        <w:t>service</w:t>
      </w:r>
      <w:proofErr w:type="spellEnd"/>
      <w:r>
        <w:rPr>
          <w:rFonts w:ascii="Times New Roman" w:hAnsi="Times New Roman" w:cs="Times New Roman"/>
        </w:rPr>
        <w:t>/</w:t>
      </w:r>
      <w:proofErr w:type="spellStart"/>
      <w:r>
        <w:rPr>
          <w:rFonts w:ascii="Times New Roman" w:hAnsi="Times New Roman" w:cs="Times New Roman"/>
        </w:rPr>
        <w:t>component</w:t>
      </w:r>
      <w:proofErr w:type="spellEnd"/>
      <w:r>
        <w:rPr>
          <w:rFonts w:ascii="Times New Roman" w:hAnsi="Times New Roman" w:cs="Times New Roman"/>
        </w:rPr>
        <w:t xml:space="preserve"> &lt;</w:t>
      </w:r>
      <w:proofErr w:type="spellStart"/>
      <w:r>
        <w:rPr>
          <w:rFonts w:ascii="Times New Roman" w:hAnsi="Times New Roman" w:cs="Times New Roman"/>
        </w:rPr>
        <w:t>name</w:t>
      </w:r>
      <w:proofErr w:type="spellEnd"/>
      <w:r>
        <w:rPr>
          <w:rFonts w:ascii="Times New Roman" w:hAnsi="Times New Roman" w:cs="Times New Roman"/>
        </w:rPr>
        <w:t>&gt;“)</w:t>
      </w:r>
      <w:r w:rsidR="00E30386">
        <w:rPr>
          <w:rFonts w:ascii="Times New Roman" w:hAnsi="Times New Roman" w:cs="Times New Roman"/>
        </w:rPr>
        <w:t xml:space="preserve">. Als ergänzende Klassen haben wir z. B. „canvas.js“ &amp; „socketio.js“, welche sich um bestimmte Funktionalitäten kümmern, welche in </w:t>
      </w:r>
      <w:proofErr w:type="spellStart"/>
      <w:r w:rsidR="00E30386">
        <w:rPr>
          <w:rFonts w:ascii="Times New Roman" w:hAnsi="Times New Roman" w:cs="Times New Roman"/>
        </w:rPr>
        <w:t>Javascript</w:t>
      </w:r>
      <w:proofErr w:type="spellEnd"/>
      <w:r w:rsidR="00E30386">
        <w:rPr>
          <w:rFonts w:ascii="Times New Roman" w:hAnsi="Times New Roman" w:cs="Times New Roman"/>
        </w:rPr>
        <w:t xml:space="preserve"> realisiert wurden.</w:t>
      </w:r>
    </w:p>
    <w:p w14:paraId="24BAB5A6" w14:textId="3628A4FE" w:rsidR="00D27719" w:rsidRPr="00D27719" w:rsidRDefault="00D27719" w:rsidP="00C81E59">
      <w:pPr>
        <w:pStyle w:val="berschrift1"/>
        <w:numPr>
          <w:ilvl w:val="0"/>
          <w:numId w:val="1"/>
        </w:numPr>
        <w:spacing w:line="300" w:lineRule="exact"/>
        <w:ind w:left="340" w:hanging="340"/>
        <w:rPr>
          <w:rFonts w:ascii="Times New Roman" w:hAnsi="Times New Roman" w:cs="Times New Roman"/>
          <w:color w:val="00B050"/>
        </w:rPr>
      </w:pPr>
      <w:bookmarkStart w:id="15" w:name="_Toc95938097"/>
      <w:r w:rsidRPr="00D27719">
        <w:rPr>
          <w:rFonts w:ascii="Times New Roman" w:hAnsi="Times New Roman" w:cs="Times New Roman"/>
          <w:color w:val="00B050"/>
        </w:rPr>
        <w:t>Fazit</w:t>
      </w:r>
      <w:bookmarkEnd w:id="15"/>
    </w:p>
    <w:p w14:paraId="1C373A9C" w14:textId="77777777" w:rsidR="00F645BD" w:rsidRDefault="00DF7788" w:rsidP="00C81E59">
      <w:pPr>
        <w:spacing w:line="300" w:lineRule="exact"/>
        <w:rPr>
          <w:rFonts w:ascii="Times New Roman" w:hAnsi="Times New Roman" w:cs="Times New Roman"/>
        </w:rPr>
      </w:pPr>
      <w:r>
        <w:rPr>
          <w:rFonts w:ascii="Times New Roman" w:hAnsi="Times New Roman" w:cs="Times New Roman"/>
        </w:rPr>
        <w:t>Im nächsten Iterationsschritt sollte die aktuelle Programmstruktur überarbeitet werden, d. h. einige Funktionalitäten bestimmter Komponenten auslagern, um die Kohäsion zu verringern.</w:t>
      </w:r>
      <w:r w:rsidR="00F645BD">
        <w:rPr>
          <w:rFonts w:ascii="Times New Roman" w:hAnsi="Times New Roman" w:cs="Times New Roman"/>
        </w:rPr>
        <w:t xml:space="preserve"> Auch hätten wir uns konkret nur auf den ersten Iterationsschritt fokussieren müssen, einige aus dem</w:t>
      </w:r>
      <w:r w:rsidR="00C81E59">
        <w:rPr>
          <w:rFonts w:ascii="Times New Roman" w:hAnsi="Times New Roman" w:cs="Times New Roman"/>
        </w:rPr>
        <w:t xml:space="preserve"> zweiten Schritt</w:t>
      </w:r>
      <w:r w:rsidR="00F645BD">
        <w:rPr>
          <w:rFonts w:ascii="Times New Roman" w:hAnsi="Times New Roman" w:cs="Times New Roman"/>
        </w:rPr>
        <w:t xml:space="preserve"> wurden auch schon implementiert, jedoch hatte dies zur Folge, dass es insgesamt vom Aufwand her zu viel wurde und wir so einige Sachen  </w:t>
      </w:r>
      <w:r w:rsidR="00C81E59">
        <w:rPr>
          <w:rFonts w:ascii="Times New Roman" w:hAnsi="Times New Roman" w:cs="Times New Roman"/>
        </w:rPr>
        <w:t xml:space="preserve"> vernachlässigen mussten.</w:t>
      </w:r>
    </w:p>
    <w:p w14:paraId="5BD067EA" w14:textId="6EB2F928" w:rsidR="00C81E59" w:rsidRPr="00D27719" w:rsidRDefault="00C81E59" w:rsidP="00C81E59">
      <w:pPr>
        <w:spacing w:line="300" w:lineRule="exact"/>
        <w:rPr>
          <w:rFonts w:ascii="Times New Roman" w:hAnsi="Times New Roman" w:cs="Times New Roman"/>
        </w:rPr>
        <w:sectPr w:rsidR="00C81E59" w:rsidRPr="00D27719" w:rsidSect="005E0731">
          <w:headerReference w:type="default" r:id="rId14"/>
          <w:footerReference w:type="default" r:id="rId15"/>
          <w:pgSz w:w="11906" w:h="16838"/>
          <w:pgMar w:top="1440" w:right="1080" w:bottom="1440" w:left="1080" w:header="709" w:footer="397" w:gutter="0"/>
          <w:pgNumType w:start="1"/>
          <w:cols w:space="708"/>
          <w:docGrid w:linePitch="360"/>
        </w:sectPr>
      </w:pPr>
      <w:r>
        <w:rPr>
          <w:rFonts w:ascii="Times New Roman" w:hAnsi="Times New Roman" w:cs="Times New Roman"/>
        </w:rPr>
        <w:t xml:space="preserve">Insgesamt kann man jedoch sagen, dass die grundlegenden Anforderungen aus dem ersten </w:t>
      </w:r>
      <w:proofErr w:type="spellStart"/>
      <w:r>
        <w:rPr>
          <w:rFonts w:ascii="Times New Roman" w:hAnsi="Times New Roman" w:cs="Times New Roman"/>
        </w:rPr>
        <w:t>Inkrementationsschritt</w:t>
      </w:r>
      <w:proofErr w:type="spellEnd"/>
      <w:r>
        <w:rPr>
          <w:rFonts w:ascii="Times New Roman" w:hAnsi="Times New Roman" w:cs="Times New Roman"/>
        </w:rPr>
        <w:t xml:space="preserve"> durchaus eingehalten wurden und wir diese auch erfolgreich in den Prototypen einbinden konnten. Dabei haben wir auch alle </w:t>
      </w:r>
      <w:r w:rsidR="004D1549">
        <w:rPr>
          <w:rFonts w:ascii="Times New Roman" w:hAnsi="Times New Roman" w:cs="Times New Roman"/>
        </w:rPr>
        <w:t>erarbeiteten Nutzeranforderungen implementieren und erfolgreich umsetzen können</w:t>
      </w:r>
    </w:p>
    <w:p w14:paraId="57A2D473" w14:textId="2260891B" w:rsidR="0055218D" w:rsidRPr="00D27719" w:rsidRDefault="0055218D" w:rsidP="00C81E59">
      <w:pPr>
        <w:spacing w:line="300" w:lineRule="exact"/>
        <w:rPr>
          <w:rFonts w:ascii="Times New Roman" w:hAnsi="Times New Roman" w:cs="Times New Roman"/>
          <w:color w:val="00B050"/>
        </w:rPr>
      </w:pPr>
      <w:r w:rsidRPr="00D27719">
        <w:rPr>
          <w:rFonts w:ascii="Times New Roman" w:hAnsi="Times New Roman" w:cs="Times New Roman"/>
          <w:color w:val="00B050"/>
        </w:rPr>
        <w:lastRenderedPageBreak/>
        <w:t>V. Referenzen</w:t>
      </w:r>
    </w:p>
    <w:sdt>
      <w:sdtPr>
        <w:rPr>
          <w:rFonts w:ascii="Times New Roman" w:eastAsiaTheme="minorEastAsia" w:hAnsi="Times New Roman" w:cs="Times New Roman"/>
        </w:rPr>
        <w:alias w:val=""/>
        <w:tag w:val="CitaviBibliography"/>
        <w:id w:val="1719088932"/>
      </w:sdtPr>
      <w:sdtEndPr>
        <w:rPr>
          <w:rFonts w:eastAsiaTheme="minorHAnsi"/>
        </w:rPr>
      </w:sdtEndPr>
      <w:sdtContent>
        <w:sdt>
          <w:sdtPr>
            <w:rPr>
              <w:rFonts w:ascii="Times New Roman" w:eastAsiaTheme="minorEastAsia" w:hAnsi="Times New Roman" w:cs="Times New Roman"/>
            </w:rPr>
            <w:alias w:val=""/>
            <w:tag w:val="CitaviBibliography"/>
            <w:id w:val="322863749"/>
          </w:sdtPr>
          <w:sdtEndPr>
            <w:rPr>
              <w:rFonts w:eastAsiaTheme="minorHAnsi"/>
            </w:rPr>
          </w:sdtEndPr>
          <w:sdtContent>
            <w:p w14:paraId="207FA9D2" w14:textId="77777777" w:rsidR="001662CC" w:rsidRPr="00D27719" w:rsidRDefault="001662CC" w:rsidP="00C81E59">
              <w:pPr>
                <w:pStyle w:val="CitaviBibliographyHeading"/>
                <w:spacing w:line="300" w:lineRule="exact"/>
                <w:rPr>
                  <w:rFonts w:ascii="Times New Roman" w:hAnsi="Times New Roman" w:cs="Times New Roman"/>
                  <w:color w:val="FFFFFF" w:themeColor="background1"/>
                  <w:lang w:val="en-US"/>
                </w:rPr>
              </w:pPr>
              <w:r w:rsidRPr="00D27719">
                <w:rPr>
                  <w:rFonts w:ascii="Times New Roman" w:eastAsiaTheme="majorEastAsia" w:hAnsi="Times New Roman" w:cs="Times New Roman"/>
                  <w:color w:val="365F91" w:themeColor="accent1" w:themeShade="BF"/>
                  <w:sz w:val="32"/>
                  <w:szCs w:val="32"/>
                </w:rPr>
                <w:fldChar w:fldCharType="begin"/>
              </w:r>
              <w:sdt>
                <w:sdtPr>
                  <w:rPr>
                    <w:rFonts w:ascii="Times New Roman" w:hAnsi="Times New Roman" w:cs="Times New Roman"/>
                  </w:rPr>
                  <w:alias w:val=""/>
                  <w:tag w:val="CitaviBibliographyHeading"/>
                  <w:id w:val="-830296711"/>
                  <w15:appearance w15:val="hidden"/>
                </w:sdtPr>
                <w:sdtEndPr>
                  <w:rPr>
                    <w:color w:val="FFFFFF" w:themeColor="background1"/>
                  </w:rPr>
                </w:sdtEndPr>
                <w:sdtContent>
                  <w:r w:rsidRPr="00D27719">
                    <w:rPr>
                      <w:rFonts w:ascii="Times New Roman" w:hAnsi="Times New Roman" w:cs="Times New Roman"/>
                      <w:lang w:val="en-US"/>
                    </w:rPr>
                    <w:instrText>ADDIN CitaviBibliography</w:instrText>
                  </w:r>
                  <w:r w:rsidRPr="00D27719">
                    <w:rPr>
                      <w:rFonts w:ascii="Times New Roman" w:eastAsiaTheme="majorEastAsia" w:hAnsi="Times New Roman" w:cs="Times New Roman"/>
                      <w:color w:val="365F91" w:themeColor="accent1" w:themeShade="BF"/>
                      <w:sz w:val="32"/>
                      <w:szCs w:val="32"/>
                    </w:rPr>
                    <w:fldChar w:fldCharType="separate"/>
                  </w:r>
                  <w:r w:rsidRPr="00D27719">
                    <w:rPr>
                      <w:rFonts w:ascii="Times New Roman" w:hAnsi="Times New Roman" w:cs="Times New Roman"/>
                      <w:color w:val="FFFFFF" w:themeColor="background1"/>
                      <w:lang w:val="en-US"/>
                    </w:rPr>
                    <w:t>References</w:t>
                  </w:r>
                </w:sdtContent>
              </w:sdt>
            </w:p>
            <w:sdt>
              <w:sdtPr>
                <w:rPr>
                  <w:rFonts w:ascii="Times New Roman" w:hAnsi="Times New Roman" w:cs="Times New Roman"/>
                </w:rPr>
                <w:alias w:val=""/>
                <w:tag w:val="BibliographyEntry0"/>
                <w:id w:val="1835953707"/>
                <w15:appearance w15:val="hidden"/>
              </w:sdtPr>
              <w:sdtEndPr/>
              <w:sdtContent>
                <w:p w14:paraId="5CA29795"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w:t>
                  </w:r>
                  <w:r w:rsidRPr="00D27719">
                    <w:rPr>
                      <w:rFonts w:ascii="Times New Roman" w:hAnsi="Times New Roman" w:cs="Times New Roman"/>
                      <w:lang w:val="en-US"/>
                    </w:rPr>
                    <w:tab/>
                    <w:t xml:space="preserve">L. Nielsen, </w:t>
                  </w:r>
                  <w:r w:rsidRPr="00D27719">
                    <w:rPr>
                      <w:rFonts w:ascii="Times New Roman" w:hAnsi="Times New Roman" w:cs="Times New Roman"/>
                      <w:i/>
                      <w:lang w:val="en-US"/>
                    </w:rPr>
                    <w:t xml:space="preserve">Personas - User Focused Design, </w:t>
                  </w:r>
                  <w:r w:rsidRPr="00D27719">
                    <w:rPr>
                      <w:rFonts w:ascii="Times New Roman" w:hAnsi="Times New Roman" w:cs="Times New Roman"/>
                      <w:lang w:val="en-US"/>
                    </w:rPr>
                    <w:t>2nd ed. London: Springer London, 2019.</w:t>
                  </w:r>
                </w:p>
              </w:sdtContent>
            </w:sdt>
            <w:sdt>
              <w:sdtPr>
                <w:rPr>
                  <w:rFonts w:ascii="Times New Roman" w:hAnsi="Times New Roman" w:cs="Times New Roman"/>
                </w:rPr>
                <w:alias w:val=""/>
                <w:tag w:val="BibliographyEntry1"/>
                <w:id w:val="-755204233"/>
                <w15:appearance w15:val="hidden"/>
              </w:sdtPr>
              <w:sdtEndPr/>
              <w:sdtContent>
                <w:p w14:paraId="649E151B"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2]</w:t>
                  </w:r>
                  <w:r w:rsidRPr="00D27719">
                    <w:rPr>
                      <w:rFonts w:ascii="Times New Roman" w:hAnsi="Times New Roman" w:cs="Times New Roman"/>
                      <w:lang w:val="en-US"/>
                    </w:rPr>
                    <w:tab/>
                    <w:t xml:space="preserve">A. Endmann and D. Keßner, “User Journey Mapping – A Method in User Experience Design,” </w:t>
                  </w:r>
                  <w:r w:rsidRPr="00D27719">
                    <w:rPr>
                      <w:rFonts w:ascii="Times New Roman" w:hAnsi="Times New Roman" w:cs="Times New Roman"/>
                      <w:i/>
                      <w:lang w:val="en-US"/>
                    </w:rPr>
                    <w:t>i-com</w:t>
                  </w:r>
                  <w:r w:rsidRPr="00D27719">
                    <w:rPr>
                      <w:rFonts w:ascii="Times New Roman" w:hAnsi="Times New Roman" w:cs="Times New Roman"/>
                      <w:lang w:val="en-US"/>
                    </w:rPr>
                    <w:t>, vol. 15, no. 1, pp. 105–110, 2016, doi: 10.1515/icom-2016-0010.</w:t>
                  </w:r>
                </w:p>
              </w:sdtContent>
            </w:sdt>
            <w:sdt>
              <w:sdtPr>
                <w:rPr>
                  <w:rFonts w:ascii="Times New Roman" w:hAnsi="Times New Roman" w:cs="Times New Roman"/>
                </w:rPr>
                <w:alias w:val=""/>
                <w:tag w:val="BibliographyEntry2"/>
                <w:id w:val="1477726486"/>
                <w15:appearance w15:val="hidden"/>
              </w:sdtPr>
              <w:sdtEndPr/>
              <w:sdtContent>
                <w:p w14:paraId="1F9C8ED1"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3]</w:t>
                  </w:r>
                  <w:r w:rsidRPr="00D27719">
                    <w:rPr>
                      <w:rFonts w:ascii="Times New Roman" w:hAnsi="Times New Roman" w:cs="Times New Roman"/>
                      <w:lang w:val="en-US"/>
                    </w:rPr>
                    <w:tab/>
                    <w:t xml:space="preserve">R. Hamilton and L. L. Price, “Consumer journeys: developing consumer-based strategy,” </w:t>
                  </w:r>
                  <w:r w:rsidRPr="00D27719">
                    <w:rPr>
                      <w:rFonts w:ascii="Times New Roman" w:hAnsi="Times New Roman" w:cs="Times New Roman"/>
                      <w:i/>
                      <w:lang w:val="en-US"/>
                    </w:rPr>
                    <w:t>J. of the Acad. Mark. Sci.</w:t>
                  </w:r>
                  <w:r w:rsidRPr="00D27719">
                    <w:rPr>
                      <w:rFonts w:ascii="Times New Roman" w:hAnsi="Times New Roman" w:cs="Times New Roman"/>
                      <w:lang w:val="en-US"/>
                    </w:rPr>
                    <w:t>, vol. 47, no. 2, pp. 187–191, 2019, doi: 10.1007/s11747-019-00636-y.</w:t>
                  </w:r>
                </w:p>
              </w:sdtContent>
            </w:sdt>
            <w:sdt>
              <w:sdtPr>
                <w:rPr>
                  <w:rFonts w:ascii="Times New Roman" w:hAnsi="Times New Roman" w:cs="Times New Roman"/>
                </w:rPr>
                <w:alias w:val=""/>
                <w:tag w:val="BibliographyEntry3"/>
                <w:id w:val="299893809"/>
                <w15:appearance w15:val="hidden"/>
              </w:sdtPr>
              <w:sdtEndPr/>
              <w:sdtContent>
                <w:p w14:paraId="541FB1E1" w14:textId="77777777" w:rsidR="001662CC" w:rsidRPr="00D27719" w:rsidRDefault="001662CC" w:rsidP="00C81E59">
                  <w:pPr>
                    <w:pStyle w:val="CitaviBibliographyEntryIEEEDesignTestv11"/>
                    <w:spacing w:line="300" w:lineRule="exact"/>
                    <w:rPr>
                      <w:rFonts w:ascii="Times New Roman" w:hAnsi="Times New Roman" w:cs="Times New Roman"/>
                    </w:rPr>
                  </w:pPr>
                  <w:r w:rsidRPr="00D27719">
                    <w:rPr>
                      <w:rFonts w:ascii="Times New Roman" w:hAnsi="Times New Roman" w:cs="Times New Roman"/>
                      <w:lang w:val="en-US"/>
                    </w:rPr>
                    <w:t>[4]</w:t>
                  </w:r>
                  <w:r w:rsidRPr="00D27719">
                    <w:rPr>
                      <w:rFonts w:ascii="Times New Roman" w:hAnsi="Times New Roman" w:cs="Times New Roman"/>
                      <w:lang w:val="en-US"/>
                    </w:rPr>
                    <w:tab/>
                    <w:t xml:space="preserve">D. Saffer, </w:t>
                  </w:r>
                  <w:r w:rsidRPr="00D27719">
                    <w:rPr>
                      <w:rFonts w:ascii="Times New Roman" w:hAnsi="Times New Roman" w:cs="Times New Roman"/>
                      <w:i/>
                      <w:lang w:val="en-US"/>
                    </w:rPr>
                    <w:t xml:space="preserve">Designing for interaction: Creating innovative applications and devices, </w:t>
                  </w:r>
                  <w:r w:rsidRPr="00D27719">
                    <w:rPr>
                      <w:rFonts w:ascii="Times New Roman" w:hAnsi="Times New Roman" w:cs="Times New Roman"/>
                      <w:lang w:val="en-US"/>
                    </w:rPr>
                    <w:t xml:space="preserve">2nd ed. </w:t>
                  </w:r>
                  <w:r w:rsidRPr="00D27719">
                    <w:rPr>
                      <w:rFonts w:ascii="Times New Roman" w:hAnsi="Times New Roman" w:cs="Times New Roman"/>
                    </w:rPr>
                    <w:t>Berkeley, CA: New Riders, 2010.</w:t>
                  </w:r>
                </w:p>
              </w:sdtContent>
            </w:sdt>
            <w:sdt>
              <w:sdtPr>
                <w:rPr>
                  <w:rFonts w:ascii="Times New Roman" w:hAnsi="Times New Roman" w:cs="Times New Roman"/>
                </w:rPr>
                <w:alias w:val=""/>
                <w:tag w:val="BibliographyEntry4"/>
                <w:id w:val="518673186"/>
                <w15:appearance w15:val="hidden"/>
              </w:sdtPr>
              <w:sdtEndPr/>
              <w:sdtContent>
                <w:p w14:paraId="5EF7E94A"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rPr>
                    <w:t>[5]</w:t>
                  </w:r>
                  <w:r w:rsidRPr="00D27719">
                    <w:rPr>
                      <w:rFonts w:ascii="Times New Roman" w:hAnsi="Times New Roman" w:cs="Times New Roman"/>
                    </w:rPr>
                    <w:tab/>
                    <w:t xml:space="preserve">DI Andrea Heistinger, </w:t>
                  </w:r>
                  <w:r w:rsidRPr="00D27719">
                    <w:rPr>
                      <w:rFonts w:ascii="Times New Roman" w:hAnsi="Times New Roman" w:cs="Times New Roman"/>
                      <w:i/>
                    </w:rPr>
                    <w:t xml:space="preserve">Qualitative Interviews – Ein Leitfaden zu Vorbereitung und Qualitative Interviews - Ein Leitfaden zu Vorbereitung und Durchführung inklusive einiger theoretischer Anmerkungen. </w:t>
                  </w:r>
                  <w:r w:rsidRPr="00D27719">
                    <w:rPr>
                      <w:rFonts w:ascii="Times New Roman" w:hAnsi="Times New Roman" w:cs="Times New Roman"/>
                      <w:lang w:val="en-US"/>
                    </w:rPr>
                    <w:t>[Online]. Available: https://​www.uibk.ac.at​/​iezw/​mitarbeiterinnen/​senior-​lecturer/​bernd_​lederer/​downloads/​durchfuehrung_​von_​qualitativen_​interviews_​uniwien.pdf</w:t>
                  </w:r>
                </w:p>
              </w:sdtContent>
            </w:sdt>
            <w:sdt>
              <w:sdtPr>
                <w:rPr>
                  <w:rFonts w:ascii="Times New Roman" w:hAnsi="Times New Roman" w:cs="Times New Roman"/>
                </w:rPr>
                <w:alias w:val=""/>
                <w:tag w:val="BibliographyEntry5"/>
                <w:id w:val="-1971892539"/>
                <w15:appearance w15:val="hidden"/>
              </w:sdtPr>
              <w:sdtEndPr/>
              <w:sdtContent>
                <w:p w14:paraId="67BDB2F1"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6]</w:t>
                  </w:r>
                  <w:r w:rsidRPr="00D27719">
                    <w:rPr>
                      <w:rFonts w:ascii="Times New Roman" w:hAnsi="Times New Roman" w:cs="Times New Roman"/>
                      <w:lang w:val="en-US"/>
                    </w:rPr>
                    <w:tab/>
                    <w:t xml:space="preserve">P. Yan and J. Guo, “The research of Web usability design,” in </w:t>
                  </w:r>
                  <w:r w:rsidRPr="00D27719">
                    <w:rPr>
                      <w:rFonts w:ascii="Times New Roman" w:hAnsi="Times New Roman" w:cs="Times New Roman"/>
                      <w:i/>
                      <w:lang w:val="en-US"/>
                    </w:rPr>
                    <w:t>The 2nd International Conference on Computer and Automation Engineering (ICCAE), 2010: 26 - 28 Feb. 2010, Singapore ; proceedings</w:t>
                  </w:r>
                  <w:r w:rsidRPr="00D27719">
                    <w:rPr>
                      <w:rFonts w:ascii="Times New Roman" w:hAnsi="Times New Roman" w:cs="Times New Roman"/>
                      <w:lang w:val="en-US"/>
                    </w:rPr>
                    <w:t>, Singapore, 2010, pp. 480–483.</w:t>
                  </w:r>
                </w:p>
              </w:sdtContent>
            </w:sdt>
            <w:sdt>
              <w:sdtPr>
                <w:rPr>
                  <w:rFonts w:ascii="Times New Roman" w:hAnsi="Times New Roman" w:cs="Times New Roman"/>
                </w:rPr>
                <w:alias w:val=""/>
                <w:tag w:val="BibliographyEntry6"/>
                <w:id w:val="516826546"/>
                <w15:appearance w15:val="hidden"/>
              </w:sdtPr>
              <w:sdtEndPr/>
              <w:sdtContent>
                <w:p w14:paraId="7386B970"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7]</w:t>
                  </w:r>
                  <w:r w:rsidRPr="00D27719">
                    <w:rPr>
                      <w:rFonts w:ascii="Times New Roman" w:hAnsi="Times New Roman" w:cs="Times New Roman"/>
                      <w:lang w:val="en-US"/>
                    </w:rPr>
                    <w:tab/>
                    <w:t xml:space="preserve">B. Shneiderman and C. Plaisant, </w:t>
                  </w:r>
                  <w:r w:rsidRPr="00D27719">
                    <w:rPr>
                      <w:rFonts w:ascii="Times New Roman" w:hAnsi="Times New Roman" w:cs="Times New Roman"/>
                      <w:i/>
                      <w:lang w:val="en-US"/>
                    </w:rPr>
                    <w:t>Designing the user interface: Strategies for effective human-computer interaction</w:t>
                  </w:r>
                  <w:r w:rsidRPr="00D27719">
                    <w:rPr>
                      <w:rFonts w:ascii="Times New Roman" w:hAnsi="Times New Roman" w:cs="Times New Roman"/>
                      <w:lang w:val="en-US"/>
                    </w:rPr>
                    <w:t>, 2016.</w:t>
                  </w:r>
                </w:p>
              </w:sdtContent>
            </w:sdt>
            <w:sdt>
              <w:sdtPr>
                <w:rPr>
                  <w:rFonts w:ascii="Times New Roman" w:hAnsi="Times New Roman" w:cs="Times New Roman"/>
                </w:rPr>
                <w:alias w:val=""/>
                <w:tag w:val="BibliographyEntry7"/>
                <w:id w:val="2067996064"/>
                <w15:appearance w15:val="hidden"/>
              </w:sdtPr>
              <w:sdtEndPr/>
              <w:sdtContent>
                <w:p w14:paraId="1285017D"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8]</w:t>
                  </w:r>
                  <w:r w:rsidRPr="00D27719">
                    <w:rPr>
                      <w:rFonts w:ascii="Times New Roman" w:hAnsi="Times New Roman" w:cs="Times New Roman"/>
                      <w:lang w:val="en-US"/>
                    </w:rPr>
                    <w:tab/>
                    <w:t xml:space="preserve">S. Thesmann, </w:t>
                  </w:r>
                  <w:r w:rsidRPr="00D27719">
                    <w:rPr>
                      <w:rFonts w:ascii="Times New Roman" w:hAnsi="Times New Roman" w:cs="Times New Roman"/>
                      <w:i/>
                      <w:lang w:val="en-US"/>
                    </w:rPr>
                    <w:t xml:space="preserve">Interface design: Usability, user experience und accessibility im Web gestalten, </w:t>
                  </w:r>
                  <w:r w:rsidRPr="00D27719">
                    <w:rPr>
                      <w:rFonts w:ascii="Times New Roman" w:hAnsi="Times New Roman" w:cs="Times New Roman"/>
                      <w:lang w:val="en-US"/>
                    </w:rPr>
                    <w:t>2nd ed. Wiesbaden: Springer Vieweg, 2016.</w:t>
                  </w:r>
                </w:p>
              </w:sdtContent>
            </w:sdt>
            <w:sdt>
              <w:sdtPr>
                <w:rPr>
                  <w:rFonts w:ascii="Times New Roman" w:hAnsi="Times New Roman" w:cs="Times New Roman"/>
                </w:rPr>
                <w:alias w:val=""/>
                <w:tag w:val="BibliographyEntry8"/>
                <w:id w:val="-956181483"/>
                <w15:appearance w15:val="hidden"/>
              </w:sdtPr>
              <w:sdtEndPr/>
              <w:sdtContent>
                <w:p w14:paraId="1396DF5F"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9]</w:t>
                  </w:r>
                  <w:r w:rsidRPr="00D27719">
                    <w:rPr>
                      <w:rFonts w:ascii="Times New Roman" w:hAnsi="Times New Roman" w:cs="Times New Roman"/>
                      <w:lang w:val="en-US"/>
                    </w:rPr>
                    <w:tab/>
                    <w:t xml:space="preserve">F. Makedon, Ed., </w:t>
                  </w:r>
                  <w:r w:rsidRPr="00D27719">
                    <w:rPr>
                      <w:rFonts w:ascii="Times New Roman" w:hAnsi="Times New Roman" w:cs="Times New Roman"/>
                      <w:i/>
                      <w:lang w:val="en-US"/>
                    </w:rPr>
                    <w:t>Proceedings of the 3rd International Conference on PErvasive Technologies Related to Assistive Environments: https://www.researchgate.net/publication/221410323_Human-Computer_Interaction_and_the_older_adult_An_example_using_user_research_and_personas</w:t>
                  </w:r>
                  <w:r w:rsidRPr="00D27719">
                    <w:rPr>
                      <w:rFonts w:ascii="Times New Roman" w:hAnsi="Times New Roman" w:cs="Times New Roman"/>
                      <w:lang w:val="en-US"/>
                    </w:rPr>
                    <w:t>. New York, NY: ACM, 2010.</w:t>
                  </w:r>
                </w:p>
              </w:sdtContent>
            </w:sdt>
            <w:sdt>
              <w:sdtPr>
                <w:rPr>
                  <w:rFonts w:ascii="Times New Roman" w:hAnsi="Times New Roman" w:cs="Times New Roman"/>
                </w:rPr>
                <w:alias w:val=""/>
                <w:tag w:val="BibliographyEntry9"/>
                <w:id w:val="-2120680394"/>
                <w15:appearance w15:val="hidden"/>
              </w:sdtPr>
              <w:sdtEndPr/>
              <w:sdtContent>
                <w:p w14:paraId="1E03F384"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0]</w:t>
                  </w:r>
                  <w:r w:rsidRPr="00D27719">
                    <w:rPr>
                      <w:rFonts w:ascii="Times New Roman" w:hAnsi="Times New Roman" w:cs="Times New Roman"/>
                      <w:lang w:val="en-US"/>
                    </w:rPr>
                    <w:tab/>
                    <w:t xml:space="preserve">Y. Yesilada and S. Harper, </w:t>
                  </w:r>
                  <w:r w:rsidRPr="00D27719">
                    <w:rPr>
                      <w:rFonts w:ascii="Times New Roman" w:hAnsi="Times New Roman" w:cs="Times New Roman"/>
                      <w:i/>
                      <w:lang w:val="en-US"/>
                    </w:rPr>
                    <w:t xml:space="preserve">Web Accessibility: A Foundation for Research, </w:t>
                  </w:r>
                  <w:r w:rsidRPr="00D27719">
                    <w:rPr>
                      <w:rFonts w:ascii="Times New Roman" w:hAnsi="Times New Roman" w:cs="Times New Roman"/>
                      <w:lang w:val="en-US"/>
                    </w:rPr>
                    <w:t>2nd ed., 2019.</w:t>
                  </w:r>
                </w:p>
              </w:sdtContent>
            </w:sdt>
            <w:sdt>
              <w:sdtPr>
                <w:rPr>
                  <w:rFonts w:ascii="Times New Roman" w:hAnsi="Times New Roman" w:cs="Times New Roman"/>
                </w:rPr>
                <w:alias w:val=""/>
                <w:tag w:val="BibliographyEntry10"/>
                <w:id w:val="514575133"/>
                <w15:appearance w15:val="hidden"/>
              </w:sdtPr>
              <w:sdtEndPr/>
              <w:sdtContent>
                <w:p w14:paraId="18A1C4AE"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1]</w:t>
                  </w:r>
                  <w:r w:rsidRPr="00D27719">
                    <w:rPr>
                      <w:rFonts w:ascii="Times New Roman" w:hAnsi="Times New Roman" w:cs="Times New Roman"/>
                      <w:lang w:val="en-US"/>
                    </w:rPr>
                    <w:tab/>
                    <w:t xml:space="preserve">G. Perlman, </w:t>
                  </w:r>
                  <w:r w:rsidRPr="00D27719">
                    <w:rPr>
                      <w:rFonts w:ascii="Times New Roman" w:hAnsi="Times New Roman" w:cs="Times New Roman"/>
                      <w:i/>
                      <w:lang w:val="en-US"/>
                    </w:rPr>
                    <w:t>Interaction Design beyond human-computer interaction</w:t>
                  </w:r>
                  <w:r w:rsidRPr="00D27719">
                    <w:rPr>
                      <w:rFonts w:ascii="Times New Roman" w:hAnsi="Times New Roman" w:cs="Times New Roman"/>
                      <w:lang w:val="en-US"/>
                    </w:rPr>
                    <w:t>. New York: John Wiley and Sons inc. (Hsrg.), 2002.</w:t>
                  </w:r>
                </w:p>
              </w:sdtContent>
            </w:sdt>
            <w:p w14:paraId="110303C2"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2]</w:t>
              </w:r>
              <w:r w:rsidRPr="00D27719">
                <w:rPr>
                  <w:rFonts w:ascii="Times New Roman" w:hAnsi="Times New Roman" w:cs="Times New Roman"/>
                  <w:lang w:val="en-US"/>
                </w:rPr>
                <w:tab/>
                <w:t xml:space="preserve">M. Hua and Q. Fei, “The value of unconscious behavior on interaction design,” in </w:t>
              </w:r>
              <w:r w:rsidRPr="00D27719">
                <w:rPr>
                  <w:rFonts w:ascii="Times New Roman" w:hAnsi="Times New Roman" w:cs="Times New Roman"/>
                  <w:i/>
                  <w:lang w:val="en-US"/>
                </w:rPr>
                <w:t>IEEE 10th International Conference on Computer-Aided Industrial Design &amp; Conceptual Design, 2009: CAID &amp; CD 2009 ; Wenzhou, China, 26 - 29 Nov. 2009</w:t>
              </w:r>
              <w:r w:rsidRPr="00D27719">
                <w:rPr>
                  <w:rFonts w:ascii="Times New Roman" w:hAnsi="Times New Roman" w:cs="Times New Roman"/>
                  <w:lang w:val="en-US"/>
                </w:rPr>
                <w:t>, Wenzhou, China, 2009, pp. 336–339.</w:t>
              </w:r>
              <w:r w:rsidRPr="00D27719">
                <w:rPr>
                  <w:rFonts w:ascii="Times New Roman" w:hAnsi="Times New Roman" w:cs="Times New Roman"/>
                </w:rPr>
                <w:fldChar w:fldCharType="end"/>
              </w:r>
              <w:sdt>
                <w:sdtPr>
                  <w:rPr>
                    <w:rFonts w:ascii="Times New Roman" w:hAnsi="Times New Roman" w:cs="Times New Roman"/>
                  </w:rPr>
                  <w:alias w:val=""/>
                  <w:tag w:val="CitaviBibliographyEntries"/>
                  <w:id w:val="1937482539"/>
                  <w15:appearance w15:val="hidden"/>
                </w:sdtPr>
                <w:sdtEndPr/>
                <w:sdtContent>
                  <w:sdt>
                    <w:sdtPr>
                      <w:rPr>
                        <w:rFonts w:ascii="Times New Roman" w:hAnsi="Times New Roman" w:cs="Times New Roman"/>
                      </w:rPr>
                      <w:alias w:val=""/>
                      <w:tag w:val="BibliographyEntry11"/>
                      <w:id w:val="2115706123"/>
                      <w15:appearance w15:val="hidden"/>
                    </w:sdtPr>
                    <w:sdtEndPr/>
                    <w:sdtContent/>
                  </w:sdt>
                </w:sdtContent>
              </w:sdt>
            </w:p>
            <w:p w14:paraId="57B540DD" w14:textId="1B74EBB3" w:rsidR="0055218D" w:rsidRPr="00D27719" w:rsidRDefault="007514A5" w:rsidP="00C81E59">
              <w:pPr>
                <w:spacing w:after="200" w:line="300" w:lineRule="exact"/>
                <w:jc w:val="left"/>
                <w:rPr>
                  <w:rFonts w:ascii="Times New Roman" w:hAnsi="Times New Roman" w:cs="Times New Roman"/>
                </w:rPr>
              </w:pPr>
            </w:p>
          </w:sdtContent>
        </w:sdt>
      </w:sdtContent>
    </w:sdt>
    <w:bookmarkEnd w:id="6"/>
    <w:p w14:paraId="0B789D8A" w14:textId="068D6FB4" w:rsidR="0055218D" w:rsidRPr="00D27719" w:rsidRDefault="001662CC" w:rsidP="00C81E59">
      <w:pPr>
        <w:spacing w:after="200" w:line="300" w:lineRule="exact"/>
        <w:jc w:val="left"/>
        <w:rPr>
          <w:rFonts w:ascii="Times New Roman" w:hAnsi="Times New Roman" w:cs="Times New Roman"/>
        </w:rPr>
      </w:pPr>
      <w:r w:rsidRPr="00D27719">
        <w:rPr>
          <w:rFonts w:ascii="Times New Roman" w:hAnsi="Times New Roman" w:cs="Times New Roman"/>
        </w:rPr>
        <w:br w:type="page"/>
      </w:r>
    </w:p>
    <w:p w14:paraId="27EA3D50" w14:textId="2A016CA4" w:rsidR="00451E76" w:rsidRPr="00D27719" w:rsidRDefault="008B74CB" w:rsidP="00C81E59">
      <w:pPr>
        <w:spacing w:line="300" w:lineRule="exact"/>
        <w:rPr>
          <w:rFonts w:ascii="Times New Roman" w:hAnsi="Times New Roman" w:cs="Times New Roman"/>
          <w:color w:val="00B050"/>
          <w:lang w:val="en-US"/>
        </w:rPr>
      </w:pPr>
      <w:r w:rsidRPr="00D27719">
        <w:rPr>
          <w:rFonts w:ascii="Times New Roman" w:hAnsi="Times New Roman" w:cs="Times New Roman"/>
          <w:color w:val="00B050"/>
          <w:lang w:val="en-US"/>
        </w:rPr>
        <w:lastRenderedPageBreak/>
        <w:t>VI</w:t>
      </w:r>
      <w:r w:rsidR="005112D9" w:rsidRPr="00D27719">
        <w:rPr>
          <w:rFonts w:ascii="Times New Roman" w:hAnsi="Times New Roman" w:cs="Times New Roman"/>
          <w:color w:val="00B050"/>
          <w:lang w:val="en-US"/>
        </w:rPr>
        <w:t>. Anhang</w:t>
      </w:r>
    </w:p>
    <w:p w14:paraId="65F9A73F" w14:textId="1D44E486" w:rsidR="001662CC" w:rsidRPr="00D27719" w:rsidRDefault="00451E76" w:rsidP="00C81E59">
      <w:pPr>
        <w:pStyle w:val="Abbildungsverzeichnis"/>
        <w:tabs>
          <w:tab w:val="right" w:leader="dot" w:pos="8494"/>
        </w:tabs>
        <w:spacing w:line="300" w:lineRule="exact"/>
        <w:rPr>
          <w:rFonts w:ascii="Times New Roman" w:eastAsiaTheme="minorEastAsia" w:hAnsi="Times New Roman" w:cs="Times New Roman"/>
          <w:noProof/>
          <w:lang w:eastAsia="de-DE"/>
        </w:rPr>
      </w:pPr>
      <w:r w:rsidRPr="00D27719">
        <w:rPr>
          <w:rFonts w:ascii="Times New Roman" w:hAnsi="Times New Roman" w:cs="Times New Roman"/>
        </w:rPr>
        <w:fldChar w:fldCharType="begin"/>
      </w:r>
      <w:r w:rsidRPr="00D27719">
        <w:rPr>
          <w:rFonts w:ascii="Times New Roman" w:hAnsi="Times New Roman" w:cs="Times New Roman"/>
          <w:lang w:val="en-US"/>
        </w:rPr>
        <w:instrText xml:space="preserve"> TOC \h \z \c "Anhang" </w:instrText>
      </w:r>
      <w:r w:rsidRPr="00D27719">
        <w:rPr>
          <w:rFonts w:ascii="Times New Roman" w:hAnsi="Times New Roman" w:cs="Times New Roman"/>
        </w:rPr>
        <w:fldChar w:fldCharType="separate"/>
      </w:r>
      <w:hyperlink w:anchor="_Toc83058234" w:history="1">
        <w:r w:rsidR="001662CC" w:rsidRPr="00D27719">
          <w:rPr>
            <w:rStyle w:val="Hyperlink"/>
            <w:rFonts w:ascii="Times New Roman" w:hAnsi="Times New Roman" w:cs="Times New Roman"/>
            <w:b/>
            <w:noProof/>
          </w:rPr>
          <w:t>Anhang 1: Anti-Persona Alex Führs</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4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8</w:t>
        </w:r>
        <w:r w:rsidR="001662CC" w:rsidRPr="00D27719">
          <w:rPr>
            <w:rFonts w:ascii="Times New Roman" w:hAnsi="Times New Roman" w:cs="Times New Roman"/>
            <w:noProof/>
            <w:webHidden/>
          </w:rPr>
          <w:fldChar w:fldCharType="end"/>
        </w:r>
      </w:hyperlink>
    </w:p>
    <w:p w14:paraId="359201DD" w14:textId="04E4A7B9" w:rsidR="001662CC" w:rsidRPr="00D27719" w:rsidRDefault="007514A5" w:rsidP="00C81E59">
      <w:pPr>
        <w:pStyle w:val="Abbildungsverzeichnis"/>
        <w:tabs>
          <w:tab w:val="right" w:leader="dot" w:pos="8494"/>
        </w:tabs>
        <w:spacing w:line="300" w:lineRule="exact"/>
        <w:rPr>
          <w:rFonts w:ascii="Times New Roman" w:eastAsiaTheme="minorEastAsia" w:hAnsi="Times New Roman" w:cs="Times New Roman"/>
          <w:noProof/>
          <w:lang w:eastAsia="de-DE"/>
        </w:rPr>
      </w:pPr>
      <w:hyperlink w:anchor="_Toc83058235" w:history="1">
        <w:r w:rsidR="001662CC" w:rsidRPr="00D27719">
          <w:rPr>
            <w:rStyle w:val="Hyperlink"/>
            <w:rFonts w:ascii="Times New Roman" w:hAnsi="Times New Roman" w:cs="Times New Roman"/>
            <w:b/>
            <w:noProof/>
          </w:rPr>
          <w:t>Anhang 2: Sekundär-Persona Kilian van Derbot</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5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9</w:t>
        </w:r>
        <w:r w:rsidR="001662CC" w:rsidRPr="00D27719">
          <w:rPr>
            <w:rFonts w:ascii="Times New Roman" w:hAnsi="Times New Roman" w:cs="Times New Roman"/>
            <w:noProof/>
            <w:webHidden/>
          </w:rPr>
          <w:fldChar w:fldCharType="end"/>
        </w:r>
      </w:hyperlink>
    </w:p>
    <w:p w14:paraId="3D5E5D4B" w14:textId="202A7F3D" w:rsidR="001662CC" w:rsidRPr="00D27719" w:rsidRDefault="007514A5" w:rsidP="00C81E59">
      <w:pPr>
        <w:pStyle w:val="Abbildungsverzeichnis"/>
        <w:tabs>
          <w:tab w:val="right" w:leader="dot" w:pos="8494"/>
        </w:tabs>
        <w:spacing w:line="300" w:lineRule="exact"/>
        <w:rPr>
          <w:rFonts w:ascii="Times New Roman" w:eastAsiaTheme="minorEastAsia" w:hAnsi="Times New Roman" w:cs="Times New Roman"/>
          <w:noProof/>
          <w:lang w:eastAsia="de-DE"/>
        </w:rPr>
      </w:pPr>
      <w:hyperlink w:anchor="_Toc83058236" w:history="1">
        <w:r w:rsidR="001662CC" w:rsidRPr="00D27719">
          <w:rPr>
            <w:rStyle w:val="Hyperlink"/>
            <w:rFonts w:ascii="Times New Roman" w:hAnsi="Times New Roman" w:cs="Times New Roman"/>
            <w:b/>
            <w:noProof/>
          </w:rPr>
          <w:t>Anhang 3: Primär-Persona Theresa Kjellberg</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6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20</w:t>
        </w:r>
        <w:r w:rsidR="001662CC" w:rsidRPr="00D27719">
          <w:rPr>
            <w:rFonts w:ascii="Times New Roman" w:hAnsi="Times New Roman" w:cs="Times New Roman"/>
            <w:noProof/>
            <w:webHidden/>
          </w:rPr>
          <w:fldChar w:fldCharType="end"/>
        </w:r>
      </w:hyperlink>
    </w:p>
    <w:p w14:paraId="3A037D97" w14:textId="437EC06F" w:rsidR="000B6977" w:rsidRPr="00D27719" w:rsidRDefault="00451E76" w:rsidP="00C81E59">
      <w:pPr>
        <w:spacing w:line="300" w:lineRule="exact"/>
        <w:rPr>
          <w:rFonts w:ascii="Times New Roman" w:hAnsi="Times New Roman" w:cs="Times New Roman"/>
        </w:rPr>
      </w:pPr>
      <w:r w:rsidRPr="00D27719">
        <w:rPr>
          <w:rFonts w:ascii="Times New Roman" w:hAnsi="Times New Roman" w:cs="Times New Roman"/>
        </w:rPr>
        <w:fldChar w:fldCharType="end"/>
      </w:r>
    </w:p>
    <w:p w14:paraId="52FD6025" w14:textId="3CEDE789" w:rsidR="004A35D4" w:rsidRPr="00D27719" w:rsidRDefault="008B74CB" w:rsidP="00C81E59">
      <w:pPr>
        <w:pStyle w:val="CitaviBibliographyHeading"/>
        <w:spacing w:line="300" w:lineRule="exact"/>
        <w:rPr>
          <w:rFonts w:ascii="Times New Roman" w:hAnsi="Times New Roman" w:cs="Times New Roman"/>
        </w:rPr>
      </w:pPr>
      <w:r w:rsidRPr="00D27719">
        <w:rPr>
          <w:rFonts w:ascii="Times New Roman" w:hAnsi="Times New Roman" w:cs="Times New Roman"/>
        </w:rPr>
        <w:br w:type="page"/>
      </w:r>
    </w:p>
    <w:p w14:paraId="597B1DB3" w14:textId="5B6B5F72" w:rsidR="00415AF5" w:rsidRPr="00D27719" w:rsidRDefault="007E0FF1" w:rsidP="00C81E59">
      <w:pPr>
        <w:spacing w:line="300" w:lineRule="exact"/>
        <w:rPr>
          <w:rFonts w:ascii="Times New Roman" w:hAnsi="Times New Roman" w:cs="Times New Roman"/>
          <w:b/>
          <w:color w:val="00B050"/>
          <w:sz w:val="24"/>
          <w:szCs w:val="24"/>
        </w:rPr>
      </w:pPr>
      <w:bookmarkStart w:id="16" w:name="_Toc82897072"/>
      <w:bookmarkStart w:id="17" w:name="_Toc83058234"/>
      <w:r w:rsidRPr="00D27719">
        <w:rPr>
          <w:rFonts w:ascii="Times New Roman" w:hAnsi="Times New Roman" w:cs="Times New Roman"/>
          <w:noProof/>
          <w:sz w:val="24"/>
          <w:szCs w:val="24"/>
        </w:rPr>
        <w:lastRenderedPageBreak/>
        <w:drawing>
          <wp:anchor distT="0" distB="0" distL="114300" distR="114300" simplePos="0" relativeHeight="251658253" behindDoc="0" locked="0" layoutInCell="1" allowOverlap="1" wp14:anchorId="685FA901" wp14:editId="0E01B3CE">
            <wp:simplePos x="0" y="0"/>
            <wp:positionH relativeFrom="column">
              <wp:posOffset>-1067435</wp:posOffset>
            </wp:positionH>
            <wp:positionV relativeFrom="paragraph">
              <wp:posOffset>253365</wp:posOffset>
            </wp:positionV>
            <wp:extent cx="7536815" cy="4514215"/>
            <wp:effectExtent l="0" t="0" r="6985" b="635"/>
            <wp:wrapNone/>
            <wp:docPr id="7" name="Grafik 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nthält.&#10;&#10;Automatisch generierte Beschreibung"/>
                    <pic:cNvPicPr/>
                  </pic:nvPicPr>
                  <pic:blipFill rotWithShape="1">
                    <a:blip r:embed="rId16"/>
                    <a:srcRect t="15558"/>
                    <a:stretch/>
                  </pic:blipFill>
                  <pic:spPr bwMode="auto">
                    <a:xfrm>
                      <a:off x="0" y="0"/>
                      <a:ext cx="75368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08C6" w:rsidRPr="00D27719">
        <w:rPr>
          <w:rFonts w:ascii="Times New Roman" w:hAnsi="Times New Roman" w:cs="Times New Roman"/>
          <w:b/>
          <w:color w:val="00B050"/>
          <w:sz w:val="24"/>
          <w:szCs w:val="24"/>
        </w:rPr>
        <w:t xml:space="preserve">Anhang </w:t>
      </w:r>
      <w:r w:rsidR="00C308C6" w:rsidRPr="00D27719">
        <w:rPr>
          <w:rFonts w:ascii="Times New Roman" w:hAnsi="Times New Roman" w:cs="Times New Roman"/>
          <w:b/>
          <w:color w:val="00B050"/>
          <w:sz w:val="24"/>
          <w:szCs w:val="24"/>
        </w:rPr>
        <w:fldChar w:fldCharType="begin"/>
      </w:r>
      <w:r w:rsidR="00C308C6" w:rsidRPr="00D27719">
        <w:rPr>
          <w:rFonts w:ascii="Times New Roman" w:hAnsi="Times New Roman" w:cs="Times New Roman"/>
          <w:b/>
          <w:color w:val="00B050"/>
          <w:sz w:val="24"/>
          <w:szCs w:val="24"/>
        </w:rPr>
        <w:instrText xml:space="preserve"> SEQ Anhang \* ARABIC </w:instrText>
      </w:r>
      <w:r w:rsidR="00C308C6"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1</w:t>
      </w:r>
      <w:r w:rsidR="00C308C6" w:rsidRPr="00D27719">
        <w:rPr>
          <w:rFonts w:ascii="Times New Roman" w:hAnsi="Times New Roman" w:cs="Times New Roman"/>
          <w:b/>
          <w:color w:val="00B050"/>
          <w:sz w:val="24"/>
          <w:szCs w:val="24"/>
        </w:rPr>
        <w:fldChar w:fldCharType="end"/>
      </w:r>
      <w:r w:rsidR="00C308C6"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Anti-Persona Alex Führs</w:t>
      </w:r>
      <w:bookmarkEnd w:id="16"/>
      <w:bookmarkEnd w:id="17"/>
    </w:p>
    <w:p w14:paraId="68C20D17" w14:textId="2751EFD6" w:rsidR="00C84322" w:rsidRPr="00D27719" w:rsidRDefault="00C84322" w:rsidP="00C81E59">
      <w:pPr>
        <w:spacing w:line="300" w:lineRule="exact"/>
        <w:rPr>
          <w:rFonts w:ascii="Times New Roman" w:hAnsi="Times New Roman" w:cs="Times New Roman"/>
          <w:b/>
        </w:rPr>
      </w:pPr>
    </w:p>
    <w:p w14:paraId="32C56536" w14:textId="2564E84B" w:rsidR="007E0FF1" w:rsidRPr="00D27719" w:rsidRDefault="007E0FF1" w:rsidP="00C81E59">
      <w:pPr>
        <w:spacing w:after="200" w:line="300" w:lineRule="exact"/>
        <w:jc w:val="left"/>
        <w:rPr>
          <w:rFonts w:ascii="Times New Roman" w:hAnsi="Times New Roman" w:cs="Times New Roman"/>
          <w:noProof/>
        </w:rPr>
      </w:pPr>
    </w:p>
    <w:p w14:paraId="22654290" w14:textId="5328D658" w:rsidR="007E0FF1" w:rsidRPr="00D27719" w:rsidRDefault="007E0FF1" w:rsidP="00C81E59">
      <w:pPr>
        <w:spacing w:after="200" w:line="300" w:lineRule="exact"/>
        <w:jc w:val="left"/>
        <w:rPr>
          <w:rFonts w:ascii="Times New Roman" w:hAnsi="Times New Roman" w:cs="Times New Roman"/>
          <w:noProof/>
        </w:rPr>
      </w:pPr>
    </w:p>
    <w:p w14:paraId="0FE6A6CF" w14:textId="5BE0D57F" w:rsidR="00C84322" w:rsidRPr="00D27719" w:rsidRDefault="00415AF5" w:rsidP="00C81E59">
      <w:pPr>
        <w:spacing w:after="200" w:line="300" w:lineRule="exact"/>
        <w:jc w:val="left"/>
        <w:rPr>
          <w:rFonts w:ascii="Times New Roman" w:hAnsi="Times New Roman" w:cs="Times New Roman"/>
          <w:b/>
        </w:rPr>
      </w:pPr>
      <w:r w:rsidRPr="00D27719">
        <w:rPr>
          <w:rFonts w:ascii="Times New Roman" w:hAnsi="Times New Roman" w:cs="Times New Roman"/>
          <w:b/>
        </w:rPr>
        <w:br w:type="page"/>
      </w:r>
    </w:p>
    <w:p w14:paraId="404E4B86" w14:textId="259C04F0" w:rsidR="00C308C6" w:rsidRPr="00D27719" w:rsidRDefault="007E0FF1" w:rsidP="00C81E59">
      <w:pPr>
        <w:spacing w:line="300" w:lineRule="exact"/>
        <w:rPr>
          <w:rFonts w:ascii="Times New Roman" w:hAnsi="Times New Roman" w:cs="Times New Roman"/>
          <w:b/>
          <w:color w:val="00B050"/>
          <w:sz w:val="24"/>
          <w:szCs w:val="24"/>
        </w:rPr>
      </w:pPr>
      <w:bookmarkStart w:id="18" w:name="_Toc82897073"/>
      <w:bookmarkStart w:id="19" w:name="_Toc83058235"/>
      <w:r w:rsidRPr="00D27719">
        <w:rPr>
          <w:rFonts w:ascii="Times New Roman" w:hAnsi="Times New Roman" w:cs="Times New Roman"/>
          <w:noProof/>
          <w:sz w:val="24"/>
          <w:szCs w:val="24"/>
        </w:rPr>
        <w:lastRenderedPageBreak/>
        <w:drawing>
          <wp:anchor distT="0" distB="0" distL="114300" distR="114300" simplePos="0" relativeHeight="251658251" behindDoc="0" locked="0" layoutInCell="1" allowOverlap="1" wp14:anchorId="645754D5" wp14:editId="4FACEF0A">
            <wp:simplePos x="0" y="0"/>
            <wp:positionH relativeFrom="column">
              <wp:posOffset>-1080135</wp:posOffset>
            </wp:positionH>
            <wp:positionV relativeFrom="paragraph">
              <wp:posOffset>240030</wp:posOffset>
            </wp:positionV>
            <wp:extent cx="7539355" cy="4688205"/>
            <wp:effectExtent l="0" t="0" r="4445"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17"/>
                    <a:srcRect t="7283"/>
                    <a:stretch/>
                  </pic:blipFill>
                  <pic:spPr bwMode="auto">
                    <a:xfrm>
                      <a:off x="0" y="0"/>
                      <a:ext cx="7539355" cy="4688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322" w:rsidRPr="00D27719">
        <w:rPr>
          <w:rFonts w:ascii="Times New Roman" w:hAnsi="Times New Roman" w:cs="Times New Roman"/>
          <w:b/>
          <w:color w:val="00B050"/>
          <w:sz w:val="24"/>
          <w:szCs w:val="24"/>
        </w:rPr>
        <w:t xml:space="preserve">Anhang </w:t>
      </w:r>
      <w:r w:rsidR="00C84322" w:rsidRPr="00D27719">
        <w:rPr>
          <w:rFonts w:ascii="Times New Roman" w:hAnsi="Times New Roman" w:cs="Times New Roman"/>
          <w:b/>
          <w:color w:val="00B050"/>
          <w:sz w:val="24"/>
          <w:szCs w:val="24"/>
        </w:rPr>
        <w:fldChar w:fldCharType="begin"/>
      </w:r>
      <w:r w:rsidR="00C84322" w:rsidRPr="00D27719">
        <w:rPr>
          <w:rFonts w:ascii="Times New Roman" w:hAnsi="Times New Roman" w:cs="Times New Roman"/>
          <w:b/>
          <w:color w:val="00B050"/>
          <w:sz w:val="24"/>
          <w:szCs w:val="24"/>
        </w:rPr>
        <w:instrText xml:space="preserve"> SEQ Anhang \* ARABIC </w:instrText>
      </w:r>
      <w:r w:rsidR="00C84322"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2</w:t>
      </w:r>
      <w:r w:rsidR="00C84322" w:rsidRPr="00D27719">
        <w:rPr>
          <w:rFonts w:ascii="Times New Roman" w:hAnsi="Times New Roman" w:cs="Times New Roman"/>
          <w:b/>
          <w:color w:val="00B050"/>
          <w:sz w:val="24"/>
          <w:szCs w:val="24"/>
        </w:rPr>
        <w:fldChar w:fldCharType="end"/>
      </w:r>
      <w:r w:rsidR="00C84322"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Sekundär-</w:t>
      </w:r>
      <w:r w:rsidR="00C84322" w:rsidRPr="00D27719">
        <w:rPr>
          <w:rFonts w:ascii="Times New Roman" w:hAnsi="Times New Roman" w:cs="Times New Roman"/>
          <w:b/>
          <w:color w:val="00B050"/>
          <w:sz w:val="24"/>
          <w:szCs w:val="24"/>
        </w:rPr>
        <w:t xml:space="preserve">Persona </w:t>
      </w:r>
      <w:r w:rsidR="00F769FC" w:rsidRPr="00D27719">
        <w:rPr>
          <w:rFonts w:ascii="Times New Roman" w:hAnsi="Times New Roman" w:cs="Times New Roman"/>
          <w:b/>
          <w:color w:val="00B050"/>
          <w:sz w:val="24"/>
          <w:szCs w:val="24"/>
        </w:rPr>
        <w:t>Kilian</w:t>
      </w:r>
      <w:r w:rsidR="007D6A59" w:rsidRPr="00D27719">
        <w:rPr>
          <w:rFonts w:ascii="Times New Roman" w:hAnsi="Times New Roman" w:cs="Times New Roman"/>
          <w:b/>
          <w:color w:val="00B050"/>
          <w:sz w:val="24"/>
          <w:szCs w:val="24"/>
        </w:rPr>
        <w:t xml:space="preserve"> van Derbot</w:t>
      </w:r>
      <w:bookmarkEnd w:id="18"/>
      <w:bookmarkEnd w:id="19"/>
    </w:p>
    <w:p w14:paraId="4E2226C2" w14:textId="08EEFC0F" w:rsidR="007E0FF1" w:rsidRPr="00D27719" w:rsidRDefault="007E0FF1" w:rsidP="00C81E59">
      <w:pPr>
        <w:spacing w:line="300" w:lineRule="exact"/>
        <w:rPr>
          <w:rFonts w:ascii="Times New Roman" w:hAnsi="Times New Roman" w:cs="Times New Roman"/>
          <w:noProof/>
        </w:rPr>
      </w:pPr>
      <w:bookmarkStart w:id="20" w:name="_Toc82897074"/>
    </w:p>
    <w:p w14:paraId="5C2F21F7" w14:textId="190D12EE" w:rsidR="00415AF5" w:rsidRPr="00D27719" w:rsidRDefault="00415AF5" w:rsidP="00C81E59">
      <w:pPr>
        <w:spacing w:line="300" w:lineRule="exact"/>
        <w:rPr>
          <w:rFonts w:ascii="Times New Roman" w:hAnsi="Times New Roman" w:cs="Times New Roman"/>
          <w:b/>
        </w:rPr>
      </w:pPr>
      <w:r w:rsidRPr="00D27719">
        <w:rPr>
          <w:rFonts w:ascii="Times New Roman" w:hAnsi="Times New Roman" w:cs="Times New Roman"/>
          <w:b/>
        </w:rPr>
        <w:br w:type="page"/>
      </w:r>
      <w:bookmarkStart w:id="21" w:name="_Toc83058236"/>
      <w:r w:rsidR="00477B55" w:rsidRPr="00D27719">
        <w:rPr>
          <w:rFonts w:ascii="Times New Roman" w:hAnsi="Times New Roman" w:cs="Times New Roman"/>
          <w:noProof/>
          <w:sz w:val="24"/>
          <w:szCs w:val="24"/>
        </w:rPr>
        <w:lastRenderedPageBreak/>
        <w:drawing>
          <wp:anchor distT="0" distB="0" distL="114300" distR="114300" simplePos="0" relativeHeight="251658252" behindDoc="0" locked="0" layoutInCell="1" allowOverlap="1" wp14:anchorId="0759BDEF" wp14:editId="1166E18C">
            <wp:simplePos x="0" y="0"/>
            <wp:positionH relativeFrom="column">
              <wp:posOffset>-1080135</wp:posOffset>
            </wp:positionH>
            <wp:positionV relativeFrom="paragraph">
              <wp:posOffset>241300</wp:posOffset>
            </wp:positionV>
            <wp:extent cx="7511415" cy="4514215"/>
            <wp:effectExtent l="0" t="0" r="0" b="635"/>
            <wp:wrapNone/>
            <wp:docPr id="2" name="Grafik 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18"/>
                    <a:srcRect t="14954"/>
                    <a:stretch/>
                  </pic:blipFill>
                  <pic:spPr bwMode="auto">
                    <a:xfrm>
                      <a:off x="0" y="0"/>
                      <a:ext cx="75114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1DC" w:rsidRPr="00D27719">
        <w:rPr>
          <w:rFonts w:ascii="Times New Roman" w:hAnsi="Times New Roman" w:cs="Times New Roman"/>
          <w:b/>
          <w:color w:val="00B050"/>
          <w:sz w:val="24"/>
          <w:szCs w:val="24"/>
        </w:rPr>
        <w:t xml:space="preserve">Anhang </w:t>
      </w:r>
      <w:r w:rsidR="003D2B8B" w:rsidRPr="00D27719">
        <w:rPr>
          <w:rFonts w:ascii="Times New Roman" w:hAnsi="Times New Roman" w:cs="Times New Roman"/>
          <w:b/>
          <w:color w:val="00B050"/>
          <w:sz w:val="24"/>
          <w:szCs w:val="24"/>
        </w:rPr>
        <w:t>3</w:t>
      </w:r>
      <w:r w:rsidR="00B801DC" w:rsidRPr="00D27719">
        <w:rPr>
          <w:rFonts w:ascii="Times New Roman" w:hAnsi="Times New Roman" w:cs="Times New Roman"/>
          <w:b/>
          <w:color w:val="00B050"/>
          <w:sz w:val="24"/>
          <w:szCs w:val="24"/>
        </w:rPr>
        <w:fldChar w:fldCharType="begin"/>
      </w:r>
      <w:r w:rsidR="00B801DC" w:rsidRPr="00D27719">
        <w:rPr>
          <w:rFonts w:ascii="Times New Roman" w:hAnsi="Times New Roman" w:cs="Times New Roman"/>
          <w:b/>
          <w:color w:val="00B050"/>
          <w:sz w:val="24"/>
          <w:szCs w:val="24"/>
        </w:rPr>
        <w:instrText xml:space="preserve"> SEQ Anhang \* ARABIC </w:instrText>
      </w:r>
      <w:r w:rsidR="007514A5">
        <w:rPr>
          <w:rFonts w:ascii="Times New Roman" w:hAnsi="Times New Roman" w:cs="Times New Roman"/>
          <w:b/>
          <w:color w:val="00B050"/>
          <w:sz w:val="24"/>
          <w:szCs w:val="24"/>
        </w:rPr>
        <w:fldChar w:fldCharType="separate"/>
      </w:r>
      <w:r w:rsidR="00B801DC" w:rsidRPr="00D27719">
        <w:rPr>
          <w:rFonts w:ascii="Times New Roman" w:hAnsi="Times New Roman" w:cs="Times New Roman"/>
          <w:b/>
          <w:color w:val="00B050"/>
          <w:sz w:val="24"/>
          <w:szCs w:val="24"/>
        </w:rPr>
        <w:fldChar w:fldCharType="end"/>
      </w:r>
      <w:r w:rsidR="00B801DC" w:rsidRPr="00D27719">
        <w:rPr>
          <w:rFonts w:ascii="Times New Roman" w:hAnsi="Times New Roman" w:cs="Times New Roman"/>
          <w:b/>
          <w:color w:val="00B050"/>
          <w:sz w:val="24"/>
          <w:szCs w:val="24"/>
        </w:rPr>
        <w:t xml:space="preserve">: </w:t>
      </w:r>
      <w:r w:rsidR="007D6A59" w:rsidRPr="00D27719">
        <w:rPr>
          <w:rFonts w:ascii="Times New Roman" w:hAnsi="Times New Roman" w:cs="Times New Roman"/>
          <w:b/>
          <w:color w:val="00B050"/>
          <w:sz w:val="24"/>
          <w:szCs w:val="24"/>
        </w:rPr>
        <w:t>Primär-</w:t>
      </w:r>
      <w:r w:rsidR="00B801DC" w:rsidRPr="00D27719">
        <w:rPr>
          <w:rFonts w:ascii="Times New Roman" w:hAnsi="Times New Roman" w:cs="Times New Roman"/>
          <w:b/>
          <w:color w:val="00B050"/>
          <w:sz w:val="24"/>
          <w:szCs w:val="24"/>
        </w:rPr>
        <w:t xml:space="preserve">Persona </w:t>
      </w:r>
      <w:r w:rsidR="007D6A59" w:rsidRPr="00D27719">
        <w:rPr>
          <w:rFonts w:ascii="Times New Roman" w:hAnsi="Times New Roman" w:cs="Times New Roman"/>
          <w:b/>
          <w:color w:val="00B050"/>
          <w:sz w:val="24"/>
          <w:szCs w:val="24"/>
        </w:rPr>
        <w:t>Theresa Kjel</w:t>
      </w:r>
      <w:r w:rsidR="00022699" w:rsidRPr="00D27719">
        <w:rPr>
          <w:rFonts w:ascii="Times New Roman" w:hAnsi="Times New Roman" w:cs="Times New Roman"/>
          <w:b/>
          <w:color w:val="00B050"/>
          <w:sz w:val="24"/>
          <w:szCs w:val="24"/>
        </w:rPr>
        <w:t>l</w:t>
      </w:r>
      <w:r w:rsidR="007D6A59" w:rsidRPr="00D27719">
        <w:rPr>
          <w:rFonts w:ascii="Times New Roman" w:hAnsi="Times New Roman" w:cs="Times New Roman"/>
          <w:b/>
          <w:color w:val="00B050"/>
          <w:sz w:val="24"/>
          <w:szCs w:val="24"/>
        </w:rPr>
        <w:t>berg</w:t>
      </w:r>
      <w:bookmarkEnd w:id="20"/>
      <w:bookmarkEnd w:id="21"/>
    </w:p>
    <w:p w14:paraId="7F2F7DA2" w14:textId="0DF5476D" w:rsidR="00415AF5" w:rsidRPr="00D27719" w:rsidRDefault="00415AF5" w:rsidP="00C81E59">
      <w:pPr>
        <w:spacing w:after="200" w:line="300" w:lineRule="exact"/>
        <w:jc w:val="left"/>
        <w:rPr>
          <w:rFonts w:ascii="Times New Roman" w:hAnsi="Times New Roman" w:cs="Times New Roman"/>
          <w:b/>
        </w:rPr>
      </w:pPr>
    </w:p>
    <w:p w14:paraId="15E23F55" w14:textId="67EB4B10" w:rsidR="00477B55" w:rsidRPr="00D27719" w:rsidRDefault="00477B55" w:rsidP="00C81E59">
      <w:pPr>
        <w:spacing w:after="200" w:line="300" w:lineRule="exact"/>
        <w:jc w:val="left"/>
        <w:rPr>
          <w:rFonts w:ascii="Times New Roman" w:hAnsi="Times New Roman" w:cs="Times New Roman"/>
          <w:noProof/>
        </w:rPr>
      </w:pPr>
      <w:bookmarkStart w:id="22" w:name="Erklärung"/>
    </w:p>
    <w:p w14:paraId="4DE77A6C" w14:textId="2E3CC30A" w:rsidR="002B598A" w:rsidRPr="00D27719" w:rsidRDefault="002B598A" w:rsidP="00C81E59">
      <w:pPr>
        <w:spacing w:after="200" w:line="300" w:lineRule="exact"/>
        <w:jc w:val="left"/>
        <w:rPr>
          <w:rFonts w:ascii="Times New Roman" w:hAnsi="Times New Roman" w:cs="Times New Roman"/>
          <w:b/>
          <w:color w:val="00B050"/>
        </w:rPr>
      </w:pPr>
      <w:r w:rsidRPr="00D27719">
        <w:rPr>
          <w:rFonts w:ascii="Times New Roman" w:hAnsi="Times New Roman" w:cs="Times New Roman"/>
          <w:b/>
          <w:color w:val="00B050"/>
        </w:rPr>
        <w:br w:type="page"/>
      </w:r>
    </w:p>
    <w:p w14:paraId="2B81AC6C" w14:textId="041B934D" w:rsidR="003742DB" w:rsidRPr="00D27719" w:rsidRDefault="0058572D" w:rsidP="00C81E59">
      <w:pPr>
        <w:pStyle w:val="berschrift1"/>
        <w:spacing w:line="300" w:lineRule="exact"/>
        <w:ind w:left="340" w:hanging="340"/>
        <w:rPr>
          <w:rFonts w:ascii="Times New Roman" w:hAnsi="Times New Roman" w:cs="Times New Roman"/>
        </w:rPr>
      </w:pPr>
      <w:bookmarkStart w:id="23" w:name="_Toc95938098"/>
      <w:r w:rsidRPr="00D27719">
        <w:rPr>
          <w:rFonts w:ascii="Times New Roman" w:hAnsi="Times New Roman" w:cs="Times New Roman"/>
        </w:rPr>
        <w:lastRenderedPageBreak/>
        <w:t>Erklärung</w:t>
      </w:r>
      <w:bookmarkEnd w:id="22"/>
      <w:bookmarkEnd w:id="23"/>
    </w:p>
    <w:p w14:paraId="179BFD0F" w14:textId="77777777" w:rsidR="00D447B4" w:rsidRPr="00D27719" w:rsidRDefault="00D447B4" w:rsidP="00C81E59">
      <w:pPr>
        <w:spacing w:line="300" w:lineRule="exact"/>
        <w:rPr>
          <w:rFonts w:ascii="Times New Roman" w:hAnsi="Times New Roman" w:cs="Times New Roman"/>
        </w:rPr>
      </w:pPr>
    </w:p>
    <w:p w14:paraId="28C06E12" w14:textId="77777777" w:rsidR="00014813" w:rsidRPr="00D27719" w:rsidRDefault="005A3DC5" w:rsidP="00C81E59">
      <w:pPr>
        <w:spacing w:line="300" w:lineRule="exact"/>
        <w:rPr>
          <w:rFonts w:ascii="Times New Roman" w:hAnsi="Times New Roman" w:cs="Times New Roman"/>
        </w:rPr>
      </w:pPr>
      <w:r w:rsidRPr="00D27719">
        <w:rPr>
          <w:rFonts w:ascii="Times New Roman" w:hAnsi="Times New Roman" w:cs="Times New Roman"/>
        </w:rPr>
        <w:t>Ich versichere, dass ich die Arbeit selbständig verfasst habe und keine anderen</w:t>
      </w:r>
      <w:r w:rsidR="004057CE" w:rsidRPr="00D27719">
        <w:rPr>
          <w:rFonts w:ascii="Times New Roman" w:hAnsi="Times New Roman" w:cs="Times New Roman"/>
        </w:rPr>
        <w:t xml:space="preserve"> </w:t>
      </w:r>
      <w:r w:rsidRPr="00D27719">
        <w:rPr>
          <w:rFonts w:ascii="Times New Roman" w:hAnsi="Times New Roman" w:cs="Times New Roman"/>
        </w:rPr>
        <w:t>als die angegebenen Quellen und Hilfsmittel benutzt habe.</w:t>
      </w:r>
    </w:p>
    <w:p w14:paraId="60F8135B" w14:textId="77777777" w:rsidR="00E529F6" w:rsidRPr="00D27719" w:rsidRDefault="00E529F6" w:rsidP="00C81E59">
      <w:pPr>
        <w:spacing w:line="300" w:lineRule="exact"/>
        <w:rPr>
          <w:rFonts w:ascii="Times New Roman" w:hAnsi="Times New Roman" w:cs="Times New Roman"/>
        </w:rPr>
      </w:pPr>
    </w:p>
    <w:p w14:paraId="33D558B3" w14:textId="77777777" w:rsidR="00C21836" w:rsidRPr="00D27719" w:rsidRDefault="00C21836" w:rsidP="00C81E59">
      <w:pPr>
        <w:spacing w:line="300" w:lineRule="exact"/>
        <w:rPr>
          <w:rFonts w:ascii="Times New Roman" w:hAnsi="Times New Roman" w:cs="Times New Roman"/>
        </w:rPr>
      </w:pPr>
    </w:p>
    <w:p w14:paraId="7E1165AA" w14:textId="4B87CDD7" w:rsidR="003C7146" w:rsidRPr="00D27719" w:rsidRDefault="007B0172" w:rsidP="00C81E59">
      <w:pPr>
        <w:tabs>
          <w:tab w:val="right" w:pos="8503"/>
        </w:tabs>
        <w:spacing w:line="300" w:lineRule="exact"/>
        <w:rPr>
          <w:rFonts w:ascii="Times New Roman" w:hAnsi="Times New Roman" w:cs="Times New Roman"/>
          <w:vertAlign w:val="superscript"/>
        </w:rPr>
      </w:pPr>
      <w:r w:rsidRPr="00D27719">
        <w:rPr>
          <w:rFonts w:ascii="Times New Roman" w:hAnsi="Times New Roman" w:cs="Times New Roman"/>
          <w:u w:val="single"/>
        </w:rPr>
        <w:t xml:space="preserve">Osnabrück, </w:t>
      </w:r>
      <w:r w:rsidR="009035F4" w:rsidRPr="00D27719">
        <w:rPr>
          <w:rFonts w:ascii="Times New Roman" w:hAnsi="Times New Roman" w:cs="Times New Roman"/>
          <w:u w:val="single"/>
        </w:rPr>
        <w:t>17</w:t>
      </w:r>
      <w:r w:rsidRPr="00D27719">
        <w:rPr>
          <w:rFonts w:ascii="Times New Roman" w:hAnsi="Times New Roman" w:cs="Times New Roman"/>
          <w:u w:val="single"/>
        </w:rPr>
        <w:t>.0</w:t>
      </w:r>
      <w:r w:rsidR="009035F4" w:rsidRPr="00D27719">
        <w:rPr>
          <w:rFonts w:ascii="Times New Roman" w:hAnsi="Times New Roman" w:cs="Times New Roman"/>
          <w:u w:val="single"/>
        </w:rPr>
        <w:t>2</w:t>
      </w:r>
      <w:r w:rsidRPr="00D27719">
        <w:rPr>
          <w:rFonts w:ascii="Times New Roman" w:hAnsi="Times New Roman" w:cs="Times New Roman"/>
          <w:u w:val="single"/>
        </w:rPr>
        <w:t>.202</w:t>
      </w:r>
      <w:r w:rsidR="009035F4" w:rsidRPr="00D27719">
        <w:rPr>
          <w:rFonts w:ascii="Times New Roman" w:hAnsi="Times New Roman" w:cs="Times New Roman"/>
          <w:u w:val="single"/>
        </w:rPr>
        <w:t>2</w:t>
      </w:r>
      <w:r w:rsidR="00014813" w:rsidRPr="00D27719">
        <w:rPr>
          <w:rFonts w:ascii="Times New Roman" w:hAnsi="Times New Roman" w:cs="Times New Roman"/>
          <w:u w:val="single"/>
        </w:rPr>
        <w:tab/>
      </w:r>
      <w:r w:rsidR="00CA117E" w:rsidRPr="00D27719">
        <w:rPr>
          <w:rFonts w:ascii="Times New Roman" w:hAnsi="Times New Roman" w:cs="Times New Roman"/>
          <w:u w:val="single"/>
        </w:rPr>
        <w:br/>
      </w:r>
      <w:r w:rsidR="00930756" w:rsidRPr="00D27719">
        <w:rPr>
          <w:rFonts w:ascii="Times New Roman" w:hAnsi="Times New Roman" w:cs="Times New Roman"/>
          <w:vertAlign w:val="superscript"/>
        </w:rPr>
        <w:t>Ort, Datum</w:t>
      </w:r>
      <w:r w:rsidR="00CA117E" w:rsidRPr="00D27719">
        <w:rPr>
          <w:rFonts w:ascii="Times New Roman" w:hAnsi="Times New Roman" w:cs="Times New Roman"/>
          <w:vertAlign w:val="superscript"/>
        </w:rPr>
        <w:tab/>
      </w:r>
      <w:r w:rsidR="006B7FBC" w:rsidRPr="00D27719">
        <w:rPr>
          <w:rFonts w:ascii="Times New Roman" w:hAnsi="Times New Roman" w:cs="Times New Roman"/>
          <w:vertAlign w:val="superscript"/>
        </w:rPr>
        <w:t xml:space="preserve">Daniel Graf, </w:t>
      </w:r>
      <w:r w:rsidR="009035F4" w:rsidRPr="00D27719">
        <w:rPr>
          <w:rFonts w:ascii="Times New Roman" w:hAnsi="Times New Roman" w:cs="Times New Roman"/>
          <w:vertAlign w:val="superscript"/>
        </w:rPr>
        <w:t>Alexander Führs</w:t>
      </w:r>
      <w:r w:rsidR="006B7FBC" w:rsidRPr="00D27719">
        <w:rPr>
          <w:rFonts w:ascii="Times New Roman" w:hAnsi="Times New Roman" w:cs="Times New Roman"/>
          <w:vertAlign w:val="superscript"/>
        </w:rPr>
        <w:t xml:space="preserve">, </w:t>
      </w:r>
      <w:r w:rsidR="009035F4" w:rsidRPr="00D27719">
        <w:rPr>
          <w:rFonts w:ascii="Times New Roman" w:hAnsi="Times New Roman" w:cs="Times New Roman"/>
          <w:vertAlign w:val="superscript"/>
        </w:rPr>
        <w:t xml:space="preserve">Christoph </w:t>
      </w:r>
      <w:proofErr w:type="spellStart"/>
      <w:r w:rsidR="009035F4" w:rsidRPr="00D27719">
        <w:rPr>
          <w:rFonts w:ascii="Times New Roman" w:hAnsi="Times New Roman" w:cs="Times New Roman"/>
          <w:vertAlign w:val="superscript"/>
        </w:rPr>
        <w:t>Hüsemann</w:t>
      </w:r>
      <w:proofErr w:type="spellEnd"/>
    </w:p>
    <w:p w14:paraId="0FF0DB6D" w14:textId="77777777" w:rsidR="004E6AFA" w:rsidRPr="00D27719" w:rsidRDefault="004E6AFA" w:rsidP="00C81E59">
      <w:pPr>
        <w:spacing w:after="200" w:line="300" w:lineRule="exact"/>
        <w:jc w:val="left"/>
        <w:rPr>
          <w:rFonts w:ascii="Times New Roman" w:hAnsi="Times New Roman" w:cs="Times New Roman"/>
          <w:vertAlign w:val="superscript"/>
        </w:rPr>
      </w:pPr>
    </w:p>
    <w:p w14:paraId="1CA29367" w14:textId="0095A6F2" w:rsidR="003A2086" w:rsidRPr="00D27719" w:rsidRDefault="003A2086" w:rsidP="00C81E59">
      <w:pPr>
        <w:spacing w:after="200" w:line="300" w:lineRule="exact"/>
        <w:jc w:val="left"/>
        <w:rPr>
          <w:rFonts w:ascii="Times New Roman" w:hAnsi="Times New Roman" w:cs="Times New Roman"/>
        </w:rPr>
      </w:pPr>
    </w:p>
    <w:sectPr w:rsidR="003A2086" w:rsidRPr="00D27719" w:rsidSect="00DD1A85">
      <w:headerReference w:type="default" r:id="rId19"/>
      <w:footerReference w:type="default" r:id="rId20"/>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A2B59" w14:textId="77777777" w:rsidR="007514A5" w:rsidRDefault="007514A5" w:rsidP="00BA1924">
      <w:pPr>
        <w:spacing w:line="240" w:lineRule="auto"/>
      </w:pPr>
      <w:r>
        <w:separator/>
      </w:r>
    </w:p>
  </w:endnote>
  <w:endnote w:type="continuationSeparator" w:id="0">
    <w:p w14:paraId="3E902785" w14:textId="77777777" w:rsidR="007514A5" w:rsidRDefault="007514A5" w:rsidP="00BA1924">
      <w:pPr>
        <w:spacing w:line="240" w:lineRule="auto"/>
      </w:pPr>
      <w:r>
        <w:continuationSeparator/>
      </w:r>
    </w:p>
  </w:endnote>
  <w:endnote w:type="continuationNotice" w:id="1">
    <w:p w14:paraId="78B6566D" w14:textId="77777777" w:rsidR="007514A5" w:rsidRDefault="007514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FrnkGothITC Bk BT">
    <w:altName w:val="Segoe Script"/>
    <w:charset w:val="00"/>
    <w:family w:val="swiss"/>
    <w:pitch w:val="variable"/>
    <w:sig w:usb0="00000003" w:usb1="0000004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Next LT Pro Demi">
    <w:altName w:val="Calibri"/>
    <w:charset w:val="00"/>
    <w:family w:val="swiss"/>
    <w:pitch w:val="variable"/>
    <w:sig w:usb0="800000EF" w:usb1="5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6147541"/>
      <w:docPartObj>
        <w:docPartGallery w:val="Page Numbers (Bottom of Page)"/>
        <w:docPartUnique/>
      </w:docPartObj>
    </w:sdtPr>
    <w:sdtEndPr/>
    <w:sdtContent>
      <w:p w14:paraId="65ABC6E6" w14:textId="6241C1A2" w:rsidR="009704C4" w:rsidRDefault="009704C4">
        <w:pPr>
          <w:pStyle w:val="Fuzeile"/>
          <w:jc w:val="center"/>
        </w:pPr>
        <w:r>
          <w:fldChar w:fldCharType="begin"/>
        </w:r>
        <w:r>
          <w:instrText>PAGE   \* MERGEFORMAT</w:instrText>
        </w:r>
        <w:r>
          <w:fldChar w:fldCharType="separate"/>
        </w:r>
        <w:r>
          <w:t>2</w:t>
        </w:r>
        <w:r>
          <w:fldChar w:fldCharType="end"/>
        </w:r>
      </w:p>
    </w:sdtContent>
  </w:sdt>
  <w:p w14:paraId="19865325" w14:textId="604F84F0" w:rsidR="00964AD8" w:rsidRDefault="00964AD8" w:rsidP="00AF0381">
    <w:pPr>
      <w:pStyle w:val="Fuzeile"/>
      <w:tabs>
        <w:tab w:val="clear" w:pos="9072"/>
        <w:tab w:val="left" w:pos="578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85056"/>
      <w:docPartObj>
        <w:docPartGallery w:val="Page Numbers (Bottom of Page)"/>
        <w:docPartUnique/>
      </w:docPartObj>
    </w:sdtPr>
    <w:sdtEndPr/>
    <w:sdtContent>
      <w:p w14:paraId="4EE408A7" w14:textId="59FB1610" w:rsidR="0083789C" w:rsidRDefault="0083789C">
        <w:pPr>
          <w:pStyle w:val="Fuzeile"/>
          <w:jc w:val="center"/>
        </w:pPr>
        <w:r>
          <w:fldChar w:fldCharType="begin"/>
        </w:r>
        <w:r>
          <w:instrText>PAGE   \* MERGEFORMAT</w:instrText>
        </w:r>
        <w:r>
          <w:fldChar w:fldCharType="separate"/>
        </w:r>
        <w:r>
          <w:t>2</w:t>
        </w:r>
        <w:r>
          <w:fldChar w:fldCharType="end"/>
        </w:r>
      </w:p>
    </w:sdtContent>
  </w:sdt>
  <w:p w14:paraId="3110CC1D" w14:textId="77777777" w:rsidR="008A302B" w:rsidRDefault="008A302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3A6BB" w14:textId="77777777" w:rsidR="00964AD8" w:rsidRDefault="00964AD8" w:rsidP="0045070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7DD123" w14:textId="77777777" w:rsidR="007514A5" w:rsidRDefault="007514A5" w:rsidP="00BA1924">
      <w:pPr>
        <w:spacing w:line="240" w:lineRule="auto"/>
      </w:pPr>
      <w:r>
        <w:separator/>
      </w:r>
    </w:p>
  </w:footnote>
  <w:footnote w:type="continuationSeparator" w:id="0">
    <w:p w14:paraId="03D4E94B" w14:textId="77777777" w:rsidR="007514A5" w:rsidRDefault="007514A5" w:rsidP="00BA1924">
      <w:pPr>
        <w:spacing w:line="240" w:lineRule="auto"/>
      </w:pPr>
      <w:r>
        <w:continuationSeparator/>
      </w:r>
    </w:p>
  </w:footnote>
  <w:footnote w:type="continuationNotice" w:id="1">
    <w:p w14:paraId="0965AEFD" w14:textId="77777777" w:rsidR="007514A5" w:rsidRDefault="007514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4F8CC" w14:textId="6208FEF3" w:rsidR="00093C6C" w:rsidRPr="00093C6C" w:rsidRDefault="0004475E" w:rsidP="0004475E">
    <w:pPr>
      <w:pStyle w:val="Kopfzeile"/>
      <w:jc w:val="left"/>
      <w:rPr>
        <w:vertAlign w:val="superscript"/>
      </w:rPr>
    </w:pPr>
    <w:r>
      <w:rPr>
        <w:rFonts w:ascii="Avenir Next LT Pro Demi" w:hAnsi="Avenir Next LT Pro Demi"/>
        <w:color w:val="92D050"/>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D135" w14:textId="05780EFD" w:rsidR="00FB652B" w:rsidRPr="00093C6C" w:rsidRDefault="00CE6C3C" w:rsidP="0004475E">
    <w:pPr>
      <w:pStyle w:val="Kopfzeile"/>
      <w:jc w:val="left"/>
      <w:rPr>
        <w:vertAlign w:val="superscript"/>
      </w:rPr>
    </w:pPr>
    <w:r>
      <w:rPr>
        <w:rFonts w:ascii="Avenir Next LT Pro Demi" w:hAnsi="Avenir Next LT Pro Demi"/>
        <w:color w:val="92D050"/>
        <w:sz w:val="16"/>
        <w:szCs w:val="16"/>
      </w:rPr>
      <w:tab/>
    </w:r>
    <w:r>
      <w:rPr>
        <w:rFonts w:ascii="Avenir Next LT Pro Demi" w:hAnsi="Avenir Next LT Pro Demi"/>
        <w:color w:val="92D050"/>
        <w:sz w:val="16"/>
        <w:szCs w:val="16"/>
      </w:rPr>
      <w:tab/>
    </w:r>
    <w:r w:rsidR="00FB652B">
      <w:rPr>
        <w:rFonts w:ascii="Avenir Next LT Pro Demi" w:hAnsi="Avenir Next LT Pro Demi"/>
        <w:color w:val="92D050"/>
        <w:sz w:val="16"/>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6BC7" w14:textId="77777777" w:rsidR="00942067" w:rsidRPr="00093C6C" w:rsidRDefault="00FB652B" w:rsidP="0004475E">
    <w:pPr>
      <w:pStyle w:val="Kopfzeile"/>
      <w:jc w:val="left"/>
      <w:rPr>
        <w:vertAlign w:val="superscript"/>
      </w:rPr>
    </w:pPr>
    <w:r>
      <w:rPr>
        <w:rFonts w:ascii="Avenir Next LT Pro Demi" w:hAnsi="Avenir Next LT Pro Demi"/>
        <w:color w:val="92D05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CEB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472E93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052CDA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46EC1F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024B7B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5C7F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C0A17D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FE9D9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F0EA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6BC6A3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082090"/>
    <w:multiLevelType w:val="hybridMultilevel"/>
    <w:tmpl w:val="D79AC7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CD5001"/>
    <w:multiLevelType w:val="multilevel"/>
    <w:tmpl w:val="8C181128"/>
    <w:lvl w:ilvl="0">
      <w:start w:val="1"/>
      <w:numFmt w:val="decimal"/>
      <w:lvlText w:val="%1."/>
      <w:lvlJc w:val="left"/>
      <w:pPr>
        <w:ind w:left="360" w:hanging="360"/>
      </w:pPr>
    </w:lvl>
    <w:lvl w:ilvl="1">
      <w:start w:val="1"/>
      <w:numFmt w:val="decimal"/>
      <w:lvlText w:val="%1.%2."/>
      <w:lvlJc w:val="left"/>
      <w:pPr>
        <w:ind w:left="857" w:hanging="432"/>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354" w:hanging="504"/>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C731864"/>
    <w:multiLevelType w:val="hybridMultilevel"/>
    <w:tmpl w:val="BF084B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0"/>
  </w:num>
  <w:num w:numId="4">
    <w:abstractNumId w:val="1"/>
  </w:num>
  <w:num w:numId="5">
    <w:abstractNumId w:val="2"/>
  </w:num>
  <w:num w:numId="6">
    <w:abstractNumId w:val="3"/>
  </w:num>
  <w:num w:numId="7">
    <w:abstractNumId w:val="5"/>
  </w:num>
  <w:num w:numId="8">
    <w:abstractNumId w:val="6"/>
  </w:num>
  <w:num w:numId="9">
    <w:abstractNumId w:val="7"/>
  </w:num>
  <w:num w:numId="10">
    <w:abstractNumId w:val="8"/>
  </w:num>
  <w:num w:numId="11">
    <w:abstractNumId w:val="9"/>
  </w:num>
  <w:num w:numId="12">
    <w:abstractNumId w:val="12"/>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movePersonalInformation/>
  <w:removeDateAndTime/>
  <w:proofState w:spelling="clean" w:grammar="clean"/>
  <w:defaultTabStop w:val="709"/>
  <w:autoHyphenation/>
  <w:hyphenationZone w:val="142"/>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7SwNDC1MAZCIyUdpeDU4uLM/DyQAqNaAPvqoaksAAAA"/>
  </w:docVars>
  <w:rsids>
    <w:rsidRoot w:val="00F25661"/>
    <w:rsid w:val="0000007E"/>
    <w:rsid w:val="0000017E"/>
    <w:rsid w:val="00000A7C"/>
    <w:rsid w:val="00000C4D"/>
    <w:rsid w:val="00000CEC"/>
    <w:rsid w:val="00000F9B"/>
    <w:rsid w:val="00001692"/>
    <w:rsid w:val="000018D5"/>
    <w:rsid w:val="00001B06"/>
    <w:rsid w:val="00001B44"/>
    <w:rsid w:val="000025F2"/>
    <w:rsid w:val="00002A55"/>
    <w:rsid w:val="00002C2B"/>
    <w:rsid w:val="00002E47"/>
    <w:rsid w:val="0000344C"/>
    <w:rsid w:val="00003792"/>
    <w:rsid w:val="00003C41"/>
    <w:rsid w:val="00004164"/>
    <w:rsid w:val="0000454F"/>
    <w:rsid w:val="00004937"/>
    <w:rsid w:val="00004AD2"/>
    <w:rsid w:val="00004C5D"/>
    <w:rsid w:val="00004EF0"/>
    <w:rsid w:val="00004F1D"/>
    <w:rsid w:val="00005042"/>
    <w:rsid w:val="00005503"/>
    <w:rsid w:val="000055D8"/>
    <w:rsid w:val="00006505"/>
    <w:rsid w:val="00006671"/>
    <w:rsid w:val="00006C7B"/>
    <w:rsid w:val="000074C0"/>
    <w:rsid w:val="0000797F"/>
    <w:rsid w:val="00007A3B"/>
    <w:rsid w:val="00010094"/>
    <w:rsid w:val="000102B4"/>
    <w:rsid w:val="000106F9"/>
    <w:rsid w:val="000108AE"/>
    <w:rsid w:val="00010C0B"/>
    <w:rsid w:val="00011255"/>
    <w:rsid w:val="00011CAA"/>
    <w:rsid w:val="00011D9B"/>
    <w:rsid w:val="00011F3B"/>
    <w:rsid w:val="00012A82"/>
    <w:rsid w:val="00013137"/>
    <w:rsid w:val="000135E7"/>
    <w:rsid w:val="00013DA6"/>
    <w:rsid w:val="00013E15"/>
    <w:rsid w:val="00013EB9"/>
    <w:rsid w:val="00014394"/>
    <w:rsid w:val="000144FA"/>
    <w:rsid w:val="000145E1"/>
    <w:rsid w:val="00014677"/>
    <w:rsid w:val="00014813"/>
    <w:rsid w:val="00014B8E"/>
    <w:rsid w:val="00014B97"/>
    <w:rsid w:val="00014CA8"/>
    <w:rsid w:val="00014D36"/>
    <w:rsid w:val="00014F4A"/>
    <w:rsid w:val="00015310"/>
    <w:rsid w:val="00015AD0"/>
    <w:rsid w:val="00015B15"/>
    <w:rsid w:val="00015D59"/>
    <w:rsid w:val="000160FC"/>
    <w:rsid w:val="000163A4"/>
    <w:rsid w:val="000164B5"/>
    <w:rsid w:val="000164DA"/>
    <w:rsid w:val="000169E5"/>
    <w:rsid w:val="00016A94"/>
    <w:rsid w:val="0001718D"/>
    <w:rsid w:val="00017265"/>
    <w:rsid w:val="000172F9"/>
    <w:rsid w:val="0001734A"/>
    <w:rsid w:val="0001753F"/>
    <w:rsid w:val="00017E99"/>
    <w:rsid w:val="000203ED"/>
    <w:rsid w:val="000206A6"/>
    <w:rsid w:val="00020D3B"/>
    <w:rsid w:val="00020FE6"/>
    <w:rsid w:val="000210DB"/>
    <w:rsid w:val="0002123D"/>
    <w:rsid w:val="000212FA"/>
    <w:rsid w:val="0002149D"/>
    <w:rsid w:val="00021AF7"/>
    <w:rsid w:val="00021DFC"/>
    <w:rsid w:val="00021EF5"/>
    <w:rsid w:val="00021FC2"/>
    <w:rsid w:val="0002204A"/>
    <w:rsid w:val="00022103"/>
    <w:rsid w:val="00022280"/>
    <w:rsid w:val="00022524"/>
    <w:rsid w:val="00022699"/>
    <w:rsid w:val="0002284B"/>
    <w:rsid w:val="0002316F"/>
    <w:rsid w:val="00023475"/>
    <w:rsid w:val="000237CD"/>
    <w:rsid w:val="000239C3"/>
    <w:rsid w:val="00023A7F"/>
    <w:rsid w:val="00023C17"/>
    <w:rsid w:val="00023C20"/>
    <w:rsid w:val="00023F47"/>
    <w:rsid w:val="00024413"/>
    <w:rsid w:val="00024766"/>
    <w:rsid w:val="00024869"/>
    <w:rsid w:val="000248E3"/>
    <w:rsid w:val="0002498A"/>
    <w:rsid w:val="00024B22"/>
    <w:rsid w:val="00024E2D"/>
    <w:rsid w:val="00024F28"/>
    <w:rsid w:val="000251F5"/>
    <w:rsid w:val="0002541B"/>
    <w:rsid w:val="0002598E"/>
    <w:rsid w:val="00025A83"/>
    <w:rsid w:val="00025BEA"/>
    <w:rsid w:val="00025D43"/>
    <w:rsid w:val="00025D60"/>
    <w:rsid w:val="00026027"/>
    <w:rsid w:val="0002659B"/>
    <w:rsid w:val="000267C4"/>
    <w:rsid w:val="000267EA"/>
    <w:rsid w:val="00026891"/>
    <w:rsid w:val="00026899"/>
    <w:rsid w:val="00026CD6"/>
    <w:rsid w:val="0002724F"/>
    <w:rsid w:val="0002731D"/>
    <w:rsid w:val="000276D5"/>
    <w:rsid w:val="00027830"/>
    <w:rsid w:val="00027A62"/>
    <w:rsid w:val="00027BDE"/>
    <w:rsid w:val="00027C83"/>
    <w:rsid w:val="00027CD7"/>
    <w:rsid w:val="00027E94"/>
    <w:rsid w:val="00031163"/>
    <w:rsid w:val="00031412"/>
    <w:rsid w:val="0003180C"/>
    <w:rsid w:val="00031CE4"/>
    <w:rsid w:val="000321AA"/>
    <w:rsid w:val="0003230F"/>
    <w:rsid w:val="000323F4"/>
    <w:rsid w:val="0003246A"/>
    <w:rsid w:val="00032A56"/>
    <w:rsid w:val="00032AA9"/>
    <w:rsid w:val="00032C21"/>
    <w:rsid w:val="00032CCF"/>
    <w:rsid w:val="00033069"/>
    <w:rsid w:val="0003317D"/>
    <w:rsid w:val="00033370"/>
    <w:rsid w:val="00033DA6"/>
    <w:rsid w:val="00033F48"/>
    <w:rsid w:val="00034672"/>
    <w:rsid w:val="0003469E"/>
    <w:rsid w:val="00034ABB"/>
    <w:rsid w:val="000352D9"/>
    <w:rsid w:val="0003579A"/>
    <w:rsid w:val="00035BEE"/>
    <w:rsid w:val="00036674"/>
    <w:rsid w:val="00036702"/>
    <w:rsid w:val="00036CDB"/>
    <w:rsid w:val="00037168"/>
    <w:rsid w:val="000375F9"/>
    <w:rsid w:val="00037886"/>
    <w:rsid w:val="000409AF"/>
    <w:rsid w:val="00040AB4"/>
    <w:rsid w:val="00040AC9"/>
    <w:rsid w:val="00041537"/>
    <w:rsid w:val="000417B5"/>
    <w:rsid w:val="00042316"/>
    <w:rsid w:val="000424E3"/>
    <w:rsid w:val="000428EA"/>
    <w:rsid w:val="00042AF9"/>
    <w:rsid w:val="00043005"/>
    <w:rsid w:val="00043746"/>
    <w:rsid w:val="00043B1C"/>
    <w:rsid w:val="00043B24"/>
    <w:rsid w:val="00043F48"/>
    <w:rsid w:val="00044014"/>
    <w:rsid w:val="00044494"/>
    <w:rsid w:val="0004456F"/>
    <w:rsid w:val="0004475E"/>
    <w:rsid w:val="0004475F"/>
    <w:rsid w:val="00044EB7"/>
    <w:rsid w:val="00044F87"/>
    <w:rsid w:val="0004500F"/>
    <w:rsid w:val="0004561C"/>
    <w:rsid w:val="000456B8"/>
    <w:rsid w:val="0004599B"/>
    <w:rsid w:val="000459A6"/>
    <w:rsid w:val="00045A9A"/>
    <w:rsid w:val="00045D99"/>
    <w:rsid w:val="000460A2"/>
    <w:rsid w:val="000461F8"/>
    <w:rsid w:val="000465E6"/>
    <w:rsid w:val="000466F1"/>
    <w:rsid w:val="00046D08"/>
    <w:rsid w:val="00046ECB"/>
    <w:rsid w:val="00047738"/>
    <w:rsid w:val="00047A5B"/>
    <w:rsid w:val="00047DFB"/>
    <w:rsid w:val="00047FD4"/>
    <w:rsid w:val="00050D33"/>
    <w:rsid w:val="0005109A"/>
    <w:rsid w:val="00051333"/>
    <w:rsid w:val="00051C1C"/>
    <w:rsid w:val="00051D65"/>
    <w:rsid w:val="00051E65"/>
    <w:rsid w:val="00052195"/>
    <w:rsid w:val="0005236C"/>
    <w:rsid w:val="00053081"/>
    <w:rsid w:val="000530D3"/>
    <w:rsid w:val="000530E9"/>
    <w:rsid w:val="00053A97"/>
    <w:rsid w:val="00053B22"/>
    <w:rsid w:val="00054576"/>
    <w:rsid w:val="000545EB"/>
    <w:rsid w:val="00054AB0"/>
    <w:rsid w:val="00054D79"/>
    <w:rsid w:val="00054FA8"/>
    <w:rsid w:val="000551FF"/>
    <w:rsid w:val="000557B0"/>
    <w:rsid w:val="00055833"/>
    <w:rsid w:val="00055A9C"/>
    <w:rsid w:val="00055B56"/>
    <w:rsid w:val="00055BFF"/>
    <w:rsid w:val="000564BC"/>
    <w:rsid w:val="00056EBD"/>
    <w:rsid w:val="00056F94"/>
    <w:rsid w:val="00057234"/>
    <w:rsid w:val="000572B0"/>
    <w:rsid w:val="000577AC"/>
    <w:rsid w:val="0006059B"/>
    <w:rsid w:val="000608C8"/>
    <w:rsid w:val="00060961"/>
    <w:rsid w:val="000609C6"/>
    <w:rsid w:val="00060A1F"/>
    <w:rsid w:val="00060C5E"/>
    <w:rsid w:val="00061962"/>
    <w:rsid w:val="00061B5A"/>
    <w:rsid w:val="00061C60"/>
    <w:rsid w:val="00061E45"/>
    <w:rsid w:val="00061F6E"/>
    <w:rsid w:val="00061F83"/>
    <w:rsid w:val="00061FB4"/>
    <w:rsid w:val="00062424"/>
    <w:rsid w:val="000629D5"/>
    <w:rsid w:val="00063448"/>
    <w:rsid w:val="000634FD"/>
    <w:rsid w:val="00063611"/>
    <w:rsid w:val="0006386D"/>
    <w:rsid w:val="00063904"/>
    <w:rsid w:val="0006399A"/>
    <w:rsid w:val="00063EA5"/>
    <w:rsid w:val="0006402A"/>
    <w:rsid w:val="000643D7"/>
    <w:rsid w:val="00064460"/>
    <w:rsid w:val="00064A13"/>
    <w:rsid w:val="00064BA3"/>
    <w:rsid w:val="000651F0"/>
    <w:rsid w:val="000656EB"/>
    <w:rsid w:val="00065EB3"/>
    <w:rsid w:val="000662D6"/>
    <w:rsid w:val="000664C1"/>
    <w:rsid w:val="000666D9"/>
    <w:rsid w:val="000669C8"/>
    <w:rsid w:val="00066C3E"/>
    <w:rsid w:val="00066CF3"/>
    <w:rsid w:val="00067DE6"/>
    <w:rsid w:val="00067F37"/>
    <w:rsid w:val="00070285"/>
    <w:rsid w:val="000705EA"/>
    <w:rsid w:val="00070681"/>
    <w:rsid w:val="0007093F"/>
    <w:rsid w:val="00070AAC"/>
    <w:rsid w:val="00070E3F"/>
    <w:rsid w:val="00071462"/>
    <w:rsid w:val="0007198F"/>
    <w:rsid w:val="00072245"/>
    <w:rsid w:val="000728A3"/>
    <w:rsid w:val="00072C2F"/>
    <w:rsid w:val="00072DBE"/>
    <w:rsid w:val="0007308C"/>
    <w:rsid w:val="000732B4"/>
    <w:rsid w:val="00073700"/>
    <w:rsid w:val="00073CB3"/>
    <w:rsid w:val="000741DF"/>
    <w:rsid w:val="00074702"/>
    <w:rsid w:val="000750AC"/>
    <w:rsid w:val="00075FA7"/>
    <w:rsid w:val="00076E94"/>
    <w:rsid w:val="0007799A"/>
    <w:rsid w:val="00077A75"/>
    <w:rsid w:val="00077C4E"/>
    <w:rsid w:val="000800DE"/>
    <w:rsid w:val="00080429"/>
    <w:rsid w:val="000808C2"/>
    <w:rsid w:val="00080EA1"/>
    <w:rsid w:val="00080ED1"/>
    <w:rsid w:val="00081183"/>
    <w:rsid w:val="00082266"/>
    <w:rsid w:val="00083C12"/>
    <w:rsid w:val="00083CA2"/>
    <w:rsid w:val="00083D0D"/>
    <w:rsid w:val="00083D17"/>
    <w:rsid w:val="00084377"/>
    <w:rsid w:val="0008446A"/>
    <w:rsid w:val="000844E0"/>
    <w:rsid w:val="00084559"/>
    <w:rsid w:val="00084ADD"/>
    <w:rsid w:val="00084C65"/>
    <w:rsid w:val="00085071"/>
    <w:rsid w:val="000850DF"/>
    <w:rsid w:val="000850E4"/>
    <w:rsid w:val="000852C0"/>
    <w:rsid w:val="00085942"/>
    <w:rsid w:val="00086710"/>
    <w:rsid w:val="000869E8"/>
    <w:rsid w:val="00086CAD"/>
    <w:rsid w:val="00086D19"/>
    <w:rsid w:val="00086EFB"/>
    <w:rsid w:val="00087DC8"/>
    <w:rsid w:val="00087DF2"/>
    <w:rsid w:val="0009001B"/>
    <w:rsid w:val="000901A1"/>
    <w:rsid w:val="000906EF"/>
    <w:rsid w:val="0009072A"/>
    <w:rsid w:val="0009101E"/>
    <w:rsid w:val="0009123B"/>
    <w:rsid w:val="00091E2A"/>
    <w:rsid w:val="00093BCD"/>
    <w:rsid w:val="00093C6C"/>
    <w:rsid w:val="00093EA0"/>
    <w:rsid w:val="00094364"/>
    <w:rsid w:val="00094762"/>
    <w:rsid w:val="00094B28"/>
    <w:rsid w:val="00094CF2"/>
    <w:rsid w:val="00095352"/>
    <w:rsid w:val="000956BB"/>
    <w:rsid w:val="0009574D"/>
    <w:rsid w:val="000957CA"/>
    <w:rsid w:val="00095E7B"/>
    <w:rsid w:val="000960FA"/>
    <w:rsid w:val="00096ABD"/>
    <w:rsid w:val="0009722A"/>
    <w:rsid w:val="0009754E"/>
    <w:rsid w:val="00097921"/>
    <w:rsid w:val="000979F6"/>
    <w:rsid w:val="00097C95"/>
    <w:rsid w:val="00097CE5"/>
    <w:rsid w:val="00097F58"/>
    <w:rsid w:val="000A0391"/>
    <w:rsid w:val="000A0650"/>
    <w:rsid w:val="000A19FF"/>
    <w:rsid w:val="000A2076"/>
    <w:rsid w:val="000A24E7"/>
    <w:rsid w:val="000A26BB"/>
    <w:rsid w:val="000A2E14"/>
    <w:rsid w:val="000A35A2"/>
    <w:rsid w:val="000A442D"/>
    <w:rsid w:val="000A469F"/>
    <w:rsid w:val="000A4B65"/>
    <w:rsid w:val="000A568D"/>
    <w:rsid w:val="000A56B5"/>
    <w:rsid w:val="000A5D3B"/>
    <w:rsid w:val="000A60D6"/>
    <w:rsid w:val="000A64FA"/>
    <w:rsid w:val="000A71CA"/>
    <w:rsid w:val="000A728C"/>
    <w:rsid w:val="000A75B3"/>
    <w:rsid w:val="000A76F8"/>
    <w:rsid w:val="000A7DBC"/>
    <w:rsid w:val="000B0066"/>
    <w:rsid w:val="000B04E1"/>
    <w:rsid w:val="000B0E4B"/>
    <w:rsid w:val="000B0FAB"/>
    <w:rsid w:val="000B130A"/>
    <w:rsid w:val="000B1383"/>
    <w:rsid w:val="000B156A"/>
    <w:rsid w:val="000B16C8"/>
    <w:rsid w:val="000B174A"/>
    <w:rsid w:val="000B1AE1"/>
    <w:rsid w:val="000B1D27"/>
    <w:rsid w:val="000B1EF1"/>
    <w:rsid w:val="000B2476"/>
    <w:rsid w:val="000B25D4"/>
    <w:rsid w:val="000B2637"/>
    <w:rsid w:val="000B2C44"/>
    <w:rsid w:val="000B2D9A"/>
    <w:rsid w:val="000B2FC1"/>
    <w:rsid w:val="000B31D5"/>
    <w:rsid w:val="000B3383"/>
    <w:rsid w:val="000B341B"/>
    <w:rsid w:val="000B343D"/>
    <w:rsid w:val="000B3E72"/>
    <w:rsid w:val="000B3ECE"/>
    <w:rsid w:val="000B4343"/>
    <w:rsid w:val="000B4AD4"/>
    <w:rsid w:val="000B5455"/>
    <w:rsid w:val="000B58FE"/>
    <w:rsid w:val="000B59FC"/>
    <w:rsid w:val="000B5A92"/>
    <w:rsid w:val="000B5F3F"/>
    <w:rsid w:val="000B65C9"/>
    <w:rsid w:val="000B66B8"/>
    <w:rsid w:val="000B66F9"/>
    <w:rsid w:val="000B6977"/>
    <w:rsid w:val="000B6EBE"/>
    <w:rsid w:val="000B75EA"/>
    <w:rsid w:val="000B7C5E"/>
    <w:rsid w:val="000B7D79"/>
    <w:rsid w:val="000B7F64"/>
    <w:rsid w:val="000C0045"/>
    <w:rsid w:val="000C0198"/>
    <w:rsid w:val="000C093C"/>
    <w:rsid w:val="000C1062"/>
    <w:rsid w:val="000C12E6"/>
    <w:rsid w:val="000C1306"/>
    <w:rsid w:val="000C1374"/>
    <w:rsid w:val="000C1D89"/>
    <w:rsid w:val="000C1FD5"/>
    <w:rsid w:val="000C2054"/>
    <w:rsid w:val="000C212E"/>
    <w:rsid w:val="000C234C"/>
    <w:rsid w:val="000C25FC"/>
    <w:rsid w:val="000C2D88"/>
    <w:rsid w:val="000C2DB8"/>
    <w:rsid w:val="000C2EC5"/>
    <w:rsid w:val="000C3C0D"/>
    <w:rsid w:val="000C41D7"/>
    <w:rsid w:val="000C4A69"/>
    <w:rsid w:val="000C53A1"/>
    <w:rsid w:val="000C552F"/>
    <w:rsid w:val="000C5917"/>
    <w:rsid w:val="000C5A9C"/>
    <w:rsid w:val="000C5D19"/>
    <w:rsid w:val="000C60F3"/>
    <w:rsid w:val="000C676D"/>
    <w:rsid w:val="000C6FE3"/>
    <w:rsid w:val="000C704C"/>
    <w:rsid w:val="000C733A"/>
    <w:rsid w:val="000C75B2"/>
    <w:rsid w:val="000C7FA5"/>
    <w:rsid w:val="000D07AC"/>
    <w:rsid w:val="000D0CA7"/>
    <w:rsid w:val="000D0DCE"/>
    <w:rsid w:val="000D0F2F"/>
    <w:rsid w:val="000D107F"/>
    <w:rsid w:val="000D1654"/>
    <w:rsid w:val="000D1743"/>
    <w:rsid w:val="000D1A0C"/>
    <w:rsid w:val="000D1CD3"/>
    <w:rsid w:val="000D239E"/>
    <w:rsid w:val="000D2DDD"/>
    <w:rsid w:val="000D30E7"/>
    <w:rsid w:val="000D30EA"/>
    <w:rsid w:val="000D31F3"/>
    <w:rsid w:val="000D3D96"/>
    <w:rsid w:val="000D3FEB"/>
    <w:rsid w:val="000D47CE"/>
    <w:rsid w:val="000D4AEB"/>
    <w:rsid w:val="000D4CC3"/>
    <w:rsid w:val="000D4DBD"/>
    <w:rsid w:val="000D4FEC"/>
    <w:rsid w:val="000D51E4"/>
    <w:rsid w:val="000D53B6"/>
    <w:rsid w:val="000D5758"/>
    <w:rsid w:val="000D5E9E"/>
    <w:rsid w:val="000D64DB"/>
    <w:rsid w:val="000D65F5"/>
    <w:rsid w:val="000D686E"/>
    <w:rsid w:val="000D6DAC"/>
    <w:rsid w:val="000D6EB3"/>
    <w:rsid w:val="000D6F15"/>
    <w:rsid w:val="000D706B"/>
    <w:rsid w:val="000D7BB2"/>
    <w:rsid w:val="000E039E"/>
    <w:rsid w:val="000E0B21"/>
    <w:rsid w:val="000E0B4A"/>
    <w:rsid w:val="000E0FCC"/>
    <w:rsid w:val="000E1186"/>
    <w:rsid w:val="000E1785"/>
    <w:rsid w:val="000E1A6B"/>
    <w:rsid w:val="000E1C7F"/>
    <w:rsid w:val="000E20C0"/>
    <w:rsid w:val="000E22AC"/>
    <w:rsid w:val="000E243A"/>
    <w:rsid w:val="000E269D"/>
    <w:rsid w:val="000E2892"/>
    <w:rsid w:val="000E2EB9"/>
    <w:rsid w:val="000E36B3"/>
    <w:rsid w:val="000E389F"/>
    <w:rsid w:val="000E3B6E"/>
    <w:rsid w:val="000E3E36"/>
    <w:rsid w:val="000E3E81"/>
    <w:rsid w:val="000E3FCB"/>
    <w:rsid w:val="000E4DAD"/>
    <w:rsid w:val="000E4E1B"/>
    <w:rsid w:val="000E4F63"/>
    <w:rsid w:val="000E59CE"/>
    <w:rsid w:val="000E5B28"/>
    <w:rsid w:val="000E5FED"/>
    <w:rsid w:val="000E65C8"/>
    <w:rsid w:val="000E67B8"/>
    <w:rsid w:val="000E6C2D"/>
    <w:rsid w:val="000E6D8C"/>
    <w:rsid w:val="000E7207"/>
    <w:rsid w:val="000E75E0"/>
    <w:rsid w:val="000E7C95"/>
    <w:rsid w:val="000F0002"/>
    <w:rsid w:val="000F07FD"/>
    <w:rsid w:val="000F0C52"/>
    <w:rsid w:val="000F0D13"/>
    <w:rsid w:val="000F0F2E"/>
    <w:rsid w:val="000F1543"/>
    <w:rsid w:val="000F1721"/>
    <w:rsid w:val="000F17DB"/>
    <w:rsid w:val="000F1B35"/>
    <w:rsid w:val="000F1DE3"/>
    <w:rsid w:val="000F1F34"/>
    <w:rsid w:val="000F267C"/>
    <w:rsid w:val="000F273D"/>
    <w:rsid w:val="000F2A8E"/>
    <w:rsid w:val="000F2D2F"/>
    <w:rsid w:val="000F2EBE"/>
    <w:rsid w:val="000F32DF"/>
    <w:rsid w:val="000F3682"/>
    <w:rsid w:val="000F3FF8"/>
    <w:rsid w:val="000F40D6"/>
    <w:rsid w:val="000F4235"/>
    <w:rsid w:val="000F45FB"/>
    <w:rsid w:val="000F4935"/>
    <w:rsid w:val="000F4C28"/>
    <w:rsid w:val="000F4C39"/>
    <w:rsid w:val="000F4E55"/>
    <w:rsid w:val="000F4F2C"/>
    <w:rsid w:val="000F5043"/>
    <w:rsid w:val="000F53A7"/>
    <w:rsid w:val="000F5704"/>
    <w:rsid w:val="000F5732"/>
    <w:rsid w:val="000F58C6"/>
    <w:rsid w:val="000F5C11"/>
    <w:rsid w:val="000F5D1F"/>
    <w:rsid w:val="000F5FDF"/>
    <w:rsid w:val="000F6332"/>
    <w:rsid w:val="000F660E"/>
    <w:rsid w:val="000F686A"/>
    <w:rsid w:val="000F68EC"/>
    <w:rsid w:val="000F6D35"/>
    <w:rsid w:val="000F7582"/>
    <w:rsid w:val="000F799B"/>
    <w:rsid w:val="000F7D36"/>
    <w:rsid w:val="00100142"/>
    <w:rsid w:val="001003D3"/>
    <w:rsid w:val="00100448"/>
    <w:rsid w:val="001006E0"/>
    <w:rsid w:val="00100739"/>
    <w:rsid w:val="0010078C"/>
    <w:rsid w:val="001009B7"/>
    <w:rsid w:val="00100A50"/>
    <w:rsid w:val="001012D0"/>
    <w:rsid w:val="001012E5"/>
    <w:rsid w:val="00101389"/>
    <w:rsid w:val="00101762"/>
    <w:rsid w:val="0010252D"/>
    <w:rsid w:val="00102574"/>
    <w:rsid w:val="00102676"/>
    <w:rsid w:val="00102787"/>
    <w:rsid w:val="00102FAB"/>
    <w:rsid w:val="0010330F"/>
    <w:rsid w:val="001035CA"/>
    <w:rsid w:val="00103D76"/>
    <w:rsid w:val="00103DA4"/>
    <w:rsid w:val="0010419E"/>
    <w:rsid w:val="00104436"/>
    <w:rsid w:val="0010447B"/>
    <w:rsid w:val="0010455A"/>
    <w:rsid w:val="00104867"/>
    <w:rsid w:val="00104B8D"/>
    <w:rsid w:val="00105074"/>
    <w:rsid w:val="0010526B"/>
    <w:rsid w:val="0010549F"/>
    <w:rsid w:val="00105E31"/>
    <w:rsid w:val="00105EDD"/>
    <w:rsid w:val="00106580"/>
    <w:rsid w:val="00106942"/>
    <w:rsid w:val="00106ADC"/>
    <w:rsid w:val="00106E4D"/>
    <w:rsid w:val="00107544"/>
    <w:rsid w:val="00107B8B"/>
    <w:rsid w:val="00107D16"/>
    <w:rsid w:val="00107D1F"/>
    <w:rsid w:val="00107D46"/>
    <w:rsid w:val="00107DB6"/>
    <w:rsid w:val="00107E88"/>
    <w:rsid w:val="00110342"/>
    <w:rsid w:val="001109D2"/>
    <w:rsid w:val="00111179"/>
    <w:rsid w:val="00111327"/>
    <w:rsid w:val="0011133B"/>
    <w:rsid w:val="00111476"/>
    <w:rsid w:val="001119A6"/>
    <w:rsid w:val="00111B4D"/>
    <w:rsid w:val="00111CA2"/>
    <w:rsid w:val="00111CCE"/>
    <w:rsid w:val="00111F3A"/>
    <w:rsid w:val="00111F8A"/>
    <w:rsid w:val="0011202B"/>
    <w:rsid w:val="001120CB"/>
    <w:rsid w:val="001121A5"/>
    <w:rsid w:val="0011247D"/>
    <w:rsid w:val="00112839"/>
    <w:rsid w:val="001129EA"/>
    <w:rsid w:val="00112A6A"/>
    <w:rsid w:val="00112B0D"/>
    <w:rsid w:val="00112C46"/>
    <w:rsid w:val="00112C69"/>
    <w:rsid w:val="00112CFA"/>
    <w:rsid w:val="0011321A"/>
    <w:rsid w:val="001137B2"/>
    <w:rsid w:val="001139BC"/>
    <w:rsid w:val="00113BD7"/>
    <w:rsid w:val="0011406B"/>
    <w:rsid w:val="0011424A"/>
    <w:rsid w:val="001148F7"/>
    <w:rsid w:val="00114AF3"/>
    <w:rsid w:val="001151B3"/>
    <w:rsid w:val="001153D7"/>
    <w:rsid w:val="00115420"/>
    <w:rsid w:val="00115718"/>
    <w:rsid w:val="0011572E"/>
    <w:rsid w:val="001157EE"/>
    <w:rsid w:val="00115889"/>
    <w:rsid w:val="00115B95"/>
    <w:rsid w:val="00115E08"/>
    <w:rsid w:val="001160FC"/>
    <w:rsid w:val="00116349"/>
    <w:rsid w:val="0011669B"/>
    <w:rsid w:val="001171B0"/>
    <w:rsid w:val="001173BA"/>
    <w:rsid w:val="00117C82"/>
    <w:rsid w:val="00120257"/>
    <w:rsid w:val="00120442"/>
    <w:rsid w:val="00120F52"/>
    <w:rsid w:val="00121555"/>
    <w:rsid w:val="00121653"/>
    <w:rsid w:val="001216EA"/>
    <w:rsid w:val="001219F5"/>
    <w:rsid w:val="00122074"/>
    <w:rsid w:val="00122206"/>
    <w:rsid w:val="00122557"/>
    <w:rsid w:val="0012262E"/>
    <w:rsid w:val="00122CC3"/>
    <w:rsid w:val="00122F09"/>
    <w:rsid w:val="001234B9"/>
    <w:rsid w:val="0012364D"/>
    <w:rsid w:val="00123B07"/>
    <w:rsid w:val="00123D34"/>
    <w:rsid w:val="00123D94"/>
    <w:rsid w:val="00124260"/>
    <w:rsid w:val="00124276"/>
    <w:rsid w:val="00124390"/>
    <w:rsid w:val="0012445B"/>
    <w:rsid w:val="001244EB"/>
    <w:rsid w:val="00124BF8"/>
    <w:rsid w:val="00124D44"/>
    <w:rsid w:val="0012520C"/>
    <w:rsid w:val="00125641"/>
    <w:rsid w:val="00125709"/>
    <w:rsid w:val="001259DF"/>
    <w:rsid w:val="00125C60"/>
    <w:rsid w:val="00125F0C"/>
    <w:rsid w:val="00126211"/>
    <w:rsid w:val="00126FEF"/>
    <w:rsid w:val="00127096"/>
    <w:rsid w:val="001270AF"/>
    <w:rsid w:val="0012767F"/>
    <w:rsid w:val="00127886"/>
    <w:rsid w:val="001278D2"/>
    <w:rsid w:val="00127E2A"/>
    <w:rsid w:val="001301AC"/>
    <w:rsid w:val="001301B5"/>
    <w:rsid w:val="001301FD"/>
    <w:rsid w:val="0013063B"/>
    <w:rsid w:val="001307F0"/>
    <w:rsid w:val="00130874"/>
    <w:rsid w:val="0013109C"/>
    <w:rsid w:val="00131381"/>
    <w:rsid w:val="0013159F"/>
    <w:rsid w:val="00131A73"/>
    <w:rsid w:val="00131DD8"/>
    <w:rsid w:val="0013201B"/>
    <w:rsid w:val="00133050"/>
    <w:rsid w:val="00133B39"/>
    <w:rsid w:val="00133C6B"/>
    <w:rsid w:val="00134213"/>
    <w:rsid w:val="00134533"/>
    <w:rsid w:val="001350F0"/>
    <w:rsid w:val="001353BC"/>
    <w:rsid w:val="00135B33"/>
    <w:rsid w:val="00135C3D"/>
    <w:rsid w:val="00135EBE"/>
    <w:rsid w:val="0013619E"/>
    <w:rsid w:val="00136885"/>
    <w:rsid w:val="0013710D"/>
    <w:rsid w:val="001374F3"/>
    <w:rsid w:val="00137AC7"/>
    <w:rsid w:val="001400A9"/>
    <w:rsid w:val="0014033E"/>
    <w:rsid w:val="0014065A"/>
    <w:rsid w:val="0014068E"/>
    <w:rsid w:val="001406CD"/>
    <w:rsid w:val="00140957"/>
    <w:rsid w:val="00140C86"/>
    <w:rsid w:val="00140F0C"/>
    <w:rsid w:val="0014108D"/>
    <w:rsid w:val="00141718"/>
    <w:rsid w:val="00141818"/>
    <w:rsid w:val="001419D8"/>
    <w:rsid w:val="00142432"/>
    <w:rsid w:val="00142B09"/>
    <w:rsid w:val="00143057"/>
    <w:rsid w:val="001430EA"/>
    <w:rsid w:val="001432E4"/>
    <w:rsid w:val="00143421"/>
    <w:rsid w:val="001437F0"/>
    <w:rsid w:val="0014386A"/>
    <w:rsid w:val="00143973"/>
    <w:rsid w:val="0014408A"/>
    <w:rsid w:val="00144339"/>
    <w:rsid w:val="00144DF6"/>
    <w:rsid w:val="001456DB"/>
    <w:rsid w:val="00145807"/>
    <w:rsid w:val="00145DBB"/>
    <w:rsid w:val="001468B0"/>
    <w:rsid w:val="00146962"/>
    <w:rsid w:val="00146DAF"/>
    <w:rsid w:val="00146E03"/>
    <w:rsid w:val="00146E74"/>
    <w:rsid w:val="00147506"/>
    <w:rsid w:val="00147782"/>
    <w:rsid w:val="0015086A"/>
    <w:rsid w:val="00150932"/>
    <w:rsid w:val="00150B06"/>
    <w:rsid w:val="00150F7B"/>
    <w:rsid w:val="0015104D"/>
    <w:rsid w:val="0015115E"/>
    <w:rsid w:val="001512C1"/>
    <w:rsid w:val="00151A18"/>
    <w:rsid w:val="00151C55"/>
    <w:rsid w:val="00151D89"/>
    <w:rsid w:val="00152036"/>
    <w:rsid w:val="001522F5"/>
    <w:rsid w:val="00152ACB"/>
    <w:rsid w:val="00154233"/>
    <w:rsid w:val="00154281"/>
    <w:rsid w:val="0015485B"/>
    <w:rsid w:val="001548A3"/>
    <w:rsid w:val="00154E8E"/>
    <w:rsid w:val="00155577"/>
    <w:rsid w:val="0015599A"/>
    <w:rsid w:val="00155B10"/>
    <w:rsid w:val="001565D8"/>
    <w:rsid w:val="0015664F"/>
    <w:rsid w:val="001567F8"/>
    <w:rsid w:val="00156FEB"/>
    <w:rsid w:val="001570BD"/>
    <w:rsid w:val="0015712C"/>
    <w:rsid w:val="00157838"/>
    <w:rsid w:val="00160411"/>
    <w:rsid w:val="00160AA3"/>
    <w:rsid w:val="00160F67"/>
    <w:rsid w:val="00160FF8"/>
    <w:rsid w:val="0016139A"/>
    <w:rsid w:val="00161653"/>
    <w:rsid w:val="00161C5D"/>
    <w:rsid w:val="001620C2"/>
    <w:rsid w:val="0016249B"/>
    <w:rsid w:val="0016277C"/>
    <w:rsid w:val="00162A43"/>
    <w:rsid w:val="00162D8E"/>
    <w:rsid w:val="00163264"/>
    <w:rsid w:val="001636BD"/>
    <w:rsid w:val="00163CE2"/>
    <w:rsid w:val="0016476F"/>
    <w:rsid w:val="00164D43"/>
    <w:rsid w:val="00164FA2"/>
    <w:rsid w:val="001650CA"/>
    <w:rsid w:val="001650DD"/>
    <w:rsid w:val="0016521F"/>
    <w:rsid w:val="00165347"/>
    <w:rsid w:val="0016566D"/>
    <w:rsid w:val="00165794"/>
    <w:rsid w:val="00165AD3"/>
    <w:rsid w:val="00165BAD"/>
    <w:rsid w:val="00165E9F"/>
    <w:rsid w:val="00166095"/>
    <w:rsid w:val="001662CC"/>
    <w:rsid w:val="0016658E"/>
    <w:rsid w:val="00166701"/>
    <w:rsid w:val="001668B2"/>
    <w:rsid w:val="00166A62"/>
    <w:rsid w:val="00166B7A"/>
    <w:rsid w:val="0016742F"/>
    <w:rsid w:val="0016756A"/>
    <w:rsid w:val="00167A2A"/>
    <w:rsid w:val="00167E91"/>
    <w:rsid w:val="0017020C"/>
    <w:rsid w:val="001703E8"/>
    <w:rsid w:val="00170603"/>
    <w:rsid w:val="0017078A"/>
    <w:rsid w:val="00170CE3"/>
    <w:rsid w:val="0017104C"/>
    <w:rsid w:val="001716A6"/>
    <w:rsid w:val="00171867"/>
    <w:rsid w:val="00171E66"/>
    <w:rsid w:val="001720D6"/>
    <w:rsid w:val="001721C1"/>
    <w:rsid w:val="0017233A"/>
    <w:rsid w:val="00172551"/>
    <w:rsid w:val="0017284F"/>
    <w:rsid w:val="00172A19"/>
    <w:rsid w:val="00174172"/>
    <w:rsid w:val="00174413"/>
    <w:rsid w:val="00174600"/>
    <w:rsid w:val="00174CB1"/>
    <w:rsid w:val="00174E9E"/>
    <w:rsid w:val="00174F98"/>
    <w:rsid w:val="00175D08"/>
    <w:rsid w:val="00176035"/>
    <w:rsid w:val="00176226"/>
    <w:rsid w:val="0017630C"/>
    <w:rsid w:val="00176463"/>
    <w:rsid w:val="00176812"/>
    <w:rsid w:val="0017694B"/>
    <w:rsid w:val="00176AAA"/>
    <w:rsid w:val="001775A5"/>
    <w:rsid w:val="001777BF"/>
    <w:rsid w:val="001778A3"/>
    <w:rsid w:val="0017795C"/>
    <w:rsid w:val="001802E4"/>
    <w:rsid w:val="0018048C"/>
    <w:rsid w:val="00180B1B"/>
    <w:rsid w:val="00180E2B"/>
    <w:rsid w:val="0018127B"/>
    <w:rsid w:val="00181906"/>
    <w:rsid w:val="00182054"/>
    <w:rsid w:val="00182E21"/>
    <w:rsid w:val="00182F11"/>
    <w:rsid w:val="0018335E"/>
    <w:rsid w:val="001835A2"/>
    <w:rsid w:val="00183A10"/>
    <w:rsid w:val="00183B4A"/>
    <w:rsid w:val="00183BFE"/>
    <w:rsid w:val="00183CA4"/>
    <w:rsid w:val="00183EF9"/>
    <w:rsid w:val="00183F51"/>
    <w:rsid w:val="00184042"/>
    <w:rsid w:val="0018445D"/>
    <w:rsid w:val="0018446A"/>
    <w:rsid w:val="001849BA"/>
    <w:rsid w:val="00184FB3"/>
    <w:rsid w:val="00185179"/>
    <w:rsid w:val="00185A12"/>
    <w:rsid w:val="00185BDC"/>
    <w:rsid w:val="00185D14"/>
    <w:rsid w:val="00185E14"/>
    <w:rsid w:val="001860AA"/>
    <w:rsid w:val="001864D6"/>
    <w:rsid w:val="00186BCF"/>
    <w:rsid w:val="00186CD0"/>
    <w:rsid w:val="00186E22"/>
    <w:rsid w:val="00186FCE"/>
    <w:rsid w:val="001874B2"/>
    <w:rsid w:val="00187E8C"/>
    <w:rsid w:val="00190235"/>
    <w:rsid w:val="00190320"/>
    <w:rsid w:val="0019102B"/>
    <w:rsid w:val="00191140"/>
    <w:rsid w:val="00191229"/>
    <w:rsid w:val="001916EB"/>
    <w:rsid w:val="001920A0"/>
    <w:rsid w:val="0019230A"/>
    <w:rsid w:val="00192493"/>
    <w:rsid w:val="001929A0"/>
    <w:rsid w:val="00193047"/>
    <w:rsid w:val="0019372F"/>
    <w:rsid w:val="00193A2C"/>
    <w:rsid w:val="00193ABF"/>
    <w:rsid w:val="00193F0A"/>
    <w:rsid w:val="00194338"/>
    <w:rsid w:val="00194B1C"/>
    <w:rsid w:val="00194B29"/>
    <w:rsid w:val="00194C8E"/>
    <w:rsid w:val="00195060"/>
    <w:rsid w:val="001951BD"/>
    <w:rsid w:val="001959F9"/>
    <w:rsid w:val="00195A09"/>
    <w:rsid w:val="00195A2A"/>
    <w:rsid w:val="00195E5A"/>
    <w:rsid w:val="00196B7D"/>
    <w:rsid w:val="00196F9A"/>
    <w:rsid w:val="0019752C"/>
    <w:rsid w:val="001A0281"/>
    <w:rsid w:val="001A0932"/>
    <w:rsid w:val="001A0BF3"/>
    <w:rsid w:val="001A0E3E"/>
    <w:rsid w:val="001A1299"/>
    <w:rsid w:val="001A184F"/>
    <w:rsid w:val="001A2691"/>
    <w:rsid w:val="001A26E3"/>
    <w:rsid w:val="001A2860"/>
    <w:rsid w:val="001A293F"/>
    <w:rsid w:val="001A29F3"/>
    <w:rsid w:val="001A2CF4"/>
    <w:rsid w:val="001A2DF4"/>
    <w:rsid w:val="001A3111"/>
    <w:rsid w:val="001A3383"/>
    <w:rsid w:val="001A3568"/>
    <w:rsid w:val="001A3BD2"/>
    <w:rsid w:val="001A3BDE"/>
    <w:rsid w:val="001A3E69"/>
    <w:rsid w:val="001A3FAF"/>
    <w:rsid w:val="001A411E"/>
    <w:rsid w:val="001A41FE"/>
    <w:rsid w:val="001A45B1"/>
    <w:rsid w:val="001A50D7"/>
    <w:rsid w:val="001A54EA"/>
    <w:rsid w:val="001A5A7D"/>
    <w:rsid w:val="001A5D45"/>
    <w:rsid w:val="001A5EAB"/>
    <w:rsid w:val="001A5F19"/>
    <w:rsid w:val="001A63CF"/>
    <w:rsid w:val="001A673F"/>
    <w:rsid w:val="001A6903"/>
    <w:rsid w:val="001A6CAC"/>
    <w:rsid w:val="001A6E03"/>
    <w:rsid w:val="001A6ECF"/>
    <w:rsid w:val="001A704B"/>
    <w:rsid w:val="001A7A47"/>
    <w:rsid w:val="001A7ECA"/>
    <w:rsid w:val="001A7F21"/>
    <w:rsid w:val="001A7F3A"/>
    <w:rsid w:val="001B0046"/>
    <w:rsid w:val="001B02C7"/>
    <w:rsid w:val="001B0873"/>
    <w:rsid w:val="001B0ACB"/>
    <w:rsid w:val="001B0AFC"/>
    <w:rsid w:val="001B0BA7"/>
    <w:rsid w:val="001B0E63"/>
    <w:rsid w:val="001B0F9D"/>
    <w:rsid w:val="001B1504"/>
    <w:rsid w:val="001B18F9"/>
    <w:rsid w:val="001B1A35"/>
    <w:rsid w:val="001B1CD6"/>
    <w:rsid w:val="001B1D11"/>
    <w:rsid w:val="001B1FA4"/>
    <w:rsid w:val="001B1FEA"/>
    <w:rsid w:val="001B2177"/>
    <w:rsid w:val="001B2213"/>
    <w:rsid w:val="001B3169"/>
    <w:rsid w:val="001B3401"/>
    <w:rsid w:val="001B3433"/>
    <w:rsid w:val="001B35B9"/>
    <w:rsid w:val="001B3840"/>
    <w:rsid w:val="001B40D8"/>
    <w:rsid w:val="001B41A6"/>
    <w:rsid w:val="001B4624"/>
    <w:rsid w:val="001B4638"/>
    <w:rsid w:val="001B475D"/>
    <w:rsid w:val="001B497E"/>
    <w:rsid w:val="001B4A14"/>
    <w:rsid w:val="001B4FD7"/>
    <w:rsid w:val="001B5412"/>
    <w:rsid w:val="001B5481"/>
    <w:rsid w:val="001B54A0"/>
    <w:rsid w:val="001B57BE"/>
    <w:rsid w:val="001B61E9"/>
    <w:rsid w:val="001B6576"/>
    <w:rsid w:val="001B6612"/>
    <w:rsid w:val="001B698F"/>
    <w:rsid w:val="001B6C71"/>
    <w:rsid w:val="001B6EE0"/>
    <w:rsid w:val="001B714B"/>
    <w:rsid w:val="001B76F1"/>
    <w:rsid w:val="001B7728"/>
    <w:rsid w:val="001B7BAA"/>
    <w:rsid w:val="001B7CB9"/>
    <w:rsid w:val="001B7EEA"/>
    <w:rsid w:val="001C015F"/>
    <w:rsid w:val="001C023D"/>
    <w:rsid w:val="001C06C1"/>
    <w:rsid w:val="001C0E57"/>
    <w:rsid w:val="001C0F17"/>
    <w:rsid w:val="001C124A"/>
    <w:rsid w:val="001C2635"/>
    <w:rsid w:val="001C27A0"/>
    <w:rsid w:val="001C27C7"/>
    <w:rsid w:val="001C2962"/>
    <w:rsid w:val="001C29F1"/>
    <w:rsid w:val="001C2B03"/>
    <w:rsid w:val="001C2CDF"/>
    <w:rsid w:val="001C33AC"/>
    <w:rsid w:val="001C35DF"/>
    <w:rsid w:val="001C3C64"/>
    <w:rsid w:val="001C4020"/>
    <w:rsid w:val="001C46E0"/>
    <w:rsid w:val="001C4BD0"/>
    <w:rsid w:val="001C4EFE"/>
    <w:rsid w:val="001C564E"/>
    <w:rsid w:val="001C588C"/>
    <w:rsid w:val="001C59F9"/>
    <w:rsid w:val="001C5AB2"/>
    <w:rsid w:val="001C5BEF"/>
    <w:rsid w:val="001C5C27"/>
    <w:rsid w:val="001C5E05"/>
    <w:rsid w:val="001C61C9"/>
    <w:rsid w:val="001C6266"/>
    <w:rsid w:val="001C62C3"/>
    <w:rsid w:val="001C6385"/>
    <w:rsid w:val="001C63AA"/>
    <w:rsid w:val="001C6C1D"/>
    <w:rsid w:val="001C6EF3"/>
    <w:rsid w:val="001C6F9A"/>
    <w:rsid w:val="001C6FCF"/>
    <w:rsid w:val="001C742F"/>
    <w:rsid w:val="001C79BE"/>
    <w:rsid w:val="001C7CDB"/>
    <w:rsid w:val="001C7D9C"/>
    <w:rsid w:val="001D0287"/>
    <w:rsid w:val="001D02D5"/>
    <w:rsid w:val="001D05D3"/>
    <w:rsid w:val="001D088F"/>
    <w:rsid w:val="001D0ACD"/>
    <w:rsid w:val="001D0CD5"/>
    <w:rsid w:val="001D1264"/>
    <w:rsid w:val="001D130C"/>
    <w:rsid w:val="001D1BC0"/>
    <w:rsid w:val="001D1C9E"/>
    <w:rsid w:val="001D1E84"/>
    <w:rsid w:val="001D21F0"/>
    <w:rsid w:val="001D2539"/>
    <w:rsid w:val="001D2597"/>
    <w:rsid w:val="001D26E0"/>
    <w:rsid w:val="001D31C9"/>
    <w:rsid w:val="001D3862"/>
    <w:rsid w:val="001D3938"/>
    <w:rsid w:val="001D3D0B"/>
    <w:rsid w:val="001D413B"/>
    <w:rsid w:val="001D4400"/>
    <w:rsid w:val="001D453A"/>
    <w:rsid w:val="001D45A5"/>
    <w:rsid w:val="001D4777"/>
    <w:rsid w:val="001D4A73"/>
    <w:rsid w:val="001D4B26"/>
    <w:rsid w:val="001D4DE3"/>
    <w:rsid w:val="001D53B4"/>
    <w:rsid w:val="001D5515"/>
    <w:rsid w:val="001D55AE"/>
    <w:rsid w:val="001D59AF"/>
    <w:rsid w:val="001D5D0C"/>
    <w:rsid w:val="001D5DBE"/>
    <w:rsid w:val="001D61E5"/>
    <w:rsid w:val="001D6267"/>
    <w:rsid w:val="001D669B"/>
    <w:rsid w:val="001D69A4"/>
    <w:rsid w:val="001D69D4"/>
    <w:rsid w:val="001D6F37"/>
    <w:rsid w:val="001E08D9"/>
    <w:rsid w:val="001E0983"/>
    <w:rsid w:val="001E1036"/>
    <w:rsid w:val="001E1163"/>
    <w:rsid w:val="001E14A3"/>
    <w:rsid w:val="001E158B"/>
    <w:rsid w:val="001E1744"/>
    <w:rsid w:val="001E1D46"/>
    <w:rsid w:val="001E1F1B"/>
    <w:rsid w:val="001E216B"/>
    <w:rsid w:val="001E2674"/>
    <w:rsid w:val="001E2788"/>
    <w:rsid w:val="001E2873"/>
    <w:rsid w:val="001E290A"/>
    <w:rsid w:val="001E2AFD"/>
    <w:rsid w:val="001E3066"/>
    <w:rsid w:val="001E306D"/>
    <w:rsid w:val="001E3D27"/>
    <w:rsid w:val="001E4146"/>
    <w:rsid w:val="001E424C"/>
    <w:rsid w:val="001E4560"/>
    <w:rsid w:val="001E461B"/>
    <w:rsid w:val="001E4952"/>
    <w:rsid w:val="001E4A60"/>
    <w:rsid w:val="001E5558"/>
    <w:rsid w:val="001E567F"/>
    <w:rsid w:val="001E5C24"/>
    <w:rsid w:val="001E5CA5"/>
    <w:rsid w:val="001E5DF2"/>
    <w:rsid w:val="001E5DF7"/>
    <w:rsid w:val="001E6111"/>
    <w:rsid w:val="001E669D"/>
    <w:rsid w:val="001E6B14"/>
    <w:rsid w:val="001E6D7C"/>
    <w:rsid w:val="001E7135"/>
    <w:rsid w:val="001E71E0"/>
    <w:rsid w:val="001E7241"/>
    <w:rsid w:val="001E7298"/>
    <w:rsid w:val="001E7424"/>
    <w:rsid w:val="001E7BB1"/>
    <w:rsid w:val="001E7CC3"/>
    <w:rsid w:val="001F011A"/>
    <w:rsid w:val="001F030C"/>
    <w:rsid w:val="001F0D2F"/>
    <w:rsid w:val="001F1074"/>
    <w:rsid w:val="001F148B"/>
    <w:rsid w:val="001F14F3"/>
    <w:rsid w:val="001F1B64"/>
    <w:rsid w:val="001F1C8B"/>
    <w:rsid w:val="001F1EFE"/>
    <w:rsid w:val="001F1FE7"/>
    <w:rsid w:val="001F2683"/>
    <w:rsid w:val="001F2845"/>
    <w:rsid w:val="001F28D7"/>
    <w:rsid w:val="001F2953"/>
    <w:rsid w:val="001F2D41"/>
    <w:rsid w:val="001F2EB6"/>
    <w:rsid w:val="001F30A0"/>
    <w:rsid w:val="001F35C9"/>
    <w:rsid w:val="001F3A68"/>
    <w:rsid w:val="001F3BC6"/>
    <w:rsid w:val="001F4D09"/>
    <w:rsid w:val="001F50BB"/>
    <w:rsid w:val="001F50D3"/>
    <w:rsid w:val="001F582D"/>
    <w:rsid w:val="001F597F"/>
    <w:rsid w:val="001F5A46"/>
    <w:rsid w:val="001F60A0"/>
    <w:rsid w:val="001F623B"/>
    <w:rsid w:val="001F63B3"/>
    <w:rsid w:val="001F648A"/>
    <w:rsid w:val="001F66E0"/>
    <w:rsid w:val="001F691E"/>
    <w:rsid w:val="001F6A5A"/>
    <w:rsid w:val="001F6A8B"/>
    <w:rsid w:val="001F71DF"/>
    <w:rsid w:val="001F71E8"/>
    <w:rsid w:val="001F78A4"/>
    <w:rsid w:val="001F7924"/>
    <w:rsid w:val="002000BC"/>
    <w:rsid w:val="002001A8"/>
    <w:rsid w:val="00200293"/>
    <w:rsid w:val="00200C51"/>
    <w:rsid w:val="00200F52"/>
    <w:rsid w:val="0020109F"/>
    <w:rsid w:val="00201736"/>
    <w:rsid w:val="002017A8"/>
    <w:rsid w:val="002018B7"/>
    <w:rsid w:val="00201B0A"/>
    <w:rsid w:val="00201F94"/>
    <w:rsid w:val="0020220D"/>
    <w:rsid w:val="00202478"/>
    <w:rsid w:val="00203261"/>
    <w:rsid w:val="00203354"/>
    <w:rsid w:val="002034E9"/>
    <w:rsid w:val="002040BB"/>
    <w:rsid w:val="0020436C"/>
    <w:rsid w:val="0020488A"/>
    <w:rsid w:val="00204A2F"/>
    <w:rsid w:val="00204AC4"/>
    <w:rsid w:val="00204BCA"/>
    <w:rsid w:val="00204EF6"/>
    <w:rsid w:val="0020561A"/>
    <w:rsid w:val="00205F77"/>
    <w:rsid w:val="00206190"/>
    <w:rsid w:val="0020628E"/>
    <w:rsid w:val="00206FA0"/>
    <w:rsid w:val="00207984"/>
    <w:rsid w:val="00207C05"/>
    <w:rsid w:val="00210A2D"/>
    <w:rsid w:val="00210B47"/>
    <w:rsid w:val="00211368"/>
    <w:rsid w:val="00211507"/>
    <w:rsid w:val="00211DB9"/>
    <w:rsid w:val="00211FE5"/>
    <w:rsid w:val="00212041"/>
    <w:rsid w:val="00212069"/>
    <w:rsid w:val="00212085"/>
    <w:rsid w:val="0021253F"/>
    <w:rsid w:val="00213038"/>
    <w:rsid w:val="00213655"/>
    <w:rsid w:val="002137E9"/>
    <w:rsid w:val="00213DFC"/>
    <w:rsid w:val="00214252"/>
    <w:rsid w:val="0021425C"/>
    <w:rsid w:val="0021479B"/>
    <w:rsid w:val="00214CAC"/>
    <w:rsid w:val="002153C0"/>
    <w:rsid w:val="00215656"/>
    <w:rsid w:val="002157A3"/>
    <w:rsid w:val="0021594A"/>
    <w:rsid w:val="002159A6"/>
    <w:rsid w:val="00216400"/>
    <w:rsid w:val="00216A25"/>
    <w:rsid w:val="00216B04"/>
    <w:rsid w:val="00216C01"/>
    <w:rsid w:val="002176D0"/>
    <w:rsid w:val="00217987"/>
    <w:rsid w:val="00217D0A"/>
    <w:rsid w:val="00217D7E"/>
    <w:rsid w:val="0022003B"/>
    <w:rsid w:val="0022053F"/>
    <w:rsid w:val="0022054C"/>
    <w:rsid w:val="0022059F"/>
    <w:rsid w:val="00220604"/>
    <w:rsid w:val="00220A0C"/>
    <w:rsid w:val="00220B28"/>
    <w:rsid w:val="00220E1B"/>
    <w:rsid w:val="002210FF"/>
    <w:rsid w:val="00221232"/>
    <w:rsid w:val="00221311"/>
    <w:rsid w:val="002214D2"/>
    <w:rsid w:val="00221544"/>
    <w:rsid w:val="00221737"/>
    <w:rsid w:val="0022188E"/>
    <w:rsid w:val="00222125"/>
    <w:rsid w:val="00222297"/>
    <w:rsid w:val="002227A3"/>
    <w:rsid w:val="002227D3"/>
    <w:rsid w:val="00222D7A"/>
    <w:rsid w:val="00222DF0"/>
    <w:rsid w:val="00222F0B"/>
    <w:rsid w:val="002233D9"/>
    <w:rsid w:val="002233FA"/>
    <w:rsid w:val="00223795"/>
    <w:rsid w:val="0022407F"/>
    <w:rsid w:val="0022409A"/>
    <w:rsid w:val="002244E0"/>
    <w:rsid w:val="00224679"/>
    <w:rsid w:val="00224975"/>
    <w:rsid w:val="00224A1B"/>
    <w:rsid w:val="00224A21"/>
    <w:rsid w:val="00224C89"/>
    <w:rsid w:val="00224CA7"/>
    <w:rsid w:val="00224CBA"/>
    <w:rsid w:val="002259E6"/>
    <w:rsid w:val="002262C7"/>
    <w:rsid w:val="002264E2"/>
    <w:rsid w:val="002267A9"/>
    <w:rsid w:val="00226D0F"/>
    <w:rsid w:val="0022709A"/>
    <w:rsid w:val="00227215"/>
    <w:rsid w:val="002272C9"/>
    <w:rsid w:val="002275F7"/>
    <w:rsid w:val="00227920"/>
    <w:rsid w:val="00227990"/>
    <w:rsid w:val="00227C60"/>
    <w:rsid w:val="00227D99"/>
    <w:rsid w:val="00227DFA"/>
    <w:rsid w:val="002309D5"/>
    <w:rsid w:val="00230AEE"/>
    <w:rsid w:val="00230B8E"/>
    <w:rsid w:val="00230DE4"/>
    <w:rsid w:val="00230E67"/>
    <w:rsid w:val="00231330"/>
    <w:rsid w:val="00231485"/>
    <w:rsid w:val="00231D13"/>
    <w:rsid w:val="00231F73"/>
    <w:rsid w:val="002321B7"/>
    <w:rsid w:val="00232595"/>
    <w:rsid w:val="00232AA1"/>
    <w:rsid w:val="00232FDD"/>
    <w:rsid w:val="00233046"/>
    <w:rsid w:val="00233067"/>
    <w:rsid w:val="0023330A"/>
    <w:rsid w:val="002334F9"/>
    <w:rsid w:val="002336A4"/>
    <w:rsid w:val="00233C25"/>
    <w:rsid w:val="00233C3C"/>
    <w:rsid w:val="0023436F"/>
    <w:rsid w:val="002349F6"/>
    <w:rsid w:val="002353D2"/>
    <w:rsid w:val="00235642"/>
    <w:rsid w:val="00235B08"/>
    <w:rsid w:val="00235D1B"/>
    <w:rsid w:val="002360F8"/>
    <w:rsid w:val="0023680D"/>
    <w:rsid w:val="0023684A"/>
    <w:rsid w:val="00236FD3"/>
    <w:rsid w:val="00237100"/>
    <w:rsid w:val="00237381"/>
    <w:rsid w:val="00237700"/>
    <w:rsid w:val="00237BE0"/>
    <w:rsid w:val="00237D13"/>
    <w:rsid w:val="002401EB"/>
    <w:rsid w:val="00240481"/>
    <w:rsid w:val="002408FE"/>
    <w:rsid w:val="00240FF2"/>
    <w:rsid w:val="00241382"/>
    <w:rsid w:val="00241729"/>
    <w:rsid w:val="00241D8A"/>
    <w:rsid w:val="00242323"/>
    <w:rsid w:val="0024235E"/>
    <w:rsid w:val="002426C5"/>
    <w:rsid w:val="00242E37"/>
    <w:rsid w:val="00243E5A"/>
    <w:rsid w:val="00244DCF"/>
    <w:rsid w:val="00245029"/>
    <w:rsid w:val="00245088"/>
    <w:rsid w:val="002451BC"/>
    <w:rsid w:val="00245501"/>
    <w:rsid w:val="0024555C"/>
    <w:rsid w:val="00245E60"/>
    <w:rsid w:val="00246351"/>
    <w:rsid w:val="00246503"/>
    <w:rsid w:val="00246664"/>
    <w:rsid w:val="00246951"/>
    <w:rsid w:val="00246BBE"/>
    <w:rsid w:val="00246E53"/>
    <w:rsid w:val="00246EF2"/>
    <w:rsid w:val="002477F0"/>
    <w:rsid w:val="00247A6A"/>
    <w:rsid w:val="00247B6A"/>
    <w:rsid w:val="00247F55"/>
    <w:rsid w:val="00247FB5"/>
    <w:rsid w:val="00250289"/>
    <w:rsid w:val="00250A29"/>
    <w:rsid w:val="00251649"/>
    <w:rsid w:val="00251AFD"/>
    <w:rsid w:val="00251BB6"/>
    <w:rsid w:val="00251FD4"/>
    <w:rsid w:val="00252040"/>
    <w:rsid w:val="00252380"/>
    <w:rsid w:val="002523C9"/>
    <w:rsid w:val="002526D9"/>
    <w:rsid w:val="00252C53"/>
    <w:rsid w:val="00252E40"/>
    <w:rsid w:val="00253119"/>
    <w:rsid w:val="002533DD"/>
    <w:rsid w:val="0025391E"/>
    <w:rsid w:val="002539EC"/>
    <w:rsid w:val="00254127"/>
    <w:rsid w:val="002545A6"/>
    <w:rsid w:val="00254D0F"/>
    <w:rsid w:val="00255771"/>
    <w:rsid w:val="00256451"/>
    <w:rsid w:val="00256B80"/>
    <w:rsid w:val="00256EB9"/>
    <w:rsid w:val="00257210"/>
    <w:rsid w:val="00257416"/>
    <w:rsid w:val="00257806"/>
    <w:rsid w:val="0025796B"/>
    <w:rsid w:val="00257B63"/>
    <w:rsid w:val="00257B71"/>
    <w:rsid w:val="00257BE6"/>
    <w:rsid w:val="00257FB1"/>
    <w:rsid w:val="002602E6"/>
    <w:rsid w:val="00260F8F"/>
    <w:rsid w:val="002612E8"/>
    <w:rsid w:val="002616B9"/>
    <w:rsid w:val="002618C6"/>
    <w:rsid w:val="002622A1"/>
    <w:rsid w:val="00262597"/>
    <w:rsid w:val="00262792"/>
    <w:rsid w:val="00262842"/>
    <w:rsid w:val="002628C0"/>
    <w:rsid w:val="00263087"/>
    <w:rsid w:val="002630CC"/>
    <w:rsid w:val="00263512"/>
    <w:rsid w:val="00263694"/>
    <w:rsid w:val="002639E9"/>
    <w:rsid w:val="00263B2C"/>
    <w:rsid w:val="00263C09"/>
    <w:rsid w:val="0026404A"/>
    <w:rsid w:val="002640A9"/>
    <w:rsid w:val="002643A5"/>
    <w:rsid w:val="00264512"/>
    <w:rsid w:val="00264604"/>
    <w:rsid w:val="002648D6"/>
    <w:rsid w:val="00264969"/>
    <w:rsid w:val="002652B8"/>
    <w:rsid w:val="00265528"/>
    <w:rsid w:val="0026581F"/>
    <w:rsid w:val="00265A3E"/>
    <w:rsid w:val="00265D69"/>
    <w:rsid w:val="00266FDD"/>
    <w:rsid w:val="00267CF0"/>
    <w:rsid w:val="00267DDA"/>
    <w:rsid w:val="00267E97"/>
    <w:rsid w:val="002703BD"/>
    <w:rsid w:val="0027121F"/>
    <w:rsid w:val="002717ED"/>
    <w:rsid w:val="002719F1"/>
    <w:rsid w:val="0027244E"/>
    <w:rsid w:val="00272748"/>
    <w:rsid w:val="00273166"/>
    <w:rsid w:val="00273812"/>
    <w:rsid w:val="0027405B"/>
    <w:rsid w:val="002744CD"/>
    <w:rsid w:val="00274958"/>
    <w:rsid w:val="00274F65"/>
    <w:rsid w:val="002755AB"/>
    <w:rsid w:val="002756AA"/>
    <w:rsid w:val="00276AC0"/>
    <w:rsid w:val="00276E5E"/>
    <w:rsid w:val="00277227"/>
    <w:rsid w:val="002778E4"/>
    <w:rsid w:val="00277A48"/>
    <w:rsid w:val="00277ADC"/>
    <w:rsid w:val="0028044E"/>
    <w:rsid w:val="002804EA"/>
    <w:rsid w:val="0028072C"/>
    <w:rsid w:val="002807AE"/>
    <w:rsid w:val="002808E2"/>
    <w:rsid w:val="002809B0"/>
    <w:rsid w:val="00280C1F"/>
    <w:rsid w:val="00280C5D"/>
    <w:rsid w:val="00280DD5"/>
    <w:rsid w:val="00280FAA"/>
    <w:rsid w:val="002817F4"/>
    <w:rsid w:val="00281DC9"/>
    <w:rsid w:val="00281E0C"/>
    <w:rsid w:val="00281F1A"/>
    <w:rsid w:val="00281F48"/>
    <w:rsid w:val="002822AA"/>
    <w:rsid w:val="002825AC"/>
    <w:rsid w:val="00282735"/>
    <w:rsid w:val="00282CF7"/>
    <w:rsid w:val="00282FDA"/>
    <w:rsid w:val="002830D0"/>
    <w:rsid w:val="002831DB"/>
    <w:rsid w:val="0028334F"/>
    <w:rsid w:val="00283594"/>
    <w:rsid w:val="00283B53"/>
    <w:rsid w:val="00283CD3"/>
    <w:rsid w:val="0028414A"/>
    <w:rsid w:val="002842EF"/>
    <w:rsid w:val="002848D8"/>
    <w:rsid w:val="00284919"/>
    <w:rsid w:val="00284A33"/>
    <w:rsid w:val="00284B98"/>
    <w:rsid w:val="00284D52"/>
    <w:rsid w:val="00285350"/>
    <w:rsid w:val="0028544F"/>
    <w:rsid w:val="00285C2F"/>
    <w:rsid w:val="00286030"/>
    <w:rsid w:val="00286149"/>
    <w:rsid w:val="0028696D"/>
    <w:rsid w:val="00286E4E"/>
    <w:rsid w:val="00290238"/>
    <w:rsid w:val="0029081A"/>
    <w:rsid w:val="00290999"/>
    <w:rsid w:val="00290B13"/>
    <w:rsid w:val="00290D1B"/>
    <w:rsid w:val="00290DC4"/>
    <w:rsid w:val="00290E94"/>
    <w:rsid w:val="002913B2"/>
    <w:rsid w:val="002914F1"/>
    <w:rsid w:val="0029217E"/>
    <w:rsid w:val="00292CEB"/>
    <w:rsid w:val="00292D3E"/>
    <w:rsid w:val="00293110"/>
    <w:rsid w:val="00293740"/>
    <w:rsid w:val="00293824"/>
    <w:rsid w:val="00293EB2"/>
    <w:rsid w:val="002941FF"/>
    <w:rsid w:val="00294325"/>
    <w:rsid w:val="002944CD"/>
    <w:rsid w:val="002946BA"/>
    <w:rsid w:val="0029486A"/>
    <w:rsid w:val="0029495B"/>
    <w:rsid w:val="002960F5"/>
    <w:rsid w:val="00296277"/>
    <w:rsid w:val="00296406"/>
    <w:rsid w:val="002969DC"/>
    <w:rsid w:val="00296BF2"/>
    <w:rsid w:val="00296C43"/>
    <w:rsid w:val="00296FCC"/>
    <w:rsid w:val="00297201"/>
    <w:rsid w:val="0029776D"/>
    <w:rsid w:val="00297997"/>
    <w:rsid w:val="00297E34"/>
    <w:rsid w:val="002A0ADF"/>
    <w:rsid w:val="002A1015"/>
    <w:rsid w:val="002A15A5"/>
    <w:rsid w:val="002A1700"/>
    <w:rsid w:val="002A1A40"/>
    <w:rsid w:val="002A1B7A"/>
    <w:rsid w:val="002A1F57"/>
    <w:rsid w:val="002A2364"/>
    <w:rsid w:val="002A23C2"/>
    <w:rsid w:val="002A2894"/>
    <w:rsid w:val="002A2D07"/>
    <w:rsid w:val="002A2F25"/>
    <w:rsid w:val="002A2F56"/>
    <w:rsid w:val="002A343C"/>
    <w:rsid w:val="002A3457"/>
    <w:rsid w:val="002A3564"/>
    <w:rsid w:val="002A37EF"/>
    <w:rsid w:val="002A4005"/>
    <w:rsid w:val="002A40E0"/>
    <w:rsid w:val="002A430C"/>
    <w:rsid w:val="002A4558"/>
    <w:rsid w:val="002A474A"/>
    <w:rsid w:val="002A4AFA"/>
    <w:rsid w:val="002A509C"/>
    <w:rsid w:val="002A509F"/>
    <w:rsid w:val="002A5AB5"/>
    <w:rsid w:val="002A5D3D"/>
    <w:rsid w:val="002A5FD0"/>
    <w:rsid w:val="002A6520"/>
    <w:rsid w:val="002A6839"/>
    <w:rsid w:val="002A68AF"/>
    <w:rsid w:val="002A736E"/>
    <w:rsid w:val="002A7410"/>
    <w:rsid w:val="002A77D3"/>
    <w:rsid w:val="002A7ECF"/>
    <w:rsid w:val="002A7EFE"/>
    <w:rsid w:val="002B0579"/>
    <w:rsid w:val="002B06F3"/>
    <w:rsid w:val="002B0867"/>
    <w:rsid w:val="002B0C2F"/>
    <w:rsid w:val="002B0D8A"/>
    <w:rsid w:val="002B0DCE"/>
    <w:rsid w:val="002B1005"/>
    <w:rsid w:val="002B11B4"/>
    <w:rsid w:val="002B1318"/>
    <w:rsid w:val="002B144C"/>
    <w:rsid w:val="002B1AFA"/>
    <w:rsid w:val="002B1D9A"/>
    <w:rsid w:val="002B1E1D"/>
    <w:rsid w:val="002B295C"/>
    <w:rsid w:val="002B2991"/>
    <w:rsid w:val="002B29C1"/>
    <w:rsid w:val="002B34B1"/>
    <w:rsid w:val="002B34EA"/>
    <w:rsid w:val="002B3589"/>
    <w:rsid w:val="002B359B"/>
    <w:rsid w:val="002B3D5F"/>
    <w:rsid w:val="002B450C"/>
    <w:rsid w:val="002B4A28"/>
    <w:rsid w:val="002B4C32"/>
    <w:rsid w:val="002B598A"/>
    <w:rsid w:val="002B5C4B"/>
    <w:rsid w:val="002B5CA5"/>
    <w:rsid w:val="002B5DED"/>
    <w:rsid w:val="002B6141"/>
    <w:rsid w:val="002B63B0"/>
    <w:rsid w:val="002B6725"/>
    <w:rsid w:val="002B67BF"/>
    <w:rsid w:val="002B6B65"/>
    <w:rsid w:val="002B6C68"/>
    <w:rsid w:val="002B6D21"/>
    <w:rsid w:val="002B6D43"/>
    <w:rsid w:val="002B6DFC"/>
    <w:rsid w:val="002B6FE7"/>
    <w:rsid w:val="002B70D5"/>
    <w:rsid w:val="002B74CE"/>
    <w:rsid w:val="002B784E"/>
    <w:rsid w:val="002B7A6C"/>
    <w:rsid w:val="002B7D57"/>
    <w:rsid w:val="002B7F05"/>
    <w:rsid w:val="002C0063"/>
    <w:rsid w:val="002C00DD"/>
    <w:rsid w:val="002C0ADC"/>
    <w:rsid w:val="002C13F5"/>
    <w:rsid w:val="002C1529"/>
    <w:rsid w:val="002C1973"/>
    <w:rsid w:val="002C1A77"/>
    <w:rsid w:val="002C1EBE"/>
    <w:rsid w:val="002C239E"/>
    <w:rsid w:val="002C2688"/>
    <w:rsid w:val="002C28E3"/>
    <w:rsid w:val="002C29DD"/>
    <w:rsid w:val="002C2A28"/>
    <w:rsid w:val="002C2C5F"/>
    <w:rsid w:val="002C2E09"/>
    <w:rsid w:val="002C2F7A"/>
    <w:rsid w:val="002C2F80"/>
    <w:rsid w:val="002C3357"/>
    <w:rsid w:val="002C370F"/>
    <w:rsid w:val="002C3D59"/>
    <w:rsid w:val="002C44CD"/>
    <w:rsid w:val="002C4D04"/>
    <w:rsid w:val="002C538C"/>
    <w:rsid w:val="002C56DA"/>
    <w:rsid w:val="002C5824"/>
    <w:rsid w:val="002C5939"/>
    <w:rsid w:val="002C5BBE"/>
    <w:rsid w:val="002C612D"/>
    <w:rsid w:val="002C6397"/>
    <w:rsid w:val="002C6443"/>
    <w:rsid w:val="002C7103"/>
    <w:rsid w:val="002C7275"/>
    <w:rsid w:val="002C74BD"/>
    <w:rsid w:val="002C74DD"/>
    <w:rsid w:val="002C76CE"/>
    <w:rsid w:val="002C77CC"/>
    <w:rsid w:val="002C7D48"/>
    <w:rsid w:val="002D02AA"/>
    <w:rsid w:val="002D02EB"/>
    <w:rsid w:val="002D0793"/>
    <w:rsid w:val="002D116C"/>
    <w:rsid w:val="002D12DE"/>
    <w:rsid w:val="002D1405"/>
    <w:rsid w:val="002D17A3"/>
    <w:rsid w:val="002D1801"/>
    <w:rsid w:val="002D1979"/>
    <w:rsid w:val="002D1B87"/>
    <w:rsid w:val="002D1E43"/>
    <w:rsid w:val="002D1F7F"/>
    <w:rsid w:val="002D2025"/>
    <w:rsid w:val="002D202F"/>
    <w:rsid w:val="002D23C7"/>
    <w:rsid w:val="002D2460"/>
    <w:rsid w:val="002D2882"/>
    <w:rsid w:val="002D2E55"/>
    <w:rsid w:val="002D2ECB"/>
    <w:rsid w:val="002D32B8"/>
    <w:rsid w:val="002D3616"/>
    <w:rsid w:val="002D36FD"/>
    <w:rsid w:val="002D3D26"/>
    <w:rsid w:val="002D40F9"/>
    <w:rsid w:val="002D4585"/>
    <w:rsid w:val="002D4BC1"/>
    <w:rsid w:val="002D4E0F"/>
    <w:rsid w:val="002D5004"/>
    <w:rsid w:val="002D5217"/>
    <w:rsid w:val="002D52AA"/>
    <w:rsid w:val="002D533F"/>
    <w:rsid w:val="002D53D7"/>
    <w:rsid w:val="002D55AB"/>
    <w:rsid w:val="002D5B89"/>
    <w:rsid w:val="002D5E52"/>
    <w:rsid w:val="002D61B0"/>
    <w:rsid w:val="002D6355"/>
    <w:rsid w:val="002D6695"/>
    <w:rsid w:val="002D74C8"/>
    <w:rsid w:val="002D77AA"/>
    <w:rsid w:val="002D7BED"/>
    <w:rsid w:val="002D7D28"/>
    <w:rsid w:val="002E01FD"/>
    <w:rsid w:val="002E020C"/>
    <w:rsid w:val="002E056A"/>
    <w:rsid w:val="002E06B5"/>
    <w:rsid w:val="002E075A"/>
    <w:rsid w:val="002E0EEE"/>
    <w:rsid w:val="002E0F6A"/>
    <w:rsid w:val="002E113B"/>
    <w:rsid w:val="002E134A"/>
    <w:rsid w:val="002E1913"/>
    <w:rsid w:val="002E1A78"/>
    <w:rsid w:val="002E2E9E"/>
    <w:rsid w:val="002E33E1"/>
    <w:rsid w:val="002E3405"/>
    <w:rsid w:val="002E3499"/>
    <w:rsid w:val="002E34B0"/>
    <w:rsid w:val="002E362B"/>
    <w:rsid w:val="002E3697"/>
    <w:rsid w:val="002E373B"/>
    <w:rsid w:val="002E3A84"/>
    <w:rsid w:val="002E3DE1"/>
    <w:rsid w:val="002E4533"/>
    <w:rsid w:val="002E5306"/>
    <w:rsid w:val="002E538D"/>
    <w:rsid w:val="002E5540"/>
    <w:rsid w:val="002E56C9"/>
    <w:rsid w:val="002E5B83"/>
    <w:rsid w:val="002E5E3A"/>
    <w:rsid w:val="002E6111"/>
    <w:rsid w:val="002E66A8"/>
    <w:rsid w:val="002E7921"/>
    <w:rsid w:val="002E7979"/>
    <w:rsid w:val="002E7AE0"/>
    <w:rsid w:val="002E7B0F"/>
    <w:rsid w:val="002F021A"/>
    <w:rsid w:val="002F03B2"/>
    <w:rsid w:val="002F0E4E"/>
    <w:rsid w:val="002F11B3"/>
    <w:rsid w:val="002F1379"/>
    <w:rsid w:val="002F13B4"/>
    <w:rsid w:val="002F1636"/>
    <w:rsid w:val="002F17AD"/>
    <w:rsid w:val="002F197A"/>
    <w:rsid w:val="002F1A3C"/>
    <w:rsid w:val="002F24A3"/>
    <w:rsid w:val="002F2541"/>
    <w:rsid w:val="002F2992"/>
    <w:rsid w:val="002F2F89"/>
    <w:rsid w:val="002F311E"/>
    <w:rsid w:val="002F33EA"/>
    <w:rsid w:val="002F3C70"/>
    <w:rsid w:val="002F3CA2"/>
    <w:rsid w:val="002F3D16"/>
    <w:rsid w:val="002F3F95"/>
    <w:rsid w:val="002F4199"/>
    <w:rsid w:val="002F4E3C"/>
    <w:rsid w:val="002F4E68"/>
    <w:rsid w:val="002F51EF"/>
    <w:rsid w:val="002F5406"/>
    <w:rsid w:val="002F54CC"/>
    <w:rsid w:val="002F5836"/>
    <w:rsid w:val="002F5AF9"/>
    <w:rsid w:val="002F5D36"/>
    <w:rsid w:val="002F5DA9"/>
    <w:rsid w:val="002F5E6D"/>
    <w:rsid w:val="002F5EC7"/>
    <w:rsid w:val="002F628B"/>
    <w:rsid w:val="002F65A8"/>
    <w:rsid w:val="002F6D70"/>
    <w:rsid w:val="002F749A"/>
    <w:rsid w:val="002F759D"/>
    <w:rsid w:val="002F7A01"/>
    <w:rsid w:val="0030005B"/>
    <w:rsid w:val="003002B2"/>
    <w:rsid w:val="0030042B"/>
    <w:rsid w:val="0030108A"/>
    <w:rsid w:val="003010B5"/>
    <w:rsid w:val="0030154C"/>
    <w:rsid w:val="0030187B"/>
    <w:rsid w:val="00301D28"/>
    <w:rsid w:val="00301D9F"/>
    <w:rsid w:val="0030215E"/>
    <w:rsid w:val="0030287F"/>
    <w:rsid w:val="00302AE5"/>
    <w:rsid w:val="00302B73"/>
    <w:rsid w:val="00302D35"/>
    <w:rsid w:val="00302D70"/>
    <w:rsid w:val="00302E08"/>
    <w:rsid w:val="003039FE"/>
    <w:rsid w:val="00303A7B"/>
    <w:rsid w:val="003044BC"/>
    <w:rsid w:val="0030454D"/>
    <w:rsid w:val="003045A2"/>
    <w:rsid w:val="003046BF"/>
    <w:rsid w:val="00304B4C"/>
    <w:rsid w:val="00304D2B"/>
    <w:rsid w:val="00304D73"/>
    <w:rsid w:val="0030557D"/>
    <w:rsid w:val="0030594C"/>
    <w:rsid w:val="003060A6"/>
    <w:rsid w:val="00306157"/>
    <w:rsid w:val="003061B5"/>
    <w:rsid w:val="0030625C"/>
    <w:rsid w:val="003063D7"/>
    <w:rsid w:val="00306CC6"/>
    <w:rsid w:val="00306EDE"/>
    <w:rsid w:val="00306FCF"/>
    <w:rsid w:val="00307548"/>
    <w:rsid w:val="0030794A"/>
    <w:rsid w:val="00307C40"/>
    <w:rsid w:val="00307D4E"/>
    <w:rsid w:val="00307E4F"/>
    <w:rsid w:val="0031022D"/>
    <w:rsid w:val="00310413"/>
    <w:rsid w:val="003104BE"/>
    <w:rsid w:val="00310508"/>
    <w:rsid w:val="0031063D"/>
    <w:rsid w:val="003107D3"/>
    <w:rsid w:val="00310AA8"/>
    <w:rsid w:val="00310B26"/>
    <w:rsid w:val="00310E3C"/>
    <w:rsid w:val="00310F92"/>
    <w:rsid w:val="00311307"/>
    <w:rsid w:val="0031141B"/>
    <w:rsid w:val="00311531"/>
    <w:rsid w:val="0031159E"/>
    <w:rsid w:val="00311E2B"/>
    <w:rsid w:val="00311EB5"/>
    <w:rsid w:val="00312113"/>
    <w:rsid w:val="00312266"/>
    <w:rsid w:val="00312593"/>
    <w:rsid w:val="00312874"/>
    <w:rsid w:val="003128D2"/>
    <w:rsid w:val="00312AD7"/>
    <w:rsid w:val="0031345A"/>
    <w:rsid w:val="00313B1A"/>
    <w:rsid w:val="00313B2F"/>
    <w:rsid w:val="00313E87"/>
    <w:rsid w:val="00313E91"/>
    <w:rsid w:val="003145DC"/>
    <w:rsid w:val="0031498F"/>
    <w:rsid w:val="00314C0F"/>
    <w:rsid w:val="00315227"/>
    <w:rsid w:val="0031567E"/>
    <w:rsid w:val="0031588C"/>
    <w:rsid w:val="00315A9F"/>
    <w:rsid w:val="00315E16"/>
    <w:rsid w:val="00316007"/>
    <w:rsid w:val="00316107"/>
    <w:rsid w:val="003162FB"/>
    <w:rsid w:val="00316FBD"/>
    <w:rsid w:val="00317276"/>
    <w:rsid w:val="00317C51"/>
    <w:rsid w:val="00320431"/>
    <w:rsid w:val="0032074B"/>
    <w:rsid w:val="003209AA"/>
    <w:rsid w:val="00320B2C"/>
    <w:rsid w:val="00321CDD"/>
    <w:rsid w:val="00321D1A"/>
    <w:rsid w:val="00321F7E"/>
    <w:rsid w:val="0032202B"/>
    <w:rsid w:val="003221BE"/>
    <w:rsid w:val="00322376"/>
    <w:rsid w:val="00322705"/>
    <w:rsid w:val="00322D25"/>
    <w:rsid w:val="00322D67"/>
    <w:rsid w:val="00322DEE"/>
    <w:rsid w:val="00322F8E"/>
    <w:rsid w:val="00323464"/>
    <w:rsid w:val="00323536"/>
    <w:rsid w:val="00323576"/>
    <w:rsid w:val="0032378B"/>
    <w:rsid w:val="003239EC"/>
    <w:rsid w:val="00323D86"/>
    <w:rsid w:val="00323E2A"/>
    <w:rsid w:val="003240AF"/>
    <w:rsid w:val="00324583"/>
    <w:rsid w:val="003245D3"/>
    <w:rsid w:val="00324A3A"/>
    <w:rsid w:val="003250D4"/>
    <w:rsid w:val="00325394"/>
    <w:rsid w:val="00325750"/>
    <w:rsid w:val="00325F7B"/>
    <w:rsid w:val="00325FD5"/>
    <w:rsid w:val="003261BE"/>
    <w:rsid w:val="0032683C"/>
    <w:rsid w:val="00326B3A"/>
    <w:rsid w:val="00326BDC"/>
    <w:rsid w:val="00326D7D"/>
    <w:rsid w:val="003272ED"/>
    <w:rsid w:val="0032776A"/>
    <w:rsid w:val="00327AAB"/>
    <w:rsid w:val="00327BC8"/>
    <w:rsid w:val="00327F07"/>
    <w:rsid w:val="00327F1C"/>
    <w:rsid w:val="0033017E"/>
    <w:rsid w:val="003303A4"/>
    <w:rsid w:val="003304CB"/>
    <w:rsid w:val="003308EB"/>
    <w:rsid w:val="00330A68"/>
    <w:rsid w:val="00330B8A"/>
    <w:rsid w:val="00330F18"/>
    <w:rsid w:val="00331197"/>
    <w:rsid w:val="00331CBA"/>
    <w:rsid w:val="00331F04"/>
    <w:rsid w:val="00331FDF"/>
    <w:rsid w:val="00332617"/>
    <w:rsid w:val="003326D8"/>
    <w:rsid w:val="00332B0F"/>
    <w:rsid w:val="00332F57"/>
    <w:rsid w:val="00333190"/>
    <w:rsid w:val="00333348"/>
    <w:rsid w:val="003335E0"/>
    <w:rsid w:val="003337E6"/>
    <w:rsid w:val="00333EF2"/>
    <w:rsid w:val="00333F61"/>
    <w:rsid w:val="00333F68"/>
    <w:rsid w:val="003345CC"/>
    <w:rsid w:val="003347ED"/>
    <w:rsid w:val="00334FCD"/>
    <w:rsid w:val="00335064"/>
    <w:rsid w:val="00335965"/>
    <w:rsid w:val="00335BEC"/>
    <w:rsid w:val="00336073"/>
    <w:rsid w:val="00336163"/>
    <w:rsid w:val="00336A63"/>
    <w:rsid w:val="00336F20"/>
    <w:rsid w:val="00336F43"/>
    <w:rsid w:val="0033707F"/>
    <w:rsid w:val="00337678"/>
    <w:rsid w:val="0033770A"/>
    <w:rsid w:val="003377E6"/>
    <w:rsid w:val="00337DB4"/>
    <w:rsid w:val="00340139"/>
    <w:rsid w:val="0034036B"/>
    <w:rsid w:val="0034058C"/>
    <w:rsid w:val="00340673"/>
    <w:rsid w:val="0034076A"/>
    <w:rsid w:val="00340906"/>
    <w:rsid w:val="00340B11"/>
    <w:rsid w:val="00340B28"/>
    <w:rsid w:val="00340E0C"/>
    <w:rsid w:val="003414E9"/>
    <w:rsid w:val="003415C2"/>
    <w:rsid w:val="00341697"/>
    <w:rsid w:val="00341B42"/>
    <w:rsid w:val="00341C44"/>
    <w:rsid w:val="00341DFC"/>
    <w:rsid w:val="00342995"/>
    <w:rsid w:val="00342D3E"/>
    <w:rsid w:val="00342EC6"/>
    <w:rsid w:val="00342F77"/>
    <w:rsid w:val="00343224"/>
    <w:rsid w:val="003435FA"/>
    <w:rsid w:val="00343667"/>
    <w:rsid w:val="00343BB9"/>
    <w:rsid w:val="00343F84"/>
    <w:rsid w:val="00344332"/>
    <w:rsid w:val="003445F0"/>
    <w:rsid w:val="00344D04"/>
    <w:rsid w:val="00344E75"/>
    <w:rsid w:val="00345018"/>
    <w:rsid w:val="00345363"/>
    <w:rsid w:val="0034572E"/>
    <w:rsid w:val="0034585D"/>
    <w:rsid w:val="00345A22"/>
    <w:rsid w:val="003461E2"/>
    <w:rsid w:val="003461F2"/>
    <w:rsid w:val="003463E0"/>
    <w:rsid w:val="00346489"/>
    <w:rsid w:val="003466C3"/>
    <w:rsid w:val="003466CE"/>
    <w:rsid w:val="003467A7"/>
    <w:rsid w:val="003467FF"/>
    <w:rsid w:val="00346D4F"/>
    <w:rsid w:val="00347277"/>
    <w:rsid w:val="0034779F"/>
    <w:rsid w:val="00347A8D"/>
    <w:rsid w:val="00347AE9"/>
    <w:rsid w:val="003500B8"/>
    <w:rsid w:val="003500EF"/>
    <w:rsid w:val="00350289"/>
    <w:rsid w:val="003505BE"/>
    <w:rsid w:val="003508F9"/>
    <w:rsid w:val="00350B64"/>
    <w:rsid w:val="00352836"/>
    <w:rsid w:val="0035345E"/>
    <w:rsid w:val="00353AA6"/>
    <w:rsid w:val="00353CC9"/>
    <w:rsid w:val="003540C5"/>
    <w:rsid w:val="003541F7"/>
    <w:rsid w:val="00354418"/>
    <w:rsid w:val="00354981"/>
    <w:rsid w:val="00354B68"/>
    <w:rsid w:val="00354D13"/>
    <w:rsid w:val="00354F8A"/>
    <w:rsid w:val="003552A8"/>
    <w:rsid w:val="003552C6"/>
    <w:rsid w:val="0035548B"/>
    <w:rsid w:val="003555E1"/>
    <w:rsid w:val="003558D5"/>
    <w:rsid w:val="00355AEC"/>
    <w:rsid w:val="00355B0F"/>
    <w:rsid w:val="00355B74"/>
    <w:rsid w:val="00355BE6"/>
    <w:rsid w:val="00356273"/>
    <w:rsid w:val="00356950"/>
    <w:rsid w:val="00356A7E"/>
    <w:rsid w:val="00356DBC"/>
    <w:rsid w:val="00356FF4"/>
    <w:rsid w:val="003571E3"/>
    <w:rsid w:val="003571E9"/>
    <w:rsid w:val="00357353"/>
    <w:rsid w:val="0035771E"/>
    <w:rsid w:val="00357929"/>
    <w:rsid w:val="00357B4B"/>
    <w:rsid w:val="003604A2"/>
    <w:rsid w:val="0036058F"/>
    <w:rsid w:val="003606C9"/>
    <w:rsid w:val="0036075D"/>
    <w:rsid w:val="003609CD"/>
    <w:rsid w:val="00360A93"/>
    <w:rsid w:val="00360ADA"/>
    <w:rsid w:val="003612B7"/>
    <w:rsid w:val="00361392"/>
    <w:rsid w:val="0036159D"/>
    <w:rsid w:val="0036184B"/>
    <w:rsid w:val="00361EBF"/>
    <w:rsid w:val="00362399"/>
    <w:rsid w:val="00362672"/>
    <w:rsid w:val="003629C4"/>
    <w:rsid w:val="00362CBC"/>
    <w:rsid w:val="0036300F"/>
    <w:rsid w:val="00363139"/>
    <w:rsid w:val="00363546"/>
    <w:rsid w:val="00363A42"/>
    <w:rsid w:val="00363D67"/>
    <w:rsid w:val="0036410C"/>
    <w:rsid w:val="0036522C"/>
    <w:rsid w:val="0036593F"/>
    <w:rsid w:val="003659D0"/>
    <w:rsid w:val="00365CB2"/>
    <w:rsid w:val="003663BC"/>
    <w:rsid w:val="00366664"/>
    <w:rsid w:val="00366C19"/>
    <w:rsid w:val="00366C5D"/>
    <w:rsid w:val="0036750D"/>
    <w:rsid w:val="0036773D"/>
    <w:rsid w:val="00367E2B"/>
    <w:rsid w:val="00367FDC"/>
    <w:rsid w:val="00370551"/>
    <w:rsid w:val="00370753"/>
    <w:rsid w:val="00370D5A"/>
    <w:rsid w:val="00370D7E"/>
    <w:rsid w:val="00371685"/>
    <w:rsid w:val="003717F3"/>
    <w:rsid w:val="00371942"/>
    <w:rsid w:val="00371ACE"/>
    <w:rsid w:val="0037222A"/>
    <w:rsid w:val="0037244E"/>
    <w:rsid w:val="00372619"/>
    <w:rsid w:val="003727E2"/>
    <w:rsid w:val="00372BB8"/>
    <w:rsid w:val="00372C76"/>
    <w:rsid w:val="00372D3A"/>
    <w:rsid w:val="0037334B"/>
    <w:rsid w:val="003736BF"/>
    <w:rsid w:val="00373858"/>
    <w:rsid w:val="00374150"/>
    <w:rsid w:val="00374243"/>
    <w:rsid w:val="003742DB"/>
    <w:rsid w:val="003744FA"/>
    <w:rsid w:val="00374C83"/>
    <w:rsid w:val="003752C9"/>
    <w:rsid w:val="0037535A"/>
    <w:rsid w:val="00375514"/>
    <w:rsid w:val="00376063"/>
    <w:rsid w:val="00376A3D"/>
    <w:rsid w:val="003770CA"/>
    <w:rsid w:val="003775DD"/>
    <w:rsid w:val="00377CB0"/>
    <w:rsid w:val="00377E92"/>
    <w:rsid w:val="00377F45"/>
    <w:rsid w:val="003804A6"/>
    <w:rsid w:val="0038064F"/>
    <w:rsid w:val="003806D9"/>
    <w:rsid w:val="0038202B"/>
    <w:rsid w:val="00382794"/>
    <w:rsid w:val="00382B7F"/>
    <w:rsid w:val="00382C7D"/>
    <w:rsid w:val="00382DBC"/>
    <w:rsid w:val="00382EAA"/>
    <w:rsid w:val="00382F40"/>
    <w:rsid w:val="003834AB"/>
    <w:rsid w:val="0038362A"/>
    <w:rsid w:val="0038382F"/>
    <w:rsid w:val="003838E1"/>
    <w:rsid w:val="00383B24"/>
    <w:rsid w:val="00383C6D"/>
    <w:rsid w:val="00383EF5"/>
    <w:rsid w:val="00384210"/>
    <w:rsid w:val="003844EB"/>
    <w:rsid w:val="00384718"/>
    <w:rsid w:val="00384B65"/>
    <w:rsid w:val="00385387"/>
    <w:rsid w:val="00385AF6"/>
    <w:rsid w:val="003861AF"/>
    <w:rsid w:val="00386453"/>
    <w:rsid w:val="00386739"/>
    <w:rsid w:val="00386C2C"/>
    <w:rsid w:val="003900A8"/>
    <w:rsid w:val="0039036B"/>
    <w:rsid w:val="003905B9"/>
    <w:rsid w:val="00390642"/>
    <w:rsid w:val="003908BB"/>
    <w:rsid w:val="00390DBC"/>
    <w:rsid w:val="00390E9F"/>
    <w:rsid w:val="003910C0"/>
    <w:rsid w:val="0039158F"/>
    <w:rsid w:val="0039235F"/>
    <w:rsid w:val="00392539"/>
    <w:rsid w:val="0039260B"/>
    <w:rsid w:val="003927F9"/>
    <w:rsid w:val="003929EA"/>
    <w:rsid w:val="00392E32"/>
    <w:rsid w:val="00392E44"/>
    <w:rsid w:val="00393B05"/>
    <w:rsid w:val="00393CF7"/>
    <w:rsid w:val="00393F99"/>
    <w:rsid w:val="003942B7"/>
    <w:rsid w:val="003945CC"/>
    <w:rsid w:val="00394775"/>
    <w:rsid w:val="00394B40"/>
    <w:rsid w:val="0039503C"/>
    <w:rsid w:val="00395172"/>
    <w:rsid w:val="00395229"/>
    <w:rsid w:val="00395231"/>
    <w:rsid w:val="0039589B"/>
    <w:rsid w:val="00395E52"/>
    <w:rsid w:val="003960AA"/>
    <w:rsid w:val="00396571"/>
    <w:rsid w:val="00396573"/>
    <w:rsid w:val="0039666A"/>
    <w:rsid w:val="00396755"/>
    <w:rsid w:val="00396866"/>
    <w:rsid w:val="00396985"/>
    <w:rsid w:val="00396DE0"/>
    <w:rsid w:val="00396E20"/>
    <w:rsid w:val="00396E51"/>
    <w:rsid w:val="003971E2"/>
    <w:rsid w:val="00397978"/>
    <w:rsid w:val="003979AB"/>
    <w:rsid w:val="00397E22"/>
    <w:rsid w:val="003A02ED"/>
    <w:rsid w:val="003A0377"/>
    <w:rsid w:val="003A0BC7"/>
    <w:rsid w:val="003A1136"/>
    <w:rsid w:val="003A11E9"/>
    <w:rsid w:val="003A128D"/>
    <w:rsid w:val="003A12B4"/>
    <w:rsid w:val="003A2086"/>
    <w:rsid w:val="003A20F4"/>
    <w:rsid w:val="003A2129"/>
    <w:rsid w:val="003A23AF"/>
    <w:rsid w:val="003A23B8"/>
    <w:rsid w:val="003A23D0"/>
    <w:rsid w:val="003A2A64"/>
    <w:rsid w:val="003A2E1C"/>
    <w:rsid w:val="003A2FB6"/>
    <w:rsid w:val="003A34A3"/>
    <w:rsid w:val="003A36C7"/>
    <w:rsid w:val="003A38B9"/>
    <w:rsid w:val="003A3A56"/>
    <w:rsid w:val="003A3AB2"/>
    <w:rsid w:val="003A3EC5"/>
    <w:rsid w:val="003A4016"/>
    <w:rsid w:val="003A41DD"/>
    <w:rsid w:val="003A4447"/>
    <w:rsid w:val="003A4565"/>
    <w:rsid w:val="003A4698"/>
    <w:rsid w:val="003A48A7"/>
    <w:rsid w:val="003A4AD9"/>
    <w:rsid w:val="003A4B2E"/>
    <w:rsid w:val="003A4D36"/>
    <w:rsid w:val="003A539F"/>
    <w:rsid w:val="003A55F1"/>
    <w:rsid w:val="003A5793"/>
    <w:rsid w:val="003A5B33"/>
    <w:rsid w:val="003A5C4C"/>
    <w:rsid w:val="003A5C78"/>
    <w:rsid w:val="003A5C8E"/>
    <w:rsid w:val="003A615E"/>
    <w:rsid w:val="003A65C5"/>
    <w:rsid w:val="003A6907"/>
    <w:rsid w:val="003A70CF"/>
    <w:rsid w:val="003A71F0"/>
    <w:rsid w:val="003A7204"/>
    <w:rsid w:val="003A7B84"/>
    <w:rsid w:val="003A7F34"/>
    <w:rsid w:val="003B00AB"/>
    <w:rsid w:val="003B053B"/>
    <w:rsid w:val="003B084C"/>
    <w:rsid w:val="003B0D05"/>
    <w:rsid w:val="003B0EBA"/>
    <w:rsid w:val="003B105D"/>
    <w:rsid w:val="003B1272"/>
    <w:rsid w:val="003B1C92"/>
    <w:rsid w:val="003B1F62"/>
    <w:rsid w:val="003B2976"/>
    <w:rsid w:val="003B2A50"/>
    <w:rsid w:val="003B3317"/>
    <w:rsid w:val="003B344C"/>
    <w:rsid w:val="003B3605"/>
    <w:rsid w:val="003B38BB"/>
    <w:rsid w:val="003B39D1"/>
    <w:rsid w:val="003B3AA8"/>
    <w:rsid w:val="003B3EDA"/>
    <w:rsid w:val="003B419A"/>
    <w:rsid w:val="003B47F3"/>
    <w:rsid w:val="003B50EA"/>
    <w:rsid w:val="003B5238"/>
    <w:rsid w:val="003B5422"/>
    <w:rsid w:val="003B5D37"/>
    <w:rsid w:val="003B5D58"/>
    <w:rsid w:val="003B659C"/>
    <w:rsid w:val="003B6627"/>
    <w:rsid w:val="003B699C"/>
    <w:rsid w:val="003B6D79"/>
    <w:rsid w:val="003B747B"/>
    <w:rsid w:val="003B75E0"/>
    <w:rsid w:val="003B798C"/>
    <w:rsid w:val="003B7BBA"/>
    <w:rsid w:val="003C0058"/>
    <w:rsid w:val="003C00D8"/>
    <w:rsid w:val="003C0267"/>
    <w:rsid w:val="003C074D"/>
    <w:rsid w:val="003C0F12"/>
    <w:rsid w:val="003C0F7D"/>
    <w:rsid w:val="003C133D"/>
    <w:rsid w:val="003C1BD9"/>
    <w:rsid w:val="003C1DF2"/>
    <w:rsid w:val="003C1F43"/>
    <w:rsid w:val="003C28F5"/>
    <w:rsid w:val="003C2F08"/>
    <w:rsid w:val="003C300D"/>
    <w:rsid w:val="003C30BC"/>
    <w:rsid w:val="003C3329"/>
    <w:rsid w:val="003C3974"/>
    <w:rsid w:val="003C3D36"/>
    <w:rsid w:val="003C3E52"/>
    <w:rsid w:val="003C46A0"/>
    <w:rsid w:val="003C485B"/>
    <w:rsid w:val="003C4DBB"/>
    <w:rsid w:val="003C5378"/>
    <w:rsid w:val="003C5581"/>
    <w:rsid w:val="003C569E"/>
    <w:rsid w:val="003C56C5"/>
    <w:rsid w:val="003C5715"/>
    <w:rsid w:val="003C5AFC"/>
    <w:rsid w:val="003C5B35"/>
    <w:rsid w:val="003C5B88"/>
    <w:rsid w:val="003C5DBC"/>
    <w:rsid w:val="003C5FA4"/>
    <w:rsid w:val="003C6024"/>
    <w:rsid w:val="003C6122"/>
    <w:rsid w:val="003C671F"/>
    <w:rsid w:val="003C6B5D"/>
    <w:rsid w:val="003C6DFC"/>
    <w:rsid w:val="003C7146"/>
    <w:rsid w:val="003C7788"/>
    <w:rsid w:val="003C77A5"/>
    <w:rsid w:val="003C79CA"/>
    <w:rsid w:val="003C7F7C"/>
    <w:rsid w:val="003D0A2D"/>
    <w:rsid w:val="003D0E3B"/>
    <w:rsid w:val="003D1165"/>
    <w:rsid w:val="003D1249"/>
    <w:rsid w:val="003D18E7"/>
    <w:rsid w:val="003D1B92"/>
    <w:rsid w:val="003D1DB0"/>
    <w:rsid w:val="003D1EC9"/>
    <w:rsid w:val="003D1FB8"/>
    <w:rsid w:val="003D1FF2"/>
    <w:rsid w:val="003D2236"/>
    <w:rsid w:val="003D2575"/>
    <w:rsid w:val="003D2B38"/>
    <w:rsid w:val="003D2B8B"/>
    <w:rsid w:val="003D2F75"/>
    <w:rsid w:val="003D302A"/>
    <w:rsid w:val="003D317F"/>
    <w:rsid w:val="003D3FA6"/>
    <w:rsid w:val="003D4225"/>
    <w:rsid w:val="003D47C5"/>
    <w:rsid w:val="003D4DC8"/>
    <w:rsid w:val="003D4DE3"/>
    <w:rsid w:val="003D514D"/>
    <w:rsid w:val="003D541D"/>
    <w:rsid w:val="003D5603"/>
    <w:rsid w:val="003D568A"/>
    <w:rsid w:val="003D5A7C"/>
    <w:rsid w:val="003D5D40"/>
    <w:rsid w:val="003D5E66"/>
    <w:rsid w:val="003D613B"/>
    <w:rsid w:val="003D68FB"/>
    <w:rsid w:val="003D6DF3"/>
    <w:rsid w:val="003D7B5D"/>
    <w:rsid w:val="003D7EE1"/>
    <w:rsid w:val="003E00AB"/>
    <w:rsid w:val="003E01C5"/>
    <w:rsid w:val="003E05EB"/>
    <w:rsid w:val="003E06C2"/>
    <w:rsid w:val="003E09E5"/>
    <w:rsid w:val="003E12CD"/>
    <w:rsid w:val="003E145A"/>
    <w:rsid w:val="003E14DE"/>
    <w:rsid w:val="003E19A2"/>
    <w:rsid w:val="003E2278"/>
    <w:rsid w:val="003E236B"/>
    <w:rsid w:val="003E2BF1"/>
    <w:rsid w:val="003E2C24"/>
    <w:rsid w:val="003E2F52"/>
    <w:rsid w:val="003E304E"/>
    <w:rsid w:val="003E378A"/>
    <w:rsid w:val="003E3938"/>
    <w:rsid w:val="003E3FAA"/>
    <w:rsid w:val="003E43E2"/>
    <w:rsid w:val="003E471D"/>
    <w:rsid w:val="003E499D"/>
    <w:rsid w:val="003E4C16"/>
    <w:rsid w:val="003E4C88"/>
    <w:rsid w:val="003E4F52"/>
    <w:rsid w:val="003E50C7"/>
    <w:rsid w:val="003E59AA"/>
    <w:rsid w:val="003E5B05"/>
    <w:rsid w:val="003E60EE"/>
    <w:rsid w:val="003E62A6"/>
    <w:rsid w:val="003E633A"/>
    <w:rsid w:val="003E68E9"/>
    <w:rsid w:val="003E6E2A"/>
    <w:rsid w:val="003E7297"/>
    <w:rsid w:val="003E7696"/>
    <w:rsid w:val="003E7BBE"/>
    <w:rsid w:val="003E7D76"/>
    <w:rsid w:val="003F0914"/>
    <w:rsid w:val="003F0ABF"/>
    <w:rsid w:val="003F0B8C"/>
    <w:rsid w:val="003F0C2E"/>
    <w:rsid w:val="003F0D12"/>
    <w:rsid w:val="003F1090"/>
    <w:rsid w:val="003F1651"/>
    <w:rsid w:val="003F1945"/>
    <w:rsid w:val="003F1E5B"/>
    <w:rsid w:val="003F2169"/>
    <w:rsid w:val="003F236B"/>
    <w:rsid w:val="003F23A5"/>
    <w:rsid w:val="003F28B5"/>
    <w:rsid w:val="003F2EA2"/>
    <w:rsid w:val="003F2EFD"/>
    <w:rsid w:val="003F327C"/>
    <w:rsid w:val="003F3695"/>
    <w:rsid w:val="003F36CD"/>
    <w:rsid w:val="003F3862"/>
    <w:rsid w:val="003F3A0D"/>
    <w:rsid w:val="003F3C0F"/>
    <w:rsid w:val="003F3F73"/>
    <w:rsid w:val="003F425D"/>
    <w:rsid w:val="003F4335"/>
    <w:rsid w:val="003F4401"/>
    <w:rsid w:val="003F4BDD"/>
    <w:rsid w:val="003F4CCD"/>
    <w:rsid w:val="003F4E39"/>
    <w:rsid w:val="003F4FF1"/>
    <w:rsid w:val="003F5C66"/>
    <w:rsid w:val="003F614F"/>
    <w:rsid w:val="003F6507"/>
    <w:rsid w:val="003F6523"/>
    <w:rsid w:val="003F69EA"/>
    <w:rsid w:val="003F6ABB"/>
    <w:rsid w:val="003F7157"/>
    <w:rsid w:val="003F717E"/>
    <w:rsid w:val="003F738F"/>
    <w:rsid w:val="003F7477"/>
    <w:rsid w:val="003F7A99"/>
    <w:rsid w:val="003F7C0A"/>
    <w:rsid w:val="003F7E17"/>
    <w:rsid w:val="003F7EA4"/>
    <w:rsid w:val="004000B5"/>
    <w:rsid w:val="0040013D"/>
    <w:rsid w:val="00400465"/>
    <w:rsid w:val="004005EB"/>
    <w:rsid w:val="004006B8"/>
    <w:rsid w:val="00400CCE"/>
    <w:rsid w:val="004011AA"/>
    <w:rsid w:val="00401217"/>
    <w:rsid w:val="00401E5B"/>
    <w:rsid w:val="004021B9"/>
    <w:rsid w:val="004027D6"/>
    <w:rsid w:val="00402883"/>
    <w:rsid w:val="004029A5"/>
    <w:rsid w:val="00402AEA"/>
    <w:rsid w:val="00402CC7"/>
    <w:rsid w:val="00402D9B"/>
    <w:rsid w:val="00402FEE"/>
    <w:rsid w:val="00403208"/>
    <w:rsid w:val="004034C4"/>
    <w:rsid w:val="00403608"/>
    <w:rsid w:val="004036AD"/>
    <w:rsid w:val="00403A57"/>
    <w:rsid w:val="00403AFA"/>
    <w:rsid w:val="00403B61"/>
    <w:rsid w:val="00403C00"/>
    <w:rsid w:val="00403CD1"/>
    <w:rsid w:val="004043DF"/>
    <w:rsid w:val="0040446E"/>
    <w:rsid w:val="00404ADB"/>
    <w:rsid w:val="00404EA0"/>
    <w:rsid w:val="004057CE"/>
    <w:rsid w:val="00405FC3"/>
    <w:rsid w:val="00406404"/>
    <w:rsid w:val="004065A6"/>
    <w:rsid w:val="00406F0F"/>
    <w:rsid w:val="00406FDD"/>
    <w:rsid w:val="004070B7"/>
    <w:rsid w:val="00407370"/>
    <w:rsid w:val="004075D1"/>
    <w:rsid w:val="0040798D"/>
    <w:rsid w:val="00407E87"/>
    <w:rsid w:val="00407EC8"/>
    <w:rsid w:val="00410A39"/>
    <w:rsid w:val="00410C8D"/>
    <w:rsid w:val="00411103"/>
    <w:rsid w:val="0041120B"/>
    <w:rsid w:val="00411368"/>
    <w:rsid w:val="004113BE"/>
    <w:rsid w:val="00411417"/>
    <w:rsid w:val="00411DBE"/>
    <w:rsid w:val="00411E02"/>
    <w:rsid w:val="00412215"/>
    <w:rsid w:val="00412274"/>
    <w:rsid w:val="004125A1"/>
    <w:rsid w:val="00412612"/>
    <w:rsid w:val="00412D18"/>
    <w:rsid w:val="004135C2"/>
    <w:rsid w:val="00413B21"/>
    <w:rsid w:val="004140DC"/>
    <w:rsid w:val="00414554"/>
    <w:rsid w:val="00414AB2"/>
    <w:rsid w:val="00414BD6"/>
    <w:rsid w:val="00414E54"/>
    <w:rsid w:val="0041523A"/>
    <w:rsid w:val="004156F1"/>
    <w:rsid w:val="00415970"/>
    <w:rsid w:val="00415AF5"/>
    <w:rsid w:val="00415F5C"/>
    <w:rsid w:val="0041682D"/>
    <w:rsid w:val="004169AF"/>
    <w:rsid w:val="00416BF1"/>
    <w:rsid w:val="004170ED"/>
    <w:rsid w:val="00417972"/>
    <w:rsid w:val="00417CBC"/>
    <w:rsid w:val="00417F36"/>
    <w:rsid w:val="004203A7"/>
    <w:rsid w:val="00420724"/>
    <w:rsid w:val="004209F1"/>
    <w:rsid w:val="00421091"/>
    <w:rsid w:val="0042132D"/>
    <w:rsid w:val="0042156A"/>
    <w:rsid w:val="0042169C"/>
    <w:rsid w:val="0042198A"/>
    <w:rsid w:val="00421A9E"/>
    <w:rsid w:val="00421C0F"/>
    <w:rsid w:val="00421FF4"/>
    <w:rsid w:val="00422121"/>
    <w:rsid w:val="0042242B"/>
    <w:rsid w:val="004227A6"/>
    <w:rsid w:val="004229C0"/>
    <w:rsid w:val="00422A53"/>
    <w:rsid w:val="00422E1B"/>
    <w:rsid w:val="004230C7"/>
    <w:rsid w:val="00423267"/>
    <w:rsid w:val="0042373B"/>
    <w:rsid w:val="00423872"/>
    <w:rsid w:val="004239F8"/>
    <w:rsid w:val="00423A38"/>
    <w:rsid w:val="00423B9A"/>
    <w:rsid w:val="00424A57"/>
    <w:rsid w:val="00424EFA"/>
    <w:rsid w:val="00424F1F"/>
    <w:rsid w:val="004252B7"/>
    <w:rsid w:val="00425B42"/>
    <w:rsid w:val="00425BD9"/>
    <w:rsid w:val="00425FC6"/>
    <w:rsid w:val="004260B9"/>
    <w:rsid w:val="00426244"/>
    <w:rsid w:val="00426459"/>
    <w:rsid w:val="00426734"/>
    <w:rsid w:val="00426A53"/>
    <w:rsid w:val="00426DDB"/>
    <w:rsid w:val="0042711A"/>
    <w:rsid w:val="004271FD"/>
    <w:rsid w:val="00427314"/>
    <w:rsid w:val="0042736E"/>
    <w:rsid w:val="004275E5"/>
    <w:rsid w:val="004276ED"/>
    <w:rsid w:val="00427983"/>
    <w:rsid w:val="00427CCE"/>
    <w:rsid w:val="00427E69"/>
    <w:rsid w:val="00430153"/>
    <w:rsid w:val="00430191"/>
    <w:rsid w:val="00430E0E"/>
    <w:rsid w:val="00431338"/>
    <w:rsid w:val="00431A3C"/>
    <w:rsid w:val="0043216D"/>
    <w:rsid w:val="004326DD"/>
    <w:rsid w:val="00432A69"/>
    <w:rsid w:val="00432D81"/>
    <w:rsid w:val="00433448"/>
    <w:rsid w:val="00433765"/>
    <w:rsid w:val="00433978"/>
    <w:rsid w:val="004339C1"/>
    <w:rsid w:val="00433C90"/>
    <w:rsid w:val="0043405E"/>
    <w:rsid w:val="00434B42"/>
    <w:rsid w:val="0043500F"/>
    <w:rsid w:val="004353DE"/>
    <w:rsid w:val="00435404"/>
    <w:rsid w:val="00435AF4"/>
    <w:rsid w:val="00435BAB"/>
    <w:rsid w:val="00435C60"/>
    <w:rsid w:val="0043622B"/>
    <w:rsid w:val="0043659C"/>
    <w:rsid w:val="0043728A"/>
    <w:rsid w:val="00437895"/>
    <w:rsid w:val="00437A19"/>
    <w:rsid w:val="00437AFA"/>
    <w:rsid w:val="00437D00"/>
    <w:rsid w:val="00437D4E"/>
    <w:rsid w:val="00440164"/>
    <w:rsid w:val="00440224"/>
    <w:rsid w:val="004404E7"/>
    <w:rsid w:val="0044096A"/>
    <w:rsid w:val="00440BD8"/>
    <w:rsid w:val="00440F08"/>
    <w:rsid w:val="004411B4"/>
    <w:rsid w:val="0044134A"/>
    <w:rsid w:val="004413F2"/>
    <w:rsid w:val="004415AE"/>
    <w:rsid w:val="00441DC1"/>
    <w:rsid w:val="00441E15"/>
    <w:rsid w:val="00441EBE"/>
    <w:rsid w:val="004422FA"/>
    <w:rsid w:val="00442779"/>
    <w:rsid w:val="004432DA"/>
    <w:rsid w:val="00443490"/>
    <w:rsid w:val="0044377C"/>
    <w:rsid w:val="00443CE4"/>
    <w:rsid w:val="0044479A"/>
    <w:rsid w:val="004450A5"/>
    <w:rsid w:val="004452FB"/>
    <w:rsid w:val="004453F3"/>
    <w:rsid w:val="00445920"/>
    <w:rsid w:val="0044596D"/>
    <w:rsid w:val="00445AC5"/>
    <w:rsid w:val="00445CBE"/>
    <w:rsid w:val="00445DEB"/>
    <w:rsid w:val="00446107"/>
    <w:rsid w:val="004462BF"/>
    <w:rsid w:val="0044698B"/>
    <w:rsid w:val="00446E14"/>
    <w:rsid w:val="00446E59"/>
    <w:rsid w:val="00446EE3"/>
    <w:rsid w:val="0044705D"/>
    <w:rsid w:val="0044713C"/>
    <w:rsid w:val="004474DF"/>
    <w:rsid w:val="0044764C"/>
    <w:rsid w:val="00447700"/>
    <w:rsid w:val="0044776C"/>
    <w:rsid w:val="00447D30"/>
    <w:rsid w:val="004500A5"/>
    <w:rsid w:val="004501C7"/>
    <w:rsid w:val="0045027F"/>
    <w:rsid w:val="00450377"/>
    <w:rsid w:val="00450471"/>
    <w:rsid w:val="00450700"/>
    <w:rsid w:val="004507C0"/>
    <w:rsid w:val="00450861"/>
    <w:rsid w:val="00451DD8"/>
    <w:rsid w:val="00451E76"/>
    <w:rsid w:val="00451F9D"/>
    <w:rsid w:val="004520A0"/>
    <w:rsid w:val="004525C5"/>
    <w:rsid w:val="0045284A"/>
    <w:rsid w:val="00452CBA"/>
    <w:rsid w:val="00452DA7"/>
    <w:rsid w:val="00453700"/>
    <w:rsid w:val="004539A1"/>
    <w:rsid w:val="00453A4D"/>
    <w:rsid w:val="00453BE4"/>
    <w:rsid w:val="00454AF7"/>
    <w:rsid w:val="00454D9C"/>
    <w:rsid w:val="00455032"/>
    <w:rsid w:val="00455541"/>
    <w:rsid w:val="004560EE"/>
    <w:rsid w:val="00456890"/>
    <w:rsid w:val="00456945"/>
    <w:rsid w:val="00456B7F"/>
    <w:rsid w:val="00456B99"/>
    <w:rsid w:val="00457969"/>
    <w:rsid w:val="00457D15"/>
    <w:rsid w:val="00457F84"/>
    <w:rsid w:val="004603DE"/>
    <w:rsid w:val="004608E6"/>
    <w:rsid w:val="004608F7"/>
    <w:rsid w:val="0046181E"/>
    <w:rsid w:val="0046196A"/>
    <w:rsid w:val="00461A29"/>
    <w:rsid w:val="00461AEE"/>
    <w:rsid w:val="00461B41"/>
    <w:rsid w:val="00461BDE"/>
    <w:rsid w:val="00461F9C"/>
    <w:rsid w:val="00462353"/>
    <w:rsid w:val="0046284C"/>
    <w:rsid w:val="00462922"/>
    <w:rsid w:val="00462D7D"/>
    <w:rsid w:val="0046330A"/>
    <w:rsid w:val="00463697"/>
    <w:rsid w:val="004636B2"/>
    <w:rsid w:val="00463748"/>
    <w:rsid w:val="00463874"/>
    <w:rsid w:val="004638EE"/>
    <w:rsid w:val="00463B20"/>
    <w:rsid w:val="00463DA6"/>
    <w:rsid w:val="00463F1F"/>
    <w:rsid w:val="00463F44"/>
    <w:rsid w:val="0046429D"/>
    <w:rsid w:val="004644AF"/>
    <w:rsid w:val="004645D4"/>
    <w:rsid w:val="004647EB"/>
    <w:rsid w:val="0046484A"/>
    <w:rsid w:val="00464CD0"/>
    <w:rsid w:val="00465620"/>
    <w:rsid w:val="00465B3B"/>
    <w:rsid w:val="00465C2A"/>
    <w:rsid w:val="00465E18"/>
    <w:rsid w:val="00465EE3"/>
    <w:rsid w:val="00466114"/>
    <w:rsid w:val="00466362"/>
    <w:rsid w:val="00466417"/>
    <w:rsid w:val="004665FD"/>
    <w:rsid w:val="00466664"/>
    <w:rsid w:val="004668C2"/>
    <w:rsid w:val="004668F5"/>
    <w:rsid w:val="004669B1"/>
    <w:rsid w:val="004669D0"/>
    <w:rsid w:val="00466B43"/>
    <w:rsid w:val="00466D8C"/>
    <w:rsid w:val="00466E72"/>
    <w:rsid w:val="0046729A"/>
    <w:rsid w:val="00467A47"/>
    <w:rsid w:val="00467B7B"/>
    <w:rsid w:val="00467DA1"/>
    <w:rsid w:val="00467F48"/>
    <w:rsid w:val="004707E5"/>
    <w:rsid w:val="00470821"/>
    <w:rsid w:val="00470B0E"/>
    <w:rsid w:val="00471046"/>
    <w:rsid w:val="004718B1"/>
    <w:rsid w:val="004721B8"/>
    <w:rsid w:val="0047257B"/>
    <w:rsid w:val="00472607"/>
    <w:rsid w:val="00472DA1"/>
    <w:rsid w:val="00472F46"/>
    <w:rsid w:val="00472F8C"/>
    <w:rsid w:val="00473813"/>
    <w:rsid w:val="00473BB6"/>
    <w:rsid w:val="00473DB2"/>
    <w:rsid w:val="00474411"/>
    <w:rsid w:val="004744B7"/>
    <w:rsid w:val="00474596"/>
    <w:rsid w:val="004747A5"/>
    <w:rsid w:val="004749B5"/>
    <w:rsid w:val="00474E22"/>
    <w:rsid w:val="00474E55"/>
    <w:rsid w:val="00474FEF"/>
    <w:rsid w:val="00475260"/>
    <w:rsid w:val="004755D2"/>
    <w:rsid w:val="004758A1"/>
    <w:rsid w:val="0047592B"/>
    <w:rsid w:val="00475FBC"/>
    <w:rsid w:val="0047664D"/>
    <w:rsid w:val="0047678E"/>
    <w:rsid w:val="00476C50"/>
    <w:rsid w:val="00477120"/>
    <w:rsid w:val="00477520"/>
    <w:rsid w:val="00477B55"/>
    <w:rsid w:val="00477C00"/>
    <w:rsid w:val="00480C90"/>
    <w:rsid w:val="00480EC2"/>
    <w:rsid w:val="00480F96"/>
    <w:rsid w:val="004815F5"/>
    <w:rsid w:val="00481BCD"/>
    <w:rsid w:val="00481EB9"/>
    <w:rsid w:val="00481F13"/>
    <w:rsid w:val="00482267"/>
    <w:rsid w:val="0048240D"/>
    <w:rsid w:val="00482638"/>
    <w:rsid w:val="00482D75"/>
    <w:rsid w:val="00482F2D"/>
    <w:rsid w:val="00482F92"/>
    <w:rsid w:val="00483881"/>
    <w:rsid w:val="00483D05"/>
    <w:rsid w:val="00484354"/>
    <w:rsid w:val="004846E5"/>
    <w:rsid w:val="00484707"/>
    <w:rsid w:val="004848FB"/>
    <w:rsid w:val="00485218"/>
    <w:rsid w:val="00485441"/>
    <w:rsid w:val="004857A9"/>
    <w:rsid w:val="00485D82"/>
    <w:rsid w:val="00485EB0"/>
    <w:rsid w:val="004863F6"/>
    <w:rsid w:val="00486F87"/>
    <w:rsid w:val="00487745"/>
    <w:rsid w:val="00487A53"/>
    <w:rsid w:val="00487CA6"/>
    <w:rsid w:val="00490005"/>
    <w:rsid w:val="0049000C"/>
    <w:rsid w:val="004902FA"/>
    <w:rsid w:val="004904A7"/>
    <w:rsid w:val="0049078A"/>
    <w:rsid w:val="00490807"/>
    <w:rsid w:val="00490F27"/>
    <w:rsid w:val="0049117C"/>
    <w:rsid w:val="0049138B"/>
    <w:rsid w:val="00491810"/>
    <w:rsid w:val="004923B0"/>
    <w:rsid w:val="00492533"/>
    <w:rsid w:val="00492569"/>
    <w:rsid w:val="004927E5"/>
    <w:rsid w:val="00492B21"/>
    <w:rsid w:val="00492D47"/>
    <w:rsid w:val="00492DAC"/>
    <w:rsid w:val="00492EF8"/>
    <w:rsid w:val="00492FEE"/>
    <w:rsid w:val="00493771"/>
    <w:rsid w:val="00493979"/>
    <w:rsid w:val="00494072"/>
    <w:rsid w:val="00494A4C"/>
    <w:rsid w:val="00494ADC"/>
    <w:rsid w:val="00494B2B"/>
    <w:rsid w:val="00495070"/>
    <w:rsid w:val="004955B1"/>
    <w:rsid w:val="00495F71"/>
    <w:rsid w:val="00495FEC"/>
    <w:rsid w:val="00496B01"/>
    <w:rsid w:val="00496C66"/>
    <w:rsid w:val="00497135"/>
    <w:rsid w:val="004A0137"/>
    <w:rsid w:val="004A01C0"/>
    <w:rsid w:val="004A0382"/>
    <w:rsid w:val="004A0BFE"/>
    <w:rsid w:val="004A0E0B"/>
    <w:rsid w:val="004A101A"/>
    <w:rsid w:val="004A1113"/>
    <w:rsid w:val="004A1165"/>
    <w:rsid w:val="004A11BB"/>
    <w:rsid w:val="004A11D9"/>
    <w:rsid w:val="004A1A14"/>
    <w:rsid w:val="004A2027"/>
    <w:rsid w:val="004A2D41"/>
    <w:rsid w:val="004A2E5B"/>
    <w:rsid w:val="004A319C"/>
    <w:rsid w:val="004A354B"/>
    <w:rsid w:val="004A35D4"/>
    <w:rsid w:val="004A3942"/>
    <w:rsid w:val="004A4237"/>
    <w:rsid w:val="004A42C3"/>
    <w:rsid w:val="004A42E2"/>
    <w:rsid w:val="004A43A7"/>
    <w:rsid w:val="004A44C8"/>
    <w:rsid w:val="004A4E2D"/>
    <w:rsid w:val="004A4FB4"/>
    <w:rsid w:val="004A53D1"/>
    <w:rsid w:val="004A5402"/>
    <w:rsid w:val="004A54E1"/>
    <w:rsid w:val="004A5618"/>
    <w:rsid w:val="004A588E"/>
    <w:rsid w:val="004A5E63"/>
    <w:rsid w:val="004A645E"/>
    <w:rsid w:val="004A68E3"/>
    <w:rsid w:val="004A6E8B"/>
    <w:rsid w:val="004A6ED9"/>
    <w:rsid w:val="004A6F44"/>
    <w:rsid w:val="004A77D9"/>
    <w:rsid w:val="004A7850"/>
    <w:rsid w:val="004A7BCC"/>
    <w:rsid w:val="004A7D1B"/>
    <w:rsid w:val="004A7E1B"/>
    <w:rsid w:val="004A7FC4"/>
    <w:rsid w:val="004B0255"/>
    <w:rsid w:val="004B09C4"/>
    <w:rsid w:val="004B0ED5"/>
    <w:rsid w:val="004B1142"/>
    <w:rsid w:val="004B117E"/>
    <w:rsid w:val="004B1A5E"/>
    <w:rsid w:val="004B1AED"/>
    <w:rsid w:val="004B1D4D"/>
    <w:rsid w:val="004B1D5D"/>
    <w:rsid w:val="004B1F65"/>
    <w:rsid w:val="004B2385"/>
    <w:rsid w:val="004B27D4"/>
    <w:rsid w:val="004B3061"/>
    <w:rsid w:val="004B3502"/>
    <w:rsid w:val="004B3E00"/>
    <w:rsid w:val="004B3E0C"/>
    <w:rsid w:val="004B4208"/>
    <w:rsid w:val="004B4230"/>
    <w:rsid w:val="004B4489"/>
    <w:rsid w:val="004B45A3"/>
    <w:rsid w:val="004B46A6"/>
    <w:rsid w:val="004B4FA0"/>
    <w:rsid w:val="004B4FA4"/>
    <w:rsid w:val="004B51C6"/>
    <w:rsid w:val="004B567F"/>
    <w:rsid w:val="004B5D51"/>
    <w:rsid w:val="004B5E81"/>
    <w:rsid w:val="004B6866"/>
    <w:rsid w:val="004B69CB"/>
    <w:rsid w:val="004B6AF5"/>
    <w:rsid w:val="004B6D2D"/>
    <w:rsid w:val="004B6DCE"/>
    <w:rsid w:val="004B7309"/>
    <w:rsid w:val="004B73AB"/>
    <w:rsid w:val="004B7483"/>
    <w:rsid w:val="004B7759"/>
    <w:rsid w:val="004B7A25"/>
    <w:rsid w:val="004C032B"/>
    <w:rsid w:val="004C0572"/>
    <w:rsid w:val="004C1097"/>
    <w:rsid w:val="004C1118"/>
    <w:rsid w:val="004C128B"/>
    <w:rsid w:val="004C13EA"/>
    <w:rsid w:val="004C15C7"/>
    <w:rsid w:val="004C166C"/>
    <w:rsid w:val="004C1924"/>
    <w:rsid w:val="004C1B04"/>
    <w:rsid w:val="004C1DC7"/>
    <w:rsid w:val="004C1E37"/>
    <w:rsid w:val="004C1F91"/>
    <w:rsid w:val="004C28B8"/>
    <w:rsid w:val="004C2D90"/>
    <w:rsid w:val="004C33DB"/>
    <w:rsid w:val="004C3864"/>
    <w:rsid w:val="004C4069"/>
    <w:rsid w:val="004C451C"/>
    <w:rsid w:val="004C4D11"/>
    <w:rsid w:val="004C4E47"/>
    <w:rsid w:val="004C5808"/>
    <w:rsid w:val="004C5A08"/>
    <w:rsid w:val="004C5A0E"/>
    <w:rsid w:val="004C61B0"/>
    <w:rsid w:val="004C6483"/>
    <w:rsid w:val="004C649F"/>
    <w:rsid w:val="004C694B"/>
    <w:rsid w:val="004C6C16"/>
    <w:rsid w:val="004C6E23"/>
    <w:rsid w:val="004C6F11"/>
    <w:rsid w:val="004C6F72"/>
    <w:rsid w:val="004C7053"/>
    <w:rsid w:val="004C714C"/>
    <w:rsid w:val="004C723C"/>
    <w:rsid w:val="004C7296"/>
    <w:rsid w:val="004D01EF"/>
    <w:rsid w:val="004D02F8"/>
    <w:rsid w:val="004D03A2"/>
    <w:rsid w:val="004D09C2"/>
    <w:rsid w:val="004D0AE7"/>
    <w:rsid w:val="004D0B38"/>
    <w:rsid w:val="004D0B88"/>
    <w:rsid w:val="004D1138"/>
    <w:rsid w:val="004D124A"/>
    <w:rsid w:val="004D135C"/>
    <w:rsid w:val="004D1549"/>
    <w:rsid w:val="004D28D5"/>
    <w:rsid w:val="004D29AF"/>
    <w:rsid w:val="004D33FE"/>
    <w:rsid w:val="004D3530"/>
    <w:rsid w:val="004D366E"/>
    <w:rsid w:val="004D393C"/>
    <w:rsid w:val="004D3A5A"/>
    <w:rsid w:val="004D3DA8"/>
    <w:rsid w:val="004D3ED7"/>
    <w:rsid w:val="004D40C4"/>
    <w:rsid w:val="004D43C9"/>
    <w:rsid w:val="004D4571"/>
    <w:rsid w:val="004D469D"/>
    <w:rsid w:val="004D4A25"/>
    <w:rsid w:val="004D4ADF"/>
    <w:rsid w:val="004D4B04"/>
    <w:rsid w:val="004D4CBB"/>
    <w:rsid w:val="004D4E62"/>
    <w:rsid w:val="004D57C5"/>
    <w:rsid w:val="004D59CE"/>
    <w:rsid w:val="004D604C"/>
    <w:rsid w:val="004D6877"/>
    <w:rsid w:val="004D6B24"/>
    <w:rsid w:val="004D71F3"/>
    <w:rsid w:val="004D7245"/>
    <w:rsid w:val="004D7468"/>
    <w:rsid w:val="004D757C"/>
    <w:rsid w:val="004D75D2"/>
    <w:rsid w:val="004D760E"/>
    <w:rsid w:val="004D7D66"/>
    <w:rsid w:val="004D7ED1"/>
    <w:rsid w:val="004E0232"/>
    <w:rsid w:val="004E06C8"/>
    <w:rsid w:val="004E0EAD"/>
    <w:rsid w:val="004E119C"/>
    <w:rsid w:val="004E1377"/>
    <w:rsid w:val="004E1C8B"/>
    <w:rsid w:val="004E242E"/>
    <w:rsid w:val="004E24D9"/>
    <w:rsid w:val="004E281A"/>
    <w:rsid w:val="004E2F91"/>
    <w:rsid w:val="004E300F"/>
    <w:rsid w:val="004E378A"/>
    <w:rsid w:val="004E3B0E"/>
    <w:rsid w:val="004E3CC0"/>
    <w:rsid w:val="004E3EC8"/>
    <w:rsid w:val="004E40B6"/>
    <w:rsid w:val="004E4436"/>
    <w:rsid w:val="004E47B8"/>
    <w:rsid w:val="004E48C3"/>
    <w:rsid w:val="004E4940"/>
    <w:rsid w:val="004E4A11"/>
    <w:rsid w:val="004E4B50"/>
    <w:rsid w:val="004E5035"/>
    <w:rsid w:val="004E59CD"/>
    <w:rsid w:val="004E5B1F"/>
    <w:rsid w:val="004E61F9"/>
    <w:rsid w:val="004E620D"/>
    <w:rsid w:val="004E6329"/>
    <w:rsid w:val="004E63C8"/>
    <w:rsid w:val="004E641E"/>
    <w:rsid w:val="004E643B"/>
    <w:rsid w:val="004E65EC"/>
    <w:rsid w:val="004E6900"/>
    <w:rsid w:val="004E6AFA"/>
    <w:rsid w:val="004E6C94"/>
    <w:rsid w:val="004E7010"/>
    <w:rsid w:val="004E7733"/>
    <w:rsid w:val="004E7930"/>
    <w:rsid w:val="004F0013"/>
    <w:rsid w:val="004F0040"/>
    <w:rsid w:val="004F01FA"/>
    <w:rsid w:val="004F05ED"/>
    <w:rsid w:val="004F090D"/>
    <w:rsid w:val="004F14D6"/>
    <w:rsid w:val="004F15C3"/>
    <w:rsid w:val="004F1B62"/>
    <w:rsid w:val="004F236B"/>
    <w:rsid w:val="004F2443"/>
    <w:rsid w:val="004F2554"/>
    <w:rsid w:val="004F28E9"/>
    <w:rsid w:val="004F2BA1"/>
    <w:rsid w:val="004F2E11"/>
    <w:rsid w:val="004F3078"/>
    <w:rsid w:val="004F309D"/>
    <w:rsid w:val="004F3A36"/>
    <w:rsid w:val="004F44DC"/>
    <w:rsid w:val="004F4745"/>
    <w:rsid w:val="004F47E7"/>
    <w:rsid w:val="004F5544"/>
    <w:rsid w:val="004F644E"/>
    <w:rsid w:val="004F6725"/>
    <w:rsid w:val="004F6840"/>
    <w:rsid w:val="004F687C"/>
    <w:rsid w:val="004F6977"/>
    <w:rsid w:val="004F6D5E"/>
    <w:rsid w:val="004F6ECE"/>
    <w:rsid w:val="005001EA"/>
    <w:rsid w:val="005003A2"/>
    <w:rsid w:val="005003FF"/>
    <w:rsid w:val="00500452"/>
    <w:rsid w:val="005007DD"/>
    <w:rsid w:val="00500800"/>
    <w:rsid w:val="00500830"/>
    <w:rsid w:val="005008E7"/>
    <w:rsid w:val="00500C79"/>
    <w:rsid w:val="00500ED3"/>
    <w:rsid w:val="00501135"/>
    <w:rsid w:val="00501191"/>
    <w:rsid w:val="00501AA9"/>
    <w:rsid w:val="00501BCC"/>
    <w:rsid w:val="00502464"/>
    <w:rsid w:val="00502802"/>
    <w:rsid w:val="00502A2A"/>
    <w:rsid w:val="00502A8D"/>
    <w:rsid w:val="005032FC"/>
    <w:rsid w:val="0050349B"/>
    <w:rsid w:val="0050361D"/>
    <w:rsid w:val="0050388F"/>
    <w:rsid w:val="005038F4"/>
    <w:rsid w:val="00503963"/>
    <w:rsid w:val="00503CE2"/>
    <w:rsid w:val="00504034"/>
    <w:rsid w:val="00504999"/>
    <w:rsid w:val="00504A42"/>
    <w:rsid w:val="00504CB9"/>
    <w:rsid w:val="00504CEA"/>
    <w:rsid w:val="00505558"/>
    <w:rsid w:val="00505B0F"/>
    <w:rsid w:val="005061A8"/>
    <w:rsid w:val="005065AC"/>
    <w:rsid w:val="0050668E"/>
    <w:rsid w:val="00506A9C"/>
    <w:rsid w:val="00506E3F"/>
    <w:rsid w:val="0050719E"/>
    <w:rsid w:val="00507784"/>
    <w:rsid w:val="00507810"/>
    <w:rsid w:val="00507977"/>
    <w:rsid w:val="00507CCA"/>
    <w:rsid w:val="00507F0B"/>
    <w:rsid w:val="00507F1B"/>
    <w:rsid w:val="00507FF0"/>
    <w:rsid w:val="0051005B"/>
    <w:rsid w:val="00510860"/>
    <w:rsid w:val="00510B24"/>
    <w:rsid w:val="0051107C"/>
    <w:rsid w:val="005112D9"/>
    <w:rsid w:val="00511441"/>
    <w:rsid w:val="005116B0"/>
    <w:rsid w:val="00511922"/>
    <w:rsid w:val="00511951"/>
    <w:rsid w:val="00511CC4"/>
    <w:rsid w:val="005121E8"/>
    <w:rsid w:val="00512DEA"/>
    <w:rsid w:val="00512FC4"/>
    <w:rsid w:val="005131D5"/>
    <w:rsid w:val="0051332F"/>
    <w:rsid w:val="005137C3"/>
    <w:rsid w:val="00513A51"/>
    <w:rsid w:val="00513BF1"/>
    <w:rsid w:val="00513DBF"/>
    <w:rsid w:val="00513F1D"/>
    <w:rsid w:val="005141D8"/>
    <w:rsid w:val="00514477"/>
    <w:rsid w:val="005145F5"/>
    <w:rsid w:val="00514905"/>
    <w:rsid w:val="00514D68"/>
    <w:rsid w:val="005150F8"/>
    <w:rsid w:val="00515DF2"/>
    <w:rsid w:val="0051628F"/>
    <w:rsid w:val="00516AB2"/>
    <w:rsid w:val="00516FB6"/>
    <w:rsid w:val="005173EB"/>
    <w:rsid w:val="005177F1"/>
    <w:rsid w:val="00517883"/>
    <w:rsid w:val="005201C4"/>
    <w:rsid w:val="005204D2"/>
    <w:rsid w:val="00520C7E"/>
    <w:rsid w:val="00520D51"/>
    <w:rsid w:val="00520E3E"/>
    <w:rsid w:val="005212C6"/>
    <w:rsid w:val="005213E3"/>
    <w:rsid w:val="00521780"/>
    <w:rsid w:val="00521A38"/>
    <w:rsid w:val="00522040"/>
    <w:rsid w:val="005227D4"/>
    <w:rsid w:val="00522AC4"/>
    <w:rsid w:val="00522AF1"/>
    <w:rsid w:val="00522DCC"/>
    <w:rsid w:val="005230DA"/>
    <w:rsid w:val="005232B5"/>
    <w:rsid w:val="005232C2"/>
    <w:rsid w:val="00523A5A"/>
    <w:rsid w:val="00523A9E"/>
    <w:rsid w:val="00523DAB"/>
    <w:rsid w:val="00523FD4"/>
    <w:rsid w:val="00524155"/>
    <w:rsid w:val="005241B7"/>
    <w:rsid w:val="005249C5"/>
    <w:rsid w:val="00524BC6"/>
    <w:rsid w:val="00524C27"/>
    <w:rsid w:val="00524E1A"/>
    <w:rsid w:val="0052516E"/>
    <w:rsid w:val="00525210"/>
    <w:rsid w:val="00525232"/>
    <w:rsid w:val="005257AC"/>
    <w:rsid w:val="00525B42"/>
    <w:rsid w:val="00525BAD"/>
    <w:rsid w:val="00525E88"/>
    <w:rsid w:val="00526085"/>
    <w:rsid w:val="00526688"/>
    <w:rsid w:val="005269A1"/>
    <w:rsid w:val="00526D44"/>
    <w:rsid w:val="00526E32"/>
    <w:rsid w:val="00526FE5"/>
    <w:rsid w:val="005273EB"/>
    <w:rsid w:val="0052741E"/>
    <w:rsid w:val="00527512"/>
    <w:rsid w:val="005275D9"/>
    <w:rsid w:val="005276FA"/>
    <w:rsid w:val="00527942"/>
    <w:rsid w:val="005279BA"/>
    <w:rsid w:val="00527DE6"/>
    <w:rsid w:val="00530127"/>
    <w:rsid w:val="005306FC"/>
    <w:rsid w:val="00530BFE"/>
    <w:rsid w:val="00530DE0"/>
    <w:rsid w:val="00531239"/>
    <w:rsid w:val="00531610"/>
    <w:rsid w:val="005316F2"/>
    <w:rsid w:val="00531CF7"/>
    <w:rsid w:val="00531E28"/>
    <w:rsid w:val="0053208B"/>
    <w:rsid w:val="00532638"/>
    <w:rsid w:val="005329A6"/>
    <w:rsid w:val="00532CA1"/>
    <w:rsid w:val="00532E1B"/>
    <w:rsid w:val="00532E92"/>
    <w:rsid w:val="005331FF"/>
    <w:rsid w:val="00533344"/>
    <w:rsid w:val="005334E6"/>
    <w:rsid w:val="00533801"/>
    <w:rsid w:val="00533BF1"/>
    <w:rsid w:val="00533C7F"/>
    <w:rsid w:val="00533F15"/>
    <w:rsid w:val="00533FCA"/>
    <w:rsid w:val="0053403C"/>
    <w:rsid w:val="0053414D"/>
    <w:rsid w:val="00534443"/>
    <w:rsid w:val="0053473B"/>
    <w:rsid w:val="00534BEC"/>
    <w:rsid w:val="0053587F"/>
    <w:rsid w:val="00535D78"/>
    <w:rsid w:val="00535F76"/>
    <w:rsid w:val="00535FF9"/>
    <w:rsid w:val="005360C0"/>
    <w:rsid w:val="005360FA"/>
    <w:rsid w:val="0053640A"/>
    <w:rsid w:val="00536679"/>
    <w:rsid w:val="00536915"/>
    <w:rsid w:val="00537253"/>
    <w:rsid w:val="0053733F"/>
    <w:rsid w:val="0053747A"/>
    <w:rsid w:val="005376FC"/>
    <w:rsid w:val="005401F6"/>
    <w:rsid w:val="00540363"/>
    <w:rsid w:val="005408BB"/>
    <w:rsid w:val="005410B8"/>
    <w:rsid w:val="00541697"/>
    <w:rsid w:val="00541E4A"/>
    <w:rsid w:val="0054201E"/>
    <w:rsid w:val="00542222"/>
    <w:rsid w:val="005422F7"/>
    <w:rsid w:val="00542322"/>
    <w:rsid w:val="005427D6"/>
    <w:rsid w:val="00542C95"/>
    <w:rsid w:val="00542F77"/>
    <w:rsid w:val="00543053"/>
    <w:rsid w:val="0054316E"/>
    <w:rsid w:val="0054386B"/>
    <w:rsid w:val="00543890"/>
    <w:rsid w:val="00543B56"/>
    <w:rsid w:val="00544765"/>
    <w:rsid w:val="00544AFA"/>
    <w:rsid w:val="00544EA9"/>
    <w:rsid w:val="00545187"/>
    <w:rsid w:val="005453F1"/>
    <w:rsid w:val="005456C1"/>
    <w:rsid w:val="00545D64"/>
    <w:rsid w:val="00546E16"/>
    <w:rsid w:val="00547494"/>
    <w:rsid w:val="00547576"/>
    <w:rsid w:val="00547C19"/>
    <w:rsid w:val="00547D2A"/>
    <w:rsid w:val="00550565"/>
    <w:rsid w:val="00550588"/>
    <w:rsid w:val="0055058F"/>
    <w:rsid w:val="00550F22"/>
    <w:rsid w:val="005516ED"/>
    <w:rsid w:val="00551821"/>
    <w:rsid w:val="005519C5"/>
    <w:rsid w:val="00551A1F"/>
    <w:rsid w:val="00551DD5"/>
    <w:rsid w:val="0055218D"/>
    <w:rsid w:val="005528DB"/>
    <w:rsid w:val="005529FA"/>
    <w:rsid w:val="00552D58"/>
    <w:rsid w:val="00552D5F"/>
    <w:rsid w:val="00552DA1"/>
    <w:rsid w:val="00552F13"/>
    <w:rsid w:val="00552F94"/>
    <w:rsid w:val="0055344F"/>
    <w:rsid w:val="00553D1C"/>
    <w:rsid w:val="00553D3F"/>
    <w:rsid w:val="00553FD4"/>
    <w:rsid w:val="00554929"/>
    <w:rsid w:val="0055504B"/>
    <w:rsid w:val="00555478"/>
    <w:rsid w:val="00555912"/>
    <w:rsid w:val="00555E16"/>
    <w:rsid w:val="00555FC7"/>
    <w:rsid w:val="0055633B"/>
    <w:rsid w:val="00556758"/>
    <w:rsid w:val="005567E6"/>
    <w:rsid w:val="005567FB"/>
    <w:rsid w:val="00556ACF"/>
    <w:rsid w:val="00556AD8"/>
    <w:rsid w:val="00556F30"/>
    <w:rsid w:val="00556FAD"/>
    <w:rsid w:val="00557277"/>
    <w:rsid w:val="0055756C"/>
    <w:rsid w:val="00557CB7"/>
    <w:rsid w:val="00557D32"/>
    <w:rsid w:val="005601B9"/>
    <w:rsid w:val="0056082B"/>
    <w:rsid w:val="00560921"/>
    <w:rsid w:val="00560B9B"/>
    <w:rsid w:val="005610FA"/>
    <w:rsid w:val="005615A0"/>
    <w:rsid w:val="00561706"/>
    <w:rsid w:val="00561B15"/>
    <w:rsid w:val="00561DA5"/>
    <w:rsid w:val="0056200A"/>
    <w:rsid w:val="00562054"/>
    <w:rsid w:val="005621AB"/>
    <w:rsid w:val="005622C4"/>
    <w:rsid w:val="00562721"/>
    <w:rsid w:val="005627A4"/>
    <w:rsid w:val="005628BF"/>
    <w:rsid w:val="00562A76"/>
    <w:rsid w:val="00562BE9"/>
    <w:rsid w:val="00562F4C"/>
    <w:rsid w:val="005630BD"/>
    <w:rsid w:val="005635E0"/>
    <w:rsid w:val="0056389B"/>
    <w:rsid w:val="00563A10"/>
    <w:rsid w:val="00563D58"/>
    <w:rsid w:val="00563F13"/>
    <w:rsid w:val="0056438B"/>
    <w:rsid w:val="005648BA"/>
    <w:rsid w:val="00564924"/>
    <w:rsid w:val="005649AE"/>
    <w:rsid w:val="00564A97"/>
    <w:rsid w:val="00564C0F"/>
    <w:rsid w:val="00564CFC"/>
    <w:rsid w:val="00564E55"/>
    <w:rsid w:val="00565053"/>
    <w:rsid w:val="005656BF"/>
    <w:rsid w:val="00565D54"/>
    <w:rsid w:val="0056621C"/>
    <w:rsid w:val="00566534"/>
    <w:rsid w:val="0056665C"/>
    <w:rsid w:val="005673D1"/>
    <w:rsid w:val="005674C4"/>
    <w:rsid w:val="005679A3"/>
    <w:rsid w:val="00567A0A"/>
    <w:rsid w:val="00567E1D"/>
    <w:rsid w:val="00570517"/>
    <w:rsid w:val="0057054B"/>
    <w:rsid w:val="00570691"/>
    <w:rsid w:val="005709FF"/>
    <w:rsid w:val="00570AF6"/>
    <w:rsid w:val="0057193B"/>
    <w:rsid w:val="005719F3"/>
    <w:rsid w:val="00571A83"/>
    <w:rsid w:val="00571CDB"/>
    <w:rsid w:val="00571E31"/>
    <w:rsid w:val="00571EE8"/>
    <w:rsid w:val="00572086"/>
    <w:rsid w:val="00572731"/>
    <w:rsid w:val="005727F0"/>
    <w:rsid w:val="005728CE"/>
    <w:rsid w:val="00572B01"/>
    <w:rsid w:val="00573050"/>
    <w:rsid w:val="0057324D"/>
    <w:rsid w:val="0057387E"/>
    <w:rsid w:val="00573BC5"/>
    <w:rsid w:val="00573F2F"/>
    <w:rsid w:val="005744BF"/>
    <w:rsid w:val="00574560"/>
    <w:rsid w:val="0057466C"/>
    <w:rsid w:val="00574AB2"/>
    <w:rsid w:val="00574C7D"/>
    <w:rsid w:val="00574E51"/>
    <w:rsid w:val="00575394"/>
    <w:rsid w:val="0057593E"/>
    <w:rsid w:val="00575B38"/>
    <w:rsid w:val="00575E99"/>
    <w:rsid w:val="00576136"/>
    <w:rsid w:val="0057625A"/>
    <w:rsid w:val="0057631C"/>
    <w:rsid w:val="005765EF"/>
    <w:rsid w:val="005769A3"/>
    <w:rsid w:val="00576BC8"/>
    <w:rsid w:val="00576ED1"/>
    <w:rsid w:val="005772D7"/>
    <w:rsid w:val="005773F4"/>
    <w:rsid w:val="00577B07"/>
    <w:rsid w:val="00577E59"/>
    <w:rsid w:val="005800A7"/>
    <w:rsid w:val="00580103"/>
    <w:rsid w:val="00580219"/>
    <w:rsid w:val="005803ED"/>
    <w:rsid w:val="00580ED3"/>
    <w:rsid w:val="0058109A"/>
    <w:rsid w:val="005810F6"/>
    <w:rsid w:val="0058146B"/>
    <w:rsid w:val="00581EBD"/>
    <w:rsid w:val="00582C98"/>
    <w:rsid w:val="005830BF"/>
    <w:rsid w:val="0058343B"/>
    <w:rsid w:val="00583536"/>
    <w:rsid w:val="00583777"/>
    <w:rsid w:val="00583A67"/>
    <w:rsid w:val="00583D3B"/>
    <w:rsid w:val="00583E12"/>
    <w:rsid w:val="00583F32"/>
    <w:rsid w:val="005843FA"/>
    <w:rsid w:val="00584786"/>
    <w:rsid w:val="005848E5"/>
    <w:rsid w:val="00584A6C"/>
    <w:rsid w:val="00584B98"/>
    <w:rsid w:val="0058512D"/>
    <w:rsid w:val="00585213"/>
    <w:rsid w:val="0058532B"/>
    <w:rsid w:val="0058572D"/>
    <w:rsid w:val="00585AFC"/>
    <w:rsid w:val="00585D04"/>
    <w:rsid w:val="00585E66"/>
    <w:rsid w:val="00585F34"/>
    <w:rsid w:val="00586AD6"/>
    <w:rsid w:val="005873C0"/>
    <w:rsid w:val="00587DA5"/>
    <w:rsid w:val="00590020"/>
    <w:rsid w:val="0059035D"/>
    <w:rsid w:val="0059039F"/>
    <w:rsid w:val="00590794"/>
    <w:rsid w:val="0059097B"/>
    <w:rsid w:val="00590F17"/>
    <w:rsid w:val="0059111F"/>
    <w:rsid w:val="00592144"/>
    <w:rsid w:val="005922C7"/>
    <w:rsid w:val="00592B51"/>
    <w:rsid w:val="00592E51"/>
    <w:rsid w:val="00592EEF"/>
    <w:rsid w:val="00593260"/>
    <w:rsid w:val="005933C3"/>
    <w:rsid w:val="0059348C"/>
    <w:rsid w:val="005939B2"/>
    <w:rsid w:val="00593D5A"/>
    <w:rsid w:val="00594026"/>
    <w:rsid w:val="005944BE"/>
    <w:rsid w:val="005944EE"/>
    <w:rsid w:val="00594839"/>
    <w:rsid w:val="00594A89"/>
    <w:rsid w:val="00594B0D"/>
    <w:rsid w:val="00594E3A"/>
    <w:rsid w:val="00595009"/>
    <w:rsid w:val="005951C5"/>
    <w:rsid w:val="005954D2"/>
    <w:rsid w:val="00595823"/>
    <w:rsid w:val="005958C7"/>
    <w:rsid w:val="005959AE"/>
    <w:rsid w:val="00595AD2"/>
    <w:rsid w:val="00595B29"/>
    <w:rsid w:val="00596050"/>
    <w:rsid w:val="00596123"/>
    <w:rsid w:val="0059612A"/>
    <w:rsid w:val="005967A9"/>
    <w:rsid w:val="005967EC"/>
    <w:rsid w:val="00596A8F"/>
    <w:rsid w:val="00596BEB"/>
    <w:rsid w:val="00596F22"/>
    <w:rsid w:val="005970DB"/>
    <w:rsid w:val="005A0033"/>
    <w:rsid w:val="005A0919"/>
    <w:rsid w:val="005A0A0A"/>
    <w:rsid w:val="005A0ACE"/>
    <w:rsid w:val="005A0B73"/>
    <w:rsid w:val="005A0C88"/>
    <w:rsid w:val="005A0DD0"/>
    <w:rsid w:val="005A12A6"/>
    <w:rsid w:val="005A19C8"/>
    <w:rsid w:val="005A1D9F"/>
    <w:rsid w:val="005A2221"/>
    <w:rsid w:val="005A228B"/>
    <w:rsid w:val="005A243A"/>
    <w:rsid w:val="005A251E"/>
    <w:rsid w:val="005A2651"/>
    <w:rsid w:val="005A2BC1"/>
    <w:rsid w:val="005A3340"/>
    <w:rsid w:val="005A365D"/>
    <w:rsid w:val="005A39E3"/>
    <w:rsid w:val="005A3DC5"/>
    <w:rsid w:val="005A4748"/>
    <w:rsid w:val="005A479F"/>
    <w:rsid w:val="005A49BD"/>
    <w:rsid w:val="005A4CE0"/>
    <w:rsid w:val="005A4E12"/>
    <w:rsid w:val="005A5292"/>
    <w:rsid w:val="005A5D96"/>
    <w:rsid w:val="005A5DFD"/>
    <w:rsid w:val="005A60A8"/>
    <w:rsid w:val="005A65BB"/>
    <w:rsid w:val="005A66F3"/>
    <w:rsid w:val="005A6998"/>
    <w:rsid w:val="005A6B71"/>
    <w:rsid w:val="005A6C28"/>
    <w:rsid w:val="005A6E45"/>
    <w:rsid w:val="005A7824"/>
    <w:rsid w:val="005A7F59"/>
    <w:rsid w:val="005B0127"/>
    <w:rsid w:val="005B0A2D"/>
    <w:rsid w:val="005B1034"/>
    <w:rsid w:val="005B187E"/>
    <w:rsid w:val="005B1B36"/>
    <w:rsid w:val="005B1DC5"/>
    <w:rsid w:val="005B28D7"/>
    <w:rsid w:val="005B29E3"/>
    <w:rsid w:val="005B2BE3"/>
    <w:rsid w:val="005B2C95"/>
    <w:rsid w:val="005B3307"/>
    <w:rsid w:val="005B3399"/>
    <w:rsid w:val="005B3575"/>
    <w:rsid w:val="005B3D12"/>
    <w:rsid w:val="005B3E8E"/>
    <w:rsid w:val="005B3F42"/>
    <w:rsid w:val="005B42DA"/>
    <w:rsid w:val="005B43B1"/>
    <w:rsid w:val="005B45F9"/>
    <w:rsid w:val="005B49ED"/>
    <w:rsid w:val="005B4D00"/>
    <w:rsid w:val="005B4FF0"/>
    <w:rsid w:val="005B5416"/>
    <w:rsid w:val="005B546F"/>
    <w:rsid w:val="005B58E6"/>
    <w:rsid w:val="005B5A76"/>
    <w:rsid w:val="005B5BC7"/>
    <w:rsid w:val="005B5C84"/>
    <w:rsid w:val="005B5F40"/>
    <w:rsid w:val="005B6324"/>
    <w:rsid w:val="005B6A3B"/>
    <w:rsid w:val="005B7073"/>
    <w:rsid w:val="005B71A5"/>
    <w:rsid w:val="005B789C"/>
    <w:rsid w:val="005C0221"/>
    <w:rsid w:val="005C04C8"/>
    <w:rsid w:val="005C0591"/>
    <w:rsid w:val="005C0625"/>
    <w:rsid w:val="005C10C9"/>
    <w:rsid w:val="005C19C9"/>
    <w:rsid w:val="005C1AC5"/>
    <w:rsid w:val="005C2072"/>
    <w:rsid w:val="005C278C"/>
    <w:rsid w:val="005C29AF"/>
    <w:rsid w:val="005C2B05"/>
    <w:rsid w:val="005C2C6C"/>
    <w:rsid w:val="005C2E87"/>
    <w:rsid w:val="005C31D1"/>
    <w:rsid w:val="005C32BC"/>
    <w:rsid w:val="005C32DC"/>
    <w:rsid w:val="005C36DC"/>
    <w:rsid w:val="005C3B5D"/>
    <w:rsid w:val="005C3BF1"/>
    <w:rsid w:val="005C3C38"/>
    <w:rsid w:val="005C3F15"/>
    <w:rsid w:val="005C3FD3"/>
    <w:rsid w:val="005C426C"/>
    <w:rsid w:val="005C42AF"/>
    <w:rsid w:val="005C43E0"/>
    <w:rsid w:val="005C443C"/>
    <w:rsid w:val="005C45CA"/>
    <w:rsid w:val="005C48AD"/>
    <w:rsid w:val="005C49EB"/>
    <w:rsid w:val="005C4B4B"/>
    <w:rsid w:val="005C4BB2"/>
    <w:rsid w:val="005C4BCA"/>
    <w:rsid w:val="005C5083"/>
    <w:rsid w:val="005C58F9"/>
    <w:rsid w:val="005C5EBC"/>
    <w:rsid w:val="005C63A1"/>
    <w:rsid w:val="005C64BD"/>
    <w:rsid w:val="005C65BA"/>
    <w:rsid w:val="005C6BB8"/>
    <w:rsid w:val="005C6D2B"/>
    <w:rsid w:val="005C6E12"/>
    <w:rsid w:val="005C7027"/>
    <w:rsid w:val="005C72D3"/>
    <w:rsid w:val="005C775F"/>
    <w:rsid w:val="005D007F"/>
    <w:rsid w:val="005D0BCF"/>
    <w:rsid w:val="005D1485"/>
    <w:rsid w:val="005D16B1"/>
    <w:rsid w:val="005D2649"/>
    <w:rsid w:val="005D27BF"/>
    <w:rsid w:val="005D2A5A"/>
    <w:rsid w:val="005D2F08"/>
    <w:rsid w:val="005D2F81"/>
    <w:rsid w:val="005D3053"/>
    <w:rsid w:val="005D3787"/>
    <w:rsid w:val="005D3844"/>
    <w:rsid w:val="005D3D49"/>
    <w:rsid w:val="005D3DCA"/>
    <w:rsid w:val="005D4146"/>
    <w:rsid w:val="005D4227"/>
    <w:rsid w:val="005D44DA"/>
    <w:rsid w:val="005D49B3"/>
    <w:rsid w:val="005D4DC6"/>
    <w:rsid w:val="005D536D"/>
    <w:rsid w:val="005D5DEE"/>
    <w:rsid w:val="005D5E46"/>
    <w:rsid w:val="005D613B"/>
    <w:rsid w:val="005D66C9"/>
    <w:rsid w:val="005D66DC"/>
    <w:rsid w:val="005D69F8"/>
    <w:rsid w:val="005D6AD3"/>
    <w:rsid w:val="005D6E2C"/>
    <w:rsid w:val="005D72F7"/>
    <w:rsid w:val="005D74B9"/>
    <w:rsid w:val="005D7DA0"/>
    <w:rsid w:val="005E067A"/>
    <w:rsid w:val="005E0731"/>
    <w:rsid w:val="005E0752"/>
    <w:rsid w:val="005E0986"/>
    <w:rsid w:val="005E09A7"/>
    <w:rsid w:val="005E0D87"/>
    <w:rsid w:val="005E0F43"/>
    <w:rsid w:val="005E0FA8"/>
    <w:rsid w:val="005E15E8"/>
    <w:rsid w:val="005E16F3"/>
    <w:rsid w:val="005E1F20"/>
    <w:rsid w:val="005E24AC"/>
    <w:rsid w:val="005E254D"/>
    <w:rsid w:val="005E285B"/>
    <w:rsid w:val="005E28C3"/>
    <w:rsid w:val="005E2CD0"/>
    <w:rsid w:val="005E2F78"/>
    <w:rsid w:val="005E3185"/>
    <w:rsid w:val="005E3341"/>
    <w:rsid w:val="005E339B"/>
    <w:rsid w:val="005E36EC"/>
    <w:rsid w:val="005E3A0D"/>
    <w:rsid w:val="005E3D4B"/>
    <w:rsid w:val="005E3F83"/>
    <w:rsid w:val="005E59A5"/>
    <w:rsid w:val="005E5B0A"/>
    <w:rsid w:val="005E5B27"/>
    <w:rsid w:val="005E5C2B"/>
    <w:rsid w:val="005E5DEB"/>
    <w:rsid w:val="005E5E18"/>
    <w:rsid w:val="005E63FE"/>
    <w:rsid w:val="005E6485"/>
    <w:rsid w:val="005E655C"/>
    <w:rsid w:val="005E6AF2"/>
    <w:rsid w:val="005E6CF7"/>
    <w:rsid w:val="005E7360"/>
    <w:rsid w:val="005E7420"/>
    <w:rsid w:val="005E794A"/>
    <w:rsid w:val="005E7CA4"/>
    <w:rsid w:val="005E7E43"/>
    <w:rsid w:val="005F0373"/>
    <w:rsid w:val="005F0DB7"/>
    <w:rsid w:val="005F11FA"/>
    <w:rsid w:val="005F1386"/>
    <w:rsid w:val="005F1407"/>
    <w:rsid w:val="005F14AC"/>
    <w:rsid w:val="005F1532"/>
    <w:rsid w:val="005F1534"/>
    <w:rsid w:val="005F160C"/>
    <w:rsid w:val="005F1982"/>
    <w:rsid w:val="005F203B"/>
    <w:rsid w:val="005F241B"/>
    <w:rsid w:val="005F2963"/>
    <w:rsid w:val="005F2F7F"/>
    <w:rsid w:val="005F3087"/>
    <w:rsid w:val="005F3294"/>
    <w:rsid w:val="005F367A"/>
    <w:rsid w:val="005F433D"/>
    <w:rsid w:val="005F4681"/>
    <w:rsid w:val="005F46D0"/>
    <w:rsid w:val="005F4742"/>
    <w:rsid w:val="005F47FC"/>
    <w:rsid w:val="005F4E21"/>
    <w:rsid w:val="005F4F19"/>
    <w:rsid w:val="005F53D0"/>
    <w:rsid w:val="005F5414"/>
    <w:rsid w:val="005F5543"/>
    <w:rsid w:val="005F5E1F"/>
    <w:rsid w:val="005F5FC0"/>
    <w:rsid w:val="005F6113"/>
    <w:rsid w:val="005F675B"/>
    <w:rsid w:val="005F6B03"/>
    <w:rsid w:val="005F6CEC"/>
    <w:rsid w:val="005F726A"/>
    <w:rsid w:val="005F7354"/>
    <w:rsid w:val="005F7853"/>
    <w:rsid w:val="005F7BC8"/>
    <w:rsid w:val="005F7E41"/>
    <w:rsid w:val="00600407"/>
    <w:rsid w:val="0060081A"/>
    <w:rsid w:val="00600832"/>
    <w:rsid w:val="006008C6"/>
    <w:rsid w:val="006009C0"/>
    <w:rsid w:val="00600BDE"/>
    <w:rsid w:val="0060110D"/>
    <w:rsid w:val="0060116C"/>
    <w:rsid w:val="006011BC"/>
    <w:rsid w:val="006016B3"/>
    <w:rsid w:val="00601806"/>
    <w:rsid w:val="00601B84"/>
    <w:rsid w:val="00601BBB"/>
    <w:rsid w:val="00601E24"/>
    <w:rsid w:val="0060226D"/>
    <w:rsid w:val="00602651"/>
    <w:rsid w:val="00602890"/>
    <w:rsid w:val="006028AE"/>
    <w:rsid w:val="0060295C"/>
    <w:rsid w:val="00602C01"/>
    <w:rsid w:val="00602D6A"/>
    <w:rsid w:val="00603ADD"/>
    <w:rsid w:val="00603CCC"/>
    <w:rsid w:val="00603FBF"/>
    <w:rsid w:val="006041E7"/>
    <w:rsid w:val="00604B3A"/>
    <w:rsid w:val="00604B76"/>
    <w:rsid w:val="00604BDE"/>
    <w:rsid w:val="00604BF7"/>
    <w:rsid w:val="00604C2E"/>
    <w:rsid w:val="00604D5C"/>
    <w:rsid w:val="006052F9"/>
    <w:rsid w:val="00605FE9"/>
    <w:rsid w:val="00606027"/>
    <w:rsid w:val="00606042"/>
    <w:rsid w:val="00606326"/>
    <w:rsid w:val="00606561"/>
    <w:rsid w:val="0060689B"/>
    <w:rsid w:val="00606A72"/>
    <w:rsid w:val="00606A90"/>
    <w:rsid w:val="00606B9D"/>
    <w:rsid w:val="00606BDB"/>
    <w:rsid w:val="00606CB3"/>
    <w:rsid w:val="00606F91"/>
    <w:rsid w:val="006074F5"/>
    <w:rsid w:val="00607914"/>
    <w:rsid w:val="00610A58"/>
    <w:rsid w:val="00611510"/>
    <w:rsid w:val="00611526"/>
    <w:rsid w:val="00612265"/>
    <w:rsid w:val="006124FA"/>
    <w:rsid w:val="0061383E"/>
    <w:rsid w:val="006139D0"/>
    <w:rsid w:val="00613AB9"/>
    <w:rsid w:val="0061575A"/>
    <w:rsid w:val="00615BDE"/>
    <w:rsid w:val="00615BEA"/>
    <w:rsid w:val="00616041"/>
    <w:rsid w:val="006161F7"/>
    <w:rsid w:val="00616C9B"/>
    <w:rsid w:val="00617455"/>
    <w:rsid w:val="00617B76"/>
    <w:rsid w:val="0062046F"/>
    <w:rsid w:val="00620739"/>
    <w:rsid w:val="006208A8"/>
    <w:rsid w:val="00620C3A"/>
    <w:rsid w:val="006214CD"/>
    <w:rsid w:val="006218DE"/>
    <w:rsid w:val="00621C22"/>
    <w:rsid w:val="00621E0B"/>
    <w:rsid w:val="00621F34"/>
    <w:rsid w:val="00622546"/>
    <w:rsid w:val="0062254C"/>
    <w:rsid w:val="0062258B"/>
    <w:rsid w:val="00622C74"/>
    <w:rsid w:val="00623081"/>
    <w:rsid w:val="006237D2"/>
    <w:rsid w:val="006238F5"/>
    <w:rsid w:val="006242AC"/>
    <w:rsid w:val="00624B5D"/>
    <w:rsid w:val="00624B80"/>
    <w:rsid w:val="0062513D"/>
    <w:rsid w:val="0062590B"/>
    <w:rsid w:val="00625AD4"/>
    <w:rsid w:val="00626025"/>
    <w:rsid w:val="00626139"/>
    <w:rsid w:val="00626288"/>
    <w:rsid w:val="00626931"/>
    <w:rsid w:val="00626EB9"/>
    <w:rsid w:val="00626F52"/>
    <w:rsid w:val="00627008"/>
    <w:rsid w:val="006271A1"/>
    <w:rsid w:val="00627944"/>
    <w:rsid w:val="00627ECC"/>
    <w:rsid w:val="0063048B"/>
    <w:rsid w:val="00630714"/>
    <w:rsid w:val="00630D24"/>
    <w:rsid w:val="00631099"/>
    <w:rsid w:val="00631232"/>
    <w:rsid w:val="00631339"/>
    <w:rsid w:val="00631804"/>
    <w:rsid w:val="00631C0E"/>
    <w:rsid w:val="00631D3F"/>
    <w:rsid w:val="00631D8E"/>
    <w:rsid w:val="00631EA1"/>
    <w:rsid w:val="00631EE6"/>
    <w:rsid w:val="006320FD"/>
    <w:rsid w:val="00632B9D"/>
    <w:rsid w:val="00632CB2"/>
    <w:rsid w:val="006331E2"/>
    <w:rsid w:val="0063404D"/>
    <w:rsid w:val="006346DD"/>
    <w:rsid w:val="00634AF0"/>
    <w:rsid w:val="00634B31"/>
    <w:rsid w:val="00634EE8"/>
    <w:rsid w:val="00634EF6"/>
    <w:rsid w:val="006350F2"/>
    <w:rsid w:val="00635233"/>
    <w:rsid w:val="00635438"/>
    <w:rsid w:val="006356C0"/>
    <w:rsid w:val="0063582A"/>
    <w:rsid w:val="00635D1F"/>
    <w:rsid w:val="00636375"/>
    <w:rsid w:val="00636393"/>
    <w:rsid w:val="0063673D"/>
    <w:rsid w:val="0063693C"/>
    <w:rsid w:val="00636F77"/>
    <w:rsid w:val="00636F92"/>
    <w:rsid w:val="0063721D"/>
    <w:rsid w:val="00637A2E"/>
    <w:rsid w:val="00637CEB"/>
    <w:rsid w:val="0064091B"/>
    <w:rsid w:val="00640B7B"/>
    <w:rsid w:val="00640BDA"/>
    <w:rsid w:val="00641332"/>
    <w:rsid w:val="0064138E"/>
    <w:rsid w:val="0064166E"/>
    <w:rsid w:val="0064173E"/>
    <w:rsid w:val="0064179F"/>
    <w:rsid w:val="006417D5"/>
    <w:rsid w:val="00641B17"/>
    <w:rsid w:val="00641CD1"/>
    <w:rsid w:val="00642A33"/>
    <w:rsid w:val="00642C70"/>
    <w:rsid w:val="00642DCA"/>
    <w:rsid w:val="00643E11"/>
    <w:rsid w:val="00644006"/>
    <w:rsid w:val="00644253"/>
    <w:rsid w:val="00644452"/>
    <w:rsid w:val="006444CA"/>
    <w:rsid w:val="00644858"/>
    <w:rsid w:val="006448F6"/>
    <w:rsid w:val="006449A0"/>
    <w:rsid w:val="00644E8F"/>
    <w:rsid w:val="0064555F"/>
    <w:rsid w:val="006459A6"/>
    <w:rsid w:val="00645EB0"/>
    <w:rsid w:val="00646065"/>
    <w:rsid w:val="00646998"/>
    <w:rsid w:val="00646CE7"/>
    <w:rsid w:val="00646F83"/>
    <w:rsid w:val="0064738E"/>
    <w:rsid w:val="00647641"/>
    <w:rsid w:val="00647BA8"/>
    <w:rsid w:val="00647E65"/>
    <w:rsid w:val="00650205"/>
    <w:rsid w:val="00650370"/>
    <w:rsid w:val="00650617"/>
    <w:rsid w:val="006509DE"/>
    <w:rsid w:val="00650B90"/>
    <w:rsid w:val="00650F2E"/>
    <w:rsid w:val="006515ED"/>
    <w:rsid w:val="0065185D"/>
    <w:rsid w:val="00651E24"/>
    <w:rsid w:val="00652059"/>
    <w:rsid w:val="006526EF"/>
    <w:rsid w:val="0065280C"/>
    <w:rsid w:val="00652A6F"/>
    <w:rsid w:val="0065301E"/>
    <w:rsid w:val="006535A5"/>
    <w:rsid w:val="00653681"/>
    <w:rsid w:val="0065376A"/>
    <w:rsid w:val="00653A42"/>
    <w:rsid w:val="00653D19"/>
    <w:rsid w:val="0065411C"/>
    <w:rsid w:val="006543B5"/>
    <w:rsid w:val="00654491"/>
    <w:rsid w:val="0065450C"/>
    <w:rsid w:val="00655E14"/>
    <w:rsid w:val="0065663B"/>
    <w:rsid w:val="00657549"/>
    <w:rsid w:val="00657A2C"/>
    <w:rsid w:val="00657C67"/>
    <w:rsid w:val="006604C0"/>
    <w:rsid w:val="00660B3A"/>
    <w:rsid w:val="006613B3"/>
    <w:rsid w:val="006615A7"/>
    <w:rsid w:val="00661AA6"/>
    <w:rsid w:val="00661D69"/>
    <w:rsid w:val="006622B0"/>
    <w:rsid w:val="00662484"/>
    <w:rsid w:val="006624B6"/>
    <w:rsid w:val="006626B3"/>
    <w:rsid w:val="00662B1D"/>
    <w:rsid w:val="006634DD"/>
    <w:rsid w:val="0066368B"/>
    <w:rsid w:val="00663C51"/>
    <w:rsid w:val="00664ABB"/>
    <w:rsid w:val="00665236"/>
    <w:rsid w:val="00665284"/>
    <w:rsid w:val="006657BC"/>
    <w:rsid w:val="006658F7"/>
    <w:rsid w:val="00665F7F"/>
    <w:rsid w:val="00666179"/>
    <w:rsid w:val="006663DC"/>
    <w:rsid w:val="00666787"/>
    <w:rsid w:val="00666987"/>
    <w:rsid w:val="00666A50"/>
    <w:rsid w:val="00666C4B"/>
    <w:rsid w:val="00666F44"/>
    <w:rsid w:val="00666FA1"/>
    <w:rsid w:val="0066709A"/>
    <w:rsid w:val="0066726D"/>
    <w:rsid w:val="006672A1"/>
    <w:rsid w:val="00667430"/>
    <w:rsid w:val="00667760"/>
    <w:rsid w:val="00667EC1"/>
    <w:rsid w:val="0067058F"/>
    <w:rsid w:val="0067064C"/>
    <w:rsid w:val="00670A2B"/>
    <w:rsid w:val="00670CA0"/>
    <w:rsid w:val="00670F58"/>
    <w:rsid w:val="006710D8"/>
    <w:rsid w:val="00671217"/>
    <w:rsid w:val="00671440"/>
    <w:rsid w:val="00671C66"/>
    <w:rsid w:val="006721E0"/>
    <w:rsid w:val="00672542"/>
    <w:rsid w:val="00672B7F"/>
    <w:rsid w:val="0067326F"/>
    <w:rsid w:val="00673354"/>
    <w:rsid w:val="00673687"/>
    <w:rsid w:val="00673B6A"/>
    <w:rsid w:val="00674016"/>
    <w:rsid w:val="00674638"/>
    <w:rsid w:val="006746F6"/>
    <w:rsid w:val="00674D26"/>
    <w:rsid w:val="00675017"/>
    <w:rsid w:val="006750D3"/>
    <w:rsid w:val="00675C9D"/>
    <w:rsid w:val="00675CF9"/>
    <w:rsid w:val="00675E11"/>
    <w:rsid w:val="00675EAE"/>
    <w:rsid w:val="00675F71"/>
    <w:rsid w:val="00675FCF"/>
    <w:rsid w:val="00675FD5"/>
    <w:rsid w:val="006762B1"/>
    <w:rsid w:val="00676733"/>
    <w:rsid w:val="00676CFA"/>
    <w:rsid w:val="00676F3F"/>
    <w:rsid w:val="00676F8A"/>
    <w:rsid w:val="0067700C"/>
    <w:rsid w:val="0067753B"/>
    <w:rsid w:val="00677D88"/>
    <w:rsid w:val="00677F98"/>
    <w:rsid w:val="00677FC6"/>
    <w:rsid w:val="00680C1C"/>
    <w:rsid w:val="00680D52"/>
    <w:rsid w:val="00680F93"/>
    <w:rsid w:val="0068128E"/>
    <w:rsid w:val="00681671"/>
    <w:rsid w:val="0068177C"/>
    <w:rsid w:val="00681941"/>
    <w:rsid w:val="00681AEB"/>
    <w:rsid w:val="0068203F"/>
    <w:rsid w:val="006822ED"/>
    <w:rsid w:val="006828CC"/>
    <w:rsid w:val="00682A61"/>
    <w:rsid w:val="00682DC0"/>
    <w:rsid w:val="00682E06"/>
    <w:rsid w:val="006831ED"/>
    <w:rsid w:val="0068341C"/>
    <w:rsid w:val="0068381B"/>
    <w:rsid w:val="006839C2"/>
    <w:rsid w:val="00683FE1"/>
    <w:rsid w:val="0068405B"/>
    <w:rsid w:val="00684221"/>
    <w:rsid w:val="0068442D"/>
    <w:rsid w:val="00684581"/>
    <w:rsid w:val="006848D0"/>
    <w:rsid w:val="00684A4C"/>
    <w:rsid w:val="00684DF0"/>
    <w:rsid w:val="00684F9D"/>
    <w:rsid w:val="006851FC"/>
    <w:rsid w:val="0068577F"/>
    <w:rsid w:val="0068581B"/>
    <w:rsid w:val="00685957"/>
    <w:rsid w:val="00685CB4"/>
    <w:rsid w:val="00685F1A"/>
    <w:rsid w:val="0068610A"/>
    <w:rsid w:val="00686836"/>
    <w:rsid w:val="00686EBB"/>
    <w:rsid w:val="00686EE3"/>
    <w:rsid w:val="00687308"/>
    <w:rsid w:val="00687840"/>
    <w:rsid w:val="00690637"/>
    <w:rsid w:val="00690663"/>
    <w:rsid w:val="006907A9"/>
    <w:rsid w:val="00690B1D"/>
    <w:rsid w:val="00690CA5"/>
    <w:rsid w:val="00690E42"/>
    <w:rsid w:val="00691538"/>
    <w:rsid w:val="00691B9E"/>
    <w:rsid w:val="00691C01"/>
    <w:rsid w:val="00691E60"/>
    <w:rsid w:val="0069206E"/>
    <w:rsid w:val="00692474"/>
    <w:rsid w:val="00692FB3"/>
    <w:rsid w:val="0069356A"/>
    <w:rsid w:val="006935B5"/>
    <w:rsid w:val="006935FC"/>
    <w:rsid w:val="00693802"/>
    <w:rsid w:val="006938E8"/>
    <w:rsid w:val="00693E06"/>
    <w:rsid w:val="00693E35"/>
    <w:rsid w:val="00693F49"/>
    <w:rsid w:val="00694241"/>
    <w:rsid w:val="006942D9"/>
    <w:rsid w:val="00694690"/>
    <w:rsid w:val="006947DF"/>
    <w:rsid w:val="0069481D"/>
    <w:rsid w:val="00694D02"/>
    <w:rsid w:val="0069515A"/>
    <w:rsid w:val="00695D75"/>
    <w:rsid w:val="00696352"/>
    <w:rsid w:val="006965A9"/>
    <w:rsid w:val="00696E45"/>
    <w:rsid w:val="006975A4"/>
    <w:rsid w:val="006975DC"/>
    <w:rsid w:val="006976EE"/>
    <w:rsid w:val="00697762"/>
    <w:rsid w:val="00697AEC"/>
    <w:rsid w:val="00697DAA"/>
    <w:rsid w:val="00697E3E"/>
    <w:rsid w:val="006A0294"/>
    <w:rsid w:val="006A0BCE"/>
    <w:rsid w:val="006A0CF3"/>
    <w:rsid w:val="006A10E3"/>
    <w:rsid w:val="006A1724"/>
    <w:rsid w:val="006A1C74"/>
    <w:rsid w:val="006A213A"/>
    <w:rsid w:val="006A2196"/>
    <w:rsid w:val="006A21C3"/>
    <w:rsid w:val="006A22E8"/>
    <w:rsid w:val="006A2B5B"/>
    <w:rsid w:val="006A36AA"/>
    <w:rsid w:val="006A44AC"/>
    <w:rsid w:val="006A4634"/>
    <w:rsid w:val="006A4735"/>
    <w:rsid w:val="006A4D87"/>
    <w:rsid w:val="006A5174"/>
    <w:rsid w:val="006A51A8"/>
    <w:rsid w:val="006A58D0"/>
    <w:rsid w:val="006A5C32"/>
    <w:rsid w:val="006A626E"/>
    <w:rsid w:val="006A633F"/>
    <w:rsid w:val="006A6DAB"/>
    <w:rsid w:val="006A7635"/>
    <w:rsid w:val="006A7B0A"/>
    <w:rsid w:val="006A7C25"/>
    <w:rsid w:val="006B0436"/>
    <w:rsid w:val="006B04A8"/>
    <w:rsid w:val="006B05BE"/>
    <w:rsid w:val="006B0963"/>
    <w:rsid w:val="006B1204"/>
    <w:rsid w:val="006B141A"/>
    <w:rsid w:val="006B1576"/>
    <w:rsid w:val="006B1D38"/>
    <w:rsid w:val="006B2259"/>
    <w:rsid w:val="006B257D"/>
    <w:rsid w:val="006B25BD"/>
    <w:rsid w:val="006B2A49"/>
    <w:rsid w:val="006B2B46"/>
    <w:rsid w:val="006B2ECD"/>
    <w:rsid w:val="006B3791"/>
    <w:rsid w:val="006B3B56"/>
    <w:rsid w:val="006B3D4C"/>
    <w:rsid w:val="006B429C"/>
    <w:rsid w:val="006B48BD"/>
    <w:rsid w:val="006B4D74"/>
    <w:rsid w:val="006B56AF"/>
    <w:rsid w:val="006B5B01"/>
    <w:rsid w:val="006B60A7"/>
    <w:rsid w:val="006B6115"/>
    <w:rsid w:val="006B624B"/>
    <w:rsid w:val="006B67C3"/>
    <w:rsid w:val="006B689B"/>
    <w:rsid w:val="006B68F6"/>
    <w:rsid w:val="006B6E4E"/>
    <w:rsid w:val="006B7007"/>
    <w:rsid w:val="006B7016"/>
    <w:rsid w:val="006B73E8"/>
    <w:rsid w:val="006B74F0"/>
    <w:rsid w:val="006B7DE0"/>
    <w:rsid w:val="006B7FBC"/>
    <w:rsid w:val="006C0915"/>
    <w:rsid w:val="006C0B70"/>
    <w:rsid w:val="006C0F48"/>
    <w:rsid w:val="006C116E"/>
    <w:rsid w:val="006C16A3"/>
    <w:rsid w:val="006C17DD"/>
    <w:rsid w:val="006C19C6"/>
    <w:rsid w:val="006C1E33"/>
    <w:rsid w:val="006C307B"/>
    <w:rsid w:val="006C384D"/>
    <w:rsid w:val="006C3DD2"/>
    <w:rsid w:val="006C3EBF"/>
    <w:rsid w:val="006C4ECF"/>
    <w:rsid w:val="006C4ED3"/>
    <w:rsid w:val="006C524A"/>
    <w:rsid w:val="006C540F"/>
    <w:rsid w:val="006C54AB"/>
    <w:rsid w:val="006C576A"/>
    <w:rsid w:val="006C58BB"/>
    <w:rsid w:val="006C5927"/>
    <w:rsid w:val="006C5974"/>
    <w:rsid w:val="006C5AA5"/>
    <w:rsid w:val="006C5AD4"/>
    <w:rsid w:val="006C5E45"/>
    <w:rsid w:val="006C60FF"/>
    <w:rsid w:val="006C61BD"/>
    <w:rsid w:val="006C6C65"/>
    <w:rsid w:val="006C703F"/>
    <w:rsid w:val="006C7674"/>
    <w:rsid w:val="006C78FF"/>
    <w:rsid w:val="006C791E"/>
    <w:rsid w:val="006C7C47"/>
    <w:rsid w:val="006C7D66"/>
    <w:rsid w:val="006C7DBD"/>
    <w:rsid w:val="006D0443"/>
    <w:rsid w:val="006D0635"/>
    <w:rsid w:val="006D0697"/>
    <w:rsid w:val="006D06A0"/>
    <w:rsid w:val="006D0A37"/>
    <w:rsid w:val="006D0C52"/>
    <w:rsid w:val="006D1001"/>
    <w:rsid w:val="006D1489"/>
    <w:rsid w:val="006D15F8"/>
    <w:rsid w:val="006D18F5"/>
    <w:rsid w:val="006D198D"/>
    <w:rsid w:val="006D1D52"/>
    <w:rsid w:val="006D22DF"/>
    <w:rsid w:val="006D22FF"/>
    <w:rsid w:val="006D2573"/>
    <w:rsid w:val="006D25A8"/>
    <w:rsid w:val="006D2D51"/>
    <w:rsid w:val="006D2DB4"/>
    <w:rsid w:val="006D31E2"/>
    <w:rsid w:val="006D35D1"/>
    <w:rsid w:val="006D363B"/>
    <w:rsid w:val="006D3947"/>
    <w:rsid w:val="006D3BAC"/>
    <w:rsid w:val="006D3DBC"/>
    <w:rsid w:val="006D40AD"/>
    <w:rsid w:val="006D4132"/>
    <w:rsid w:val="006D458B"/>
    <w:rsid w:val="006D468B"/>
    <w:rsid w:val="006D4C74"/>
    <w:rsid w:val="006D4E50"/>
    <w:rsid w:val="006D509B"/>
    <w:rsid w:val="006D564E"/>
    <w:rsid w:val="006D5CC9"/>
    <w:rsid w:val="006D5E72"/>
    <w:rsid w:val="006D6091"/>
    <w:rsid w:val="006D66DC"/>
    <w:rsid w:val="006D6837"/>
    <w:rsid w:val="006D683F"/>
    <w:rsid w:val="006D6A7E"/>
    <w:rsid w:val="006D6D49"/>
    <w:rsid w:val="006D73D7"/>
    <w:rsid w:val="006E0012"/>
    <w:rsid w:val="006E0352"/>
    <w:rsid w:val="006E0B31"/>
    <w:rsid w:val="006E0C87"/>
    <w:rsid w:val="006E0D16"/>
    <w:rsid w:val="006E0F56"/>
    <w:rsid w:val="006E1124"/>
    <w:rsid w:val="006E1CD4"/>
    <w:rsid w:val="006E1FD9"/>
    <w:rsid w:val="006E2211"/>
    <w:rsid w:val="006E2325"/>
    <w:rsid w:val="006E23F0"/>
    <w:rsid w:val="006E27CF"/>
    <w:rsid w:val="006E28D9"/>
    <w:rsid w:val="006E29EE"/>
    <w:rsid w:val="006E357C"/>
    <w:rsid w:val="006E3EDF"/>
    <w:rsid w:val="006E411B"/>
    <w:rsid w:val="006E4625"/>
    <w:rsid w:val="006E471E"/>
    <w:rsid w:val="006E4BFB"/>
    <w:rsid w:val="006E4D74"/>
    <w:rsid w:val="006E59A5"/>
    <w:rsid w:val="006E5D0A"/>
    <w:rsid w:val="006E5D27"/>
    <w:rsid w:val="006E5F4C"/>
    <w:rsid w:val="006E5FE0"/>
    <w:rsid w:val="006E6783"/>
    <w:rsid w:val="006E678F"/>
    <w:rsid w:val="006E67A3"/>
    <w:rsid w:val="006E6976"/>
    <w:rsid w:val="006F054E"/>
    <w:rsid w:val="006F0803"/>
    <w:rsid w:val="006F09EF"/>
    <w:rsid w:val="006F0C3B"/>
    <w:rsid w:val="006F0D63"/>
    <w:rsid w:val="006F0DD6"/>
    <w:rsid w:val="006F11C1"/>
    <w:rsid w:val="006F1960"/>
    <w:rsid w:val="006F1B6B"/>
    <w:rsid w:val="006F1D96"/>
    <w:rsid w:val="006F1DDA"/>
    <w:rsid w:val="006F1FB7"/>
    <w:rsid w:val="006F260A"/>
    <w:rsid w:val="006F2E9F"/>
    <w:rsid w:val="006F2F7D"/>
    <w:rsid w:val="006F358B"/>
    <w:rsid w:val="006F35AA"/>
    <w:rsid w:val="006F3639"/>
    <w:rsid w:val="006F3858"/>
    <w:rsid w:val="006F3C03"/>
    <w:rsid w:val="006F3E2C"/>
    <w:rsid w:val="006F4131"/>
    <w:rsid w:val="006F437B"/>
    <w:rsid w:val="006F4702"/>
    <w:rsid w:val="006F4A58"/>
    <w:rsid w:val="006F5148"/>
    <w:rsid w:val="006F55FE"/>
    <w:rsid w:val="006F5745"/>
    <w:rsid w:val="006F5B17"/>
    <w:rsid w:val="006F6230"/>
    <w:rsid w:val="006F64C6"/>
    <w:rsid w:val="006F6823"/>
    <w:rsid w:val="006F6FBC"/>
    <w:rsid w:val="006F73C2"/>
    <w:rsid w:val="006F74CB"/>
    <w:rsid w:val="006F7502"/>
    <w:rsid w:val="006F782B"/>
    <w:rsid w:val="006F7BDF"/>
    <w:rsid w:val="006F7DAA"/>
    <w:rsid w:val="006F7F4B"/>
    <w:rsid w:val="007002C4"/>
    <w:rsid w:val="00700893"/>
    <w:rsid w:val="00700935"/>
    <w:rsid w:val="00701300"/>
    <w:rsid w:val="007018DD"/>
    <w:rsid w:val="007025B2"/>
    <w:rsid w:val="007027ED"/>
    <w:rsid w:val="00702C7D"/>
    <w:rsid w:val="00702E22"/>
    <w:rsid w:val="00703207"/>
    <w:rsid w:val="00703211"/>
    <w:rsid w:val="007034C8"/>
    <w:rsid w:val="0070355B"/>
    <w:rsid w:val="00703BE2"/>
    <w:rsid w:val="00703BFA"/>
    <w:rsid w:val="00703E4F"/>
    <w:rsid w:val="00703E51"/>
    <w:rsid w:val="00704795"/>
    <w:rsid w:val="0070481F"/>
    <w:rsid w:val="00704EA3"/>
    <w:rsid w:val="00704F4B"/>
    <w:rsid w:val="00704F8C"/>
    <w:rsid w:val="007057FC"/>
    <w:rsid w:val="00705DE1"/>
    <w:rsid w:val="00706406"/>
    <w:rsid w:val="0070662A"/>
    <w:rsid w:val="00706ABB"/>
    <w:rsid w:val="00706B31"/>
    <w:rsid w:val="00706F0D"/>
    <w:rsid w:val="00707217"/>
    <w:rsid w:val="00707300"/>
    <w:rsid w:val="00707B13"/>
    <w:rsid w:val="00707B1B"/>
    <w:rsid w:val="0071046E"/>
    <w:rsid w:val="0071064D"/>
    <w:rsid w:val="007106F2"/>
    <w:rsid w:val="00710830"/>
    <w:rsid w:val="00710ACF"/>
    <w:rsid w:val="007113DB"/>
    <w:rsid w:val="00711458"/>
    <w:rsid w:val="007115F3"/>
    <w:rsid w:val="007118D1"/>
    <w:rsid w:val="00711906"/>
    <w:rsid w:val="00711A62"/>
    <w:rsid w:val="00711B3A"/>
    <w:rsid w:val="00711DF5"/>
    <w:rsid w:val="00712097"/>
    <w:rsid w:val="00712117"/>
    <w:rsid w:val="00712B74"/>
    <w:rsid w:val="00712E37"/>
    <w:rsid w:val="0071364B"/>
    <w:rsid w:val="0071447F"/>
    <w:rsid w:val="0071505D"/>
    <w:rsid w:val="00715789"/>
    <w:rsid w:val="00715CD8"/>
    <w:rsid w:val="00715E90"/>
    <w:rsid w:val="00715F5A"/>
    <w:rsid w:val="0071696B"/>
    <w:rsid w:val="00716DBF"/>
    <w:rsid w:val="00717B35"/>
    <w:rsid w:val="00720115"/>
    <w:rsid w:val="00720CC5"/>
    <w:rsid w:val="00720DF8"/>
    <w:rsid w:val="00720E59"/>
    <w:rsid w:val="00720E7D"/>
    <w:rsid w:val="00720F67"/>
    <w:rsid w:val="0072139B"/>
    <w:rsid w:val="007216F7"/>
    <w:rsid w:val="0072179A"/>
    <w:rsid w:val="00721D67"/>
    <w:rsid w:val="00721E16"/>
    <w:rsid w:val="0072225B"/>
    <w:rsid w:val="00722959"/>
    <w:rsid w:val="00723034"/>
    <w:rsid w:val="00723055"/>
    <w:rsid w:val="007236D3"/>
    <w:rsid w:val="00723744"/>
    <w:rsid w:val="007245B6"/>
    <w:rsid w:val="00724714"/>
    <w:rsid w:val="00724BF4"/>
    <w:rsid w:val="00724F12"/>
    <w:rsid w:val="00725134"/>
    <w:rsid w:val="007256A2"/>
    <w:rsid w:val="007260FD"/>
    <w:rsid w:val="007268FA"/>
    <w:rsid w:val="0072699C"/>
    <w:rsid w:val="00726C75"/>
    <w:rsid w:val="00726D06"/>
    <w:rsid w:val="00726F60"/>
    <w:rsid w:val="00727098"/>
    <w:rsid w:val="00727323"/>
    <w:rsid w:val="0072763F"/>
    <w:rsid w:val="007279FD"/>
    <w:rsid w:val="007301E8"/>
    <w:rsid w:val="00730258"/>
    <w:rsid w:val="0073041F"/>
    <w:rsid w:val="0073086D"/>
    <w:rsid w:val="007318E7"/>
    <w:rsid w:val="00731D75"/>
    <w:rsid w:val="0073244B"/>
    <w:rsid w:val="0073247C"/>
    <w:rsid w:val="00732990"/>
    <w:rsid w:val="00732A1A"/>
    <w:rsid w:val="00732B5A"/>
    <w:rsid w:val="00732C4A"/>
    <w:rsid w:val="00732D26"/>
    <w:rsid w:val="0073306C"/>
    <w:rsid w:val="0073346E"/>
    <w:rsid w:val="00733ABC"/>
    <w:rsid w:val="00734011"/>
    <w:rsid w:val="007341AB"/>
    <w:rsid w:val="0073429C"/>
    <w:rsid w:val="00734784"/>
    <w:rsid w:val="00734A8B"/>
    <w:rsid w:val="00734AC6"/>
    <w:rsid w:val="00734C0A"/>
    <w:rsid w:val="007353B7"/>
    <w:rsid w:val="007355BE"/>
    <w:rsid w:val="007355BF"/>
    <w:rsid w:val="00735A35"/>
    <w:rsid w:val="00735B4F"/>
    <w:rsid w:val="00735BC1"/>
    <w:rsid w:val="00735D61"/>
    <w:rsid w:val="00735DD2"/>
    <w:rsid w:val="007360E5"/>
    <w:rsid w:val="007361A8"/>
    <w:rsid w:val="00736582"/>
    <w:rsid w:val="007365C6"/>
    <w:rsid w:val="0073665D"/>
    <w:rsid w:val="00736848"/>
    <w:rsid w:val="00736D5F"/>
    <w:rsid w:val="00736D80"/>
    <w:rsid w:val="00736EBE"/>
    <w:rsid w:val="00737707"/>
    <w:rsid w:val="0074023F"/>
    <w:rsid w:val="007404D8"/>
    <w:rsid w:val="007404FC"/>
    <w:rsid w:val="00740920"/>
    <w:rsid w:val="00740B4E"/>
    <w:rsid w:val="00740D3B"/>
    <w:rsid w:val="0074146E"/>
    <w:rsid w:val="00741543"/>
    <w:rsid w:val="00741D1E"/>
    <w:rsid w:val="007427D1"/>
    <w:rsid w:val="00743388"/>
    <w:rsid w:val="0074341E"/>
    <w:rsid w:val="00743A12"/>
    <w:rsid w:val="00743FB8"/>
    <w:rsid w:val="007444E2"/>
    <w:rsid w:val="00744558"/>
    <w:rsid w:val="00744D21"/>
    <w:rsid w:val="00744D60"/>
    <w:rsid w:val="00744E14"/>
    <w:rsid w:val="0074529D"/>
    <w:rsid w:val="00745C14"/>
    <w:rsid w:val="00745FD4"/>
    <w:rsid w:val="007460A0"/>
    <w:rsid w:val="007461EB"/>
    <w:rsid w:val="007462DD"/>
    <w:rsid w:val="0074651B"/>
    <w:rsid w:val="007465CD"/>
    <w:rsid w:val="00746749"/>
    <w:rsid w:val="00746820"/>
    <w:rsid w:val="00746B76"/>
    <w:rsid w:val="00746C28"/>
    <w:rsid w:val="00746F37"/>
    <w:rsid w:val="00747132"/>
    <w:rsid w:val="007476AF"/>
    <w:rsid w:val="00747A76"/>
    <w:rsid w:val="00747E4D"/>
    <w:rsid w:val="00750336"/>
    <w:rsid w:val="007505D5"/>
    <w:rsid w:val="00750601"/>
    <w:rsid w:val="007507FF"/>
    <w:rsid w:val="00750AB5"/>
    <w:rsid w:val="007514A5"/>
    <w:rsid w:val="00751A7D"/>
    <w:rsid w:val="00751BAF"/>
    <w:rsid w:val="00751BEA"/>
    <w:rsid w:val="00751E11"/>
    <w:rsid w:val="007522A4"/>
    <w:rsid w:val="007523E0"/>
    <w:rsid w:val="00752B58"/>
    <w:rsid w:val="00753214"/>
    <w:rsid w:val="007532D1"/>
    <w:rsid w:val="007533B7"/>
    <w:rsid w:val="007536D7"/>
    <w:rsid w:val="007537C2"/>
    <w:rsid w:val="00753FBC"/>
    <w:rsid w:val="00754164"/>
    <w:rsid w:val="0075479B"/>
    <w:rsid w:val="00754908"/>
    <w:rsid w:val="00754A9B"/>
    <w:rsid w:val="00754E28"/>
    <w:rsid w:val="0075560B"/>
    <w:rsid w:val="00755665"/>
    <w:rsid w:val="007556E7"/>
    <w:rsid w:val="0075570B"/>
    <w:rsid w:val="00755737"/>
    <w:rsid w:val="0075575E"/>
    <w:rsid w:val="007558A6"/>
    <w:rsid w:val="007558FC"/>
    <w:rsid w:val="007559E5"/>
    <w:rsid w:val="00755A9D"/>
    <w:rsid w:val="007561F0"/>
    <w:rsid w:val="00756BAE"/>
    <w:rsid w:val="00757284"/>
    <w:rsid w:val="0075758C"/>
    <w:rsid w:val="007579E5"/>
    <w:rsid w:val="00757B44"/>
    <w:rsid w:val="00757C7A"/>
    <w:rsid w:val="00757F19"/>
    <w:rsid w:val="00760089"/>
    <w:rsid w:val="0076041D"/>
    <w:rsid w:val="0076065F"/>
    <w:rsid w:val="0076066D"/>
    <w:rsid w:val="00760680"/>
    <w:rsid w:val="007607DE"/>
    <w:rsid w:val="007612D7"/>
    <w:rsid w:val="0076145E"/>
    <w:rsid w:val="007617C0"/>
    <w:rsid w:val="00761D7A"/>
    <w:rsid w:val="00762332"/>
    <w:rsid w:val="007625D5"/>
    <w:rsid w:val="00763055"/>
    <w:rsid w:val="00763282"/>
    <w:rsid w:val="00763685"/>
    <w:rsid w:val="00763A33"/>
    <w:rsid w:val="007640A7"/>
    <w:rsid w:val="007641FE"/>
    <w:rsid w:val="007644A4"/>
    <w:rsid w:val="00764A04"/>
    <w:rsid w:val="00764AD2"/>
    <w:rsid w:val="00764DFD"/>
    <w:rsid w:val="00764F3C"/>
    <w:rsid w:val="007650DD"/>
    <w:rsid w:val="00765173"/>
    <w:rsid w:val="007656EB"/>
    <w:rsid w:val="00765D9F"/>
    <w:rsid w:val="00766658"/>
    <w:rsid w:val="007666D3"/>
    <w:rsid w:val="007669BB"/>
    <w:rsid w:val="00766B16"/>
    <w:rsid w:val="00767115"/>
    <w:rsid w:val="00767854"/>
    <w:rsid w:val="00767945"/>
    <w:rsid w:val="0076799A"/>
    <w:rsid w:val="00767CF4"/>
    <w:rsid w:val="00767D5D"/>
    <w:rsid w:val="0077001E"/>
    <w:rsid w:val="007705B7"/>
    <w:rsid w:val="007707CE"/>
    <w:rsid w:val="00771534"/>
    <w:rsid w:val="00771760"/>
    <w:rsid w:val="00771B84"/>
    <w:rsid w:val="00773903"/>
    <w:rsid w:val="00773B78"/>
    <w:rsid w:val="00773FF8"/>
    <w:rsid w:val="007744C5"/>
    <w:rsid w:val="00774C7F"/>
    <w:rsid w:val="0077542D"/>
    <w:rsid w:val="0077588C"/>
    <w:rsid w:val="00775C94"/>
    <w:rsid w:val="00776281"/>
    <w:rsid w:val="0077634A"/>
    <w:rsid w:val="0077640C"/>
    <w:rsid w:val="00776443"/>
    <w:rsid w:val="00776788"/>
    <w:rsid w:val="00776807"/>
    <w:rsid w:val="00776860"/>
    <w:rsid w:val="00776887"/>
    <w:rsid w:val="00776A4D"/>
    <w:rsid w:val="00776BB0"/>
    <w:rsid w:val="00776C05"/>
    <w:rsid w:val="00776DF6"/>
    <w:rsid w:val="00776ECA"/>
    <w:rsid w:val="00777558"/>
    <w:rsid w:val="0077772E"/>
    <w:rsid w:val="007777E6"/>
    <w:rsid w:val="00777B9B"/>
    <w:rsid w:val="00777D9C"/>
    <w:rsid w:val="0078017A"/>
    <w:rsid w:val="007801DC"/>
    <w:rsid w:val="00780258"/>
    <w:rsid w:val="007802CE"/>
    <w:rsid w:val="00780356"/>
    <w:rsid w:val="00780F86"/>
    <w:rsid w:val="0078106C"/>
    <w:rsid w:val="007813EB"/>
    <w:rsid w:val="00781815"/>
    <w:rsid w:val="00781AE1"/>
    <w:rsid w:val="00781C36"/>
    <w:rsid w:val="00781E81"/>
    <w:rsid w:val="00782330"/>
    <w:rsid w:val="00782EF2"/>
    <w:rsid w:val="007835B7"/>
    <w:rsid w:val="00783BAD"/>
    <w:rsid w:val="00783CDA"/>
    <w:rsid w:val="00783E3D"/>
    <w:rsid w:val="00783E56"/>
    <w:rsid w:val="007841CE"/>
    <w:rsid w:val="007841DD"/>
    <w:rsid w:val="007843A9"/>
    <w:rsid w:val="00784486"/>
    <w:rsid w:val="007845D5"/>
    <w:rsid w:val="007846A4"/>
    <w:rsid w:val="00784BA4"/>
    <w:rsid w:val="00785349"/>
    <w:rsid w:val="0078560B"/>
    <w:rsid w:val="007856F0"/>
    <w:rsid w:val="00785FDE"/>
    <w:rsid w:val="007868F7"/>
    <w:rsid w:val="00786BC2"/>
    <w:rsid w:val="007870CB"/>
    <w:rsid w:val="007874A1"/>
    <w:rsid w:val="007876C5"/>
    <w:rsid w:val="00787922"/>
    <w:rsid w:val="007900FC"/>
    <w:rsid w:val="00790270"/>
    <w:rsid w:val="0079054A"/>
    <w:rsid w:val="00790AD5"/>
    <w:rsid w:val="00790CE2"/>
    <w:rsid w:val="007910C9"/>
    <w:rsid w:val="0079140F"/>
    <w:rsid w:val="00791FD4"/>
    <w:rsid w:val="0079205D"/>
    <w:rsid w:val="00792515"/>
    <w:rsid w:val="00792542"/>
    <w:rsid w:val="0079255A"/>
    <w:rsid w:val="007928CC"/>
    <w:rsid w:val="00792977"/>
    <w:rsid w:val="00792F8B"/>
    <w:rsid w:val="00793D6C"/>
    <w:rsid w:val="00793D83"/>
    <w:rsid w:val="007942DE"/>
    <w:rsid w:val="007944FF"/>
    <w:rsid w:val="00794562"/>
    <w:rsid w:val="00794718"/>
    <w:rsid w:val="00795768"/>
    <w:rsid w:val="007959ED"/>
    <w:rsid w:val="00796F02"/>
    <w:rsid w:val="00797872"/>
    <w:rsid w:val="00797BBD"/>
    <w:rsid w:val="007A03F3"/>
    <w:rsid w:val="007A0529"/>
    <w:rsid w:val="007A058F"/>
    <w:rsid w:val="007A105B"/>
    <w:rsid w:val="007A10AF"/>
    <w:rsid w:val="007A12D0"/>
    <w:rsid w:val="007A134A"/>
    <w:rsid w:val="007A2435"/>
    <w:rsid w:val="007A246F"/>
    <w:rsid w:val="007A2AA2"/>
    <w:rsid w:val="007A2E35"/>
    <w:rsid w:val="007A2E47"/>
    <w:rsid w:val="007A30C6"/>
    <w:rsid w:val="007A3448"/>
    <w:rsid w:val="007A39ED"/>
    <w:rsid w:val="007A3BAF"/>
    <w:rsid w:val="007A40AD"/>
    <w:rsid w:val="007A4145"/>
    <w:rsid w:val="007A46DF"/>
    <w:rsid w:val="007A4984"/>
    <w:rsid w:val="007A4F3A"/>
    <w:rsid w:val="007A5024"/>
    <w:rsid w:val="007A5208"/>
    <w:rsid w:val="007A52EA"/>
    <w:rsid w:val="007A5468"/>
    <w:rsid w:val="007A5537"/>
    <w:rsid w:val="007A56F9"/>
    <w:rsid w:val="007A59BF"/>
    <w:rsid w:val="007A602D"/>
    <w:rsid w:val="007A6140"/>
    <w:rsid w:val="007A62AD"/>
    <w:rsid w:val="007A64C6"/>
    <w:rsid w:val="007A67FC"/>
    <w:rsid w:val="007A68BE"/>
    <w:rsid w:val="007A6923"/>
    <w:rsid w:val="007A6ABA"/>
    <w:rsid w:val="007A6C54"/>
    <w:rsid w:val="007A722D"/>
    <w:rsid w:val="007A72CE"/>
    <w:rsid w:val="007B0028"/>
    <w:rsid w:val="007B0099"/>
    <w:rsid w:val="007B0172"/>
    <w:rsid w:val="007B0250"/>
    <w:rsid w:val="007B02C0"/>
    <w:rsid w:val="007B03DF"/>
    <w:rsid w:val="007B07C1"/>
    <w:rsid w:val="007B0A94"/>
    <w:rsid w:val="007B0D2E"/>
    <w:rsid w:val="007B0EBF"/>
    <w:rsid w:val="007B10CF"/>
    <w:rsid w:val="007B1731"/>
    <w:rsid w:val="007B18CB"/>
    <w:rsid w:val="007B1B1E"/>
    <w:rsid w:val="007B1BD9"/>
    <w:rsid w:val="007B1E72"/>
    <w:rsid w:val="007B1F6A"/>
    <w:rsid w:val="007B21EB"/>
    <w:rsid w:val="007B2458"/>
    <w:rsid w:val="007B24BA"/>
    <w:rsid w:val="007B2A5D"/>
    <w:rsid w:val="007B314C"/>
    <w:rsid w:val="007B315D"/>
    <w:rsid w:val="007B3584"/>
    <w:rsid w:val="007B3FC5"/>
    <w:rsid w:val="007B404B"/>
    <w:rsid w:val="007B46E6"/>
    <w:rsid w:val="007B4D39"/>
    <w:rsid w:val="007B4F4D"/>
    <w:rsid w:val="007B4F87"/>
    <w:rsid w:val="007B5296"/>
    <w:rsid w:val="007B58F8"/>
    <w:rsid w:val="007B5D56"/>
    <w:rsid w:val="007B5DE2"/>
    <w:rsid w:val="007B606F"/>
    <w:rsid w:val="007B60A5"/>
    <w:rsid w:val="007B60B2"/>
    <w:rsid w:val="007B68FF"/>
    <w:rsid w:val="007B6FE5"/>
    <w:rsid w:val="007B73A9"/>
    <w:rsid w:val="007B7406"/>
    <w:rsid w:val="007B745D"/>
    <w:rsid w:val="007B7DA2"/>
    <w:rsid w:val="007C03AD"/>
    <w:rsid w:val="007C03F4"/>
    <w:rsid w:val="007C049F"/>
    <w:rsid w:val="007C04E1"/>
    <w:rsid w:val="007C0893"/>
    <w:rsid w:val="007C10DE"/>
    <w:rsid w:val="007C1E5E"/>
    <w:rsid w:val="007C20EF"/>
    <w:rsid w:val="007C2253"/>
    <w:rsid w:val="007C25C8"/>
    <w:rsid w:val="007C2946"/>
    <w:rsid w:val="007C2B16"/>
    <w:rsid w:val="007C2E3E"/>
    <w:rsid w:val="007C2EAC"/>
    <w:rsid w:val="007C2F8E"/>
    <w:rsid w:val="007C2FA0"/>
    <w:rsid w:val="007C3042"/>
    <w:rsid w:val="007C35D8"/>
    <w:rsid w:val="007C378C"/>
    <w:rsid w:val="007C3866"/>
    <w:rsid w:val="007C3A9F"/>
    <w:rsid w:val="007C3D35"/>
    <w:rsid w:val="007C3DCF"/>
    <w:rsid w:val="007C4396"/>
    <w:rsid w:val="007C4C0F"/>
    <w:rsid w:val="007C4DB6"/>
    <w:rsid w:val="007C4EA2"/>
    <w:rsid w:val="007C4EC7"/>
    <w:rsid w:val="007C53AC"/>
    <w:rsid w:val="007C5906"/>
    <w:rsid w:val="007C5923"/>
    <w:rsid w:val="007C5949"/>
    <w:rsid w:val="007C6394"/>
    <w:rsid w:val="007C6BDA"/>
    <w:rsid w:val="007C6C30"/>
    <w:rsid w:val="007C70B4"/>
    <w:rsid w:val="007C72F4"/>
    <w:rsid w:val="007C7BD7"/>
    <w:rsid w:val="007C7C31"/>
    <w:rsid w:val="007D027A"/>
    <w:rsid w:val="007D0283"/>
    <w:rsid w:val="007D06E0"/>
    <w:rsid w:val="007D0A97"/>
    <w:rsid w:val="007D0D30"/>
    <w:rsid w:val="007D0F13"/>
    <w:rsid w:val="007D1433"/>
    <w:rsid w:val="007D2232"/>
    <w:rsid w:val="007D254A"/>
    <w:rsid w:val="007D25C7"/>
    <w:rsid w:val="007D28EE"/>
    <w:rsid w:val="007D2E41"/>
    <w:rsid w:val="007D30AC"/>
    <w:rsid w:val="007D3294"/>
    <w:rsid w:val="007D368D"/>
    <w:rsid w:val="007D3F41"/>
    <w:rsid w:val="007D3F87"/>
    <w:rsid w:val="007D3FD1"/>
    <w:rsid w:val="007D42C5"/>
    <w:rsid w:val="007D43DC"/>
    <w:rsid w:val="007D4A66"/>
    <w:rsid w:val="007D4A76"/>
    <w:rsid w:val="007D547E"/>
    <w:rsid w:val="007D5529"/>
    <w:rsid w:val="007D5A07"/>
    <w:rsid w:val="007D5B0A"/>
    <w:rsid w:val="007D6566"/>
    <w:rsid w:val="007D6A59"/>
    <w:rsid w:val="007D6B34"/>
    <w:rsid w:val="007D7B62"/>
    <w:rsid w:val="007D7C99"/>
    <w:rsid w:val="007D7EA1"/>
    <w:rsid w:val="007D7F15"/>
    <w:rsid w:val="007D7FE3"/>
    <w:rsid w:val="007E00A9"/>
    <w:rsid w:val="007E0566"/>
    <w:rsid w:val="007E082C"/>
    <w:rsid w:val="007E0CAB"/>
    <w:rsid w:val="007E0D97"/>
    <w:rsid w:val="007E0E1E"/>
    <w:rsid w:val="007E0FF1"/>
    <w:rsid w:val="007E11E6"/>
    <w:rsid w:val="007E159C"/>
    <w:rsid w:val="007E17FA"/>
    <w:rsid w:val="007E18E6"/>
    <w:rsid w:val="007E194C"/>
    <w:rsid w:val="007E1AAC"/>
    <w:rsid w:val="007E1F10"/>
    <w:rsid w:val="007E2349"/>
    <w:rsid w:val="007E25C8"/>
    <w:rsid w:val="007E25E7"/>
    <w:rsid w:val="007E2816"/>
    <w:rsid w:val="007E2AD9"/>
    <w:rsid w:val="007E2BED"/>
    <w:rsid w:val="007E2CDD"/>
    <w:rsid w:val="007E2E45"/>
    <w:rsid w:val="007E3171"/>
    <w:rsid w:val="007E3ED9"/>
    <w:rsid w:val="007E3EF3"/>
    <w:rsid w:val="007E40A9"/>
    <w:rsid w:val="007E4228"/>
    <w:rsid w:val="007E4DC6"/>
    <w:rsid w:val="007E540C"/>
    <w:rsid w:val="007E5D18"/>
    <w:rsid w:val="007E5FCC"/>
    <w:rsid w:val="007E60E5"/>
    <w:rsid w:val="007E61C3"/>
    <w:rsid w:val="007E62D1"/>
    <w:rsid w:val="007E691F"/>
    <w:rsid w:val="007E6A14"/>
    <w:rsid w:val="007E6BFC"/>
    <w:rsid w:val="007E6C64"/>
    <w:rsid w:val="007E6EDD"/>
    <w:rsid w:val="007E71CA"/>
    <w:rsid w:val="007E72B7"/>
    <w:rsid w:val="007E7ACF"/>
    <w:rsid w:val="007E7AE1"/>
    <w:rsid w:val="007E7D76"/>
    <w:rsid w:val="007E7E6D"/>
    <w:rsid w:val="007F03D5"/>
    <w:rsid w:val="007F077B"/>
    <w:rsid w:val="007F0F46"/>
    <w:rsid w:val="007F151F"/>
    <w:rsid w:val="007F2022"/>
    <w:rsid w:val="007F20BF"/>
    <w:rsid w:val="007F2535"/>
    <w:rsid w:val="007F2588"/>
    <w:rsid w:val="007F29B1"/>
    <w:rsid w:val="007F2B18"/>
    <w:rsid w:val="007F2B60"/>
    <w:rsid w:val="007F2DC6"/>
    <w:rsid w:val="007F304F"/>
    <w:rsid w:val="007F3121"/>
    <w:rsid w:val="007F328B"/>
    <w:rsid w:val="007F3901"/>
    <w:rsid w:val="007F453A"/>
    <w:rsid w:val="007F4702"/>
    <w:rsid w:val="007F47B6"/>
    <w:rsid w:val="007F4881"/>
    <w:rsid w:val="007F4903"/>
    <w:rsid w:val="007F4B32"/>
    <w:rsid w:val="007F4F3E"/>
    <w:rsid w:val="007F5191"/>
    <w:rsid w:val="007F5F9B"/>
    <w:rsid w:val="007F600C"/>
    <w:rsid w:val="007F62E1"/>
    <w:rsid w:val="007F6610"/>
    <w:rsid w:val="007F6BF0"/>
    <w:rsid w:val="007F6E49"/>
    <w:rsid w:val="007F7167"/>
    <w:rsid w:val="007F718C"/>
    <w:rsid w:val="007F754C"/>
    <w:rsid w:val="007F778B"/>
    <w:rsid w:val="007F779F"/>
    <w:rsid w:val="007F7A37"/>
    <w:rsid w:val="008000B9"/>
    <w:rsid w:val="00800340"/>
    <w:rsid w:val="0080036C"/>
    <w:rsid w:val="00800530"/>
    <w:rsid w:val="00800607"/>
    <w:rsid w:val="00800616"/>
    <w:rsid w:val="008006D7"/>
    <w:rsid w:val="00800B5B"/>
    <w:rsid w:val="00800BC6"/>
    <w:rsid w:val="00800CB4"/>
    <w:rsid w:val="00801351"/>
    <w:rsid w:val="008017D8"/>
    <w:rsid w:val="0080184F"/>
    <w:rsid w:val="00801FA7"/>
    <w:rsid w:val="0080247F"/>
    <w:rsid w:val="0080262A"/>
    <w:rsid w:val="00802806"/>
    <w:rsid w:val="00802957"/>
    <w:rsid w:val="00802A5A"/>
    <w:rsid w:val="00802AEC"/>
    <w:rsid w:val="00802F4E"/>
    <w:rsid w:val="00803376"/>
    <w:rsid w:val="008037A8"/>
    <w:rsid w:val="00803806"/>
    <w:rsid w:val="00804303"/>
    <w:rsid w:val="00804400"/>
    <w:rsid w:val="00804BBE"/>
    <w:rsid w:val="00805540"/>
    <w:rsid w:val="008062FC"/>
    <w:rsid w:val="00806431"/>
    <w:rsid w:val="00806736"/>
    <w:rsid w:val="00806829"/>
    <w:rsid w:val="00806A62"/>
    <w:rsid w:val="00806A81"/>
    <w:rsid w:val="00806B7D"/>
    <w:rsid w:val="00806DA3"/>
    <w:rsid w:val="00807AEA"/>
    <w:rsid w:val="0081039E"/>
    <w:rsid w:val="008104F0"/>
    <w:rsid w:val="00810872"/>
    <w:rsid w:val="00811235"/>
    <w:rsid w:val="008117EE"/>
    <w:rsid w:val="00811879"/>
    <w:rsid w:val="00811D1B"/>
    <w:rsid w:val="00811D22"/>
    <w:rsid w:val="008120AF"/>
    <w:rsid w:val="00812234"/>
    <w:rsid w:val="0081246D"/>
    <w:rsid w:val="00812ACC"/>
    <w:rsid w:val="00812FB9"/>
    <w:rsid w:val="00813869"/>
    <w:rsid w:val="0081395E"/>
    <w:rsid w:val="008139A1"/>
    <w:rsid w:val="008139EC"/>
    <w:rsid w:val="00813D9F"/>
    <w:rsid w:val="00813F56"/>
    <w:rsid w:val="00814150"/>
    <w:rsid w:val="0081415E"/>
    <w:rsid w:val="00814603"/>
    <w:rsid w:val="008147AF"/>
    <w:rsid w:val="0081494D"/>
    <w:rsid w:val="00814AF7"/>
    <w:rsid w:val="00815048"/>
    <w:rsid w:val="0081517C"/>
    <w:rsid w:val="008154B4"/>
    <w:rsid w:val="00816301"/>
    <w:rsid w:val="0081662A"/>
    <w:rsid w:val="0081681F"/>
    <w:rsid w:val="00816B63"/>
    <w:rsid w:val="00816B67"/>
    <w:rsid w:val="00816C6E"/>
    <w:rsid w:val="00816D43"/>
    <w:rsid w:val="00817284"/>
    <w:rsid w:val="008177E6"/>
    <w:rsid w:val="00817B15"/>
    <w:rsid w:val="00817B98"/>
    <w:rsid w:val="0082012A"/>
    <w:rsid w:val="0082057E"/>
    <w:rsid w:val="00820591"/>
    <w:rsid w:val="008206F8"/>
    <w:rsid w:val="00820E47"/>
    <w:rsid w:val="00821004"/>
    <w:rsid w:val="008210A4"/>
    <w:rsid w:val="00821D86"/>
    <w:rsid w:val="00821F3C"/>
    <w:rsid w:val="008221DD"/>
    <w:rsid w:val="008224A6"/>
    <w:rsid w:val="008225D1"/>
    <w:rsid w:val="00822813"/>
    <w:rsid w:val="00822FFB"/>
    <w:rsid w:val="00823449"/>
    <w:rsid w:val="008234DA"/>
    <w:rsid w:val="008235A1"/>
    <w:rsid w:val="0082391F"/>
    <w:rsid w:val="00823DFC"/>
    <w:rsid w:val="0082461E"/>
    <w:rsid w:val="00824623"/>
    <w:rsid w:val="0082485A"/>
    <w:rsid w:val="00824962"/>
    <w:rsid w:val="00824B24"/>
    <w:rsid w:val="00824E3C"/>
    <w:rsid w:val="00824EC2"/>
    <w:rsid w:val="008254B9"/>
    <w:rsid w:val="00825800"/>
    <w:rsid w:val="0082634D"/>
    <w:rsid w:val="00826525"/>
    <w:rsid w:val="00826594"/>
    <w:rsid w:val="00826C03"/>
    <w:rsid w:val="00826C36"/>
    <w:rsid w:val="00826C60"/>
    <w:rsid w:val="0082708F"/>
    <w:rsid w:val="008303B9"/>
    <w:rsid w:val="00830668"/>
    <w:rsid w:val="008309CC"/>
    <w:rsid w:val="00830D5A"/>
    <w:rsid w:val="00830DC4"/>
    <w:rsid w:val="00830FCD"/>
    <w:rsid w:val="00831902"/>
    <w:rsid w:val="00831D27"/>
    <w:rsid w:val="00832272"/>
    <w:rsid w:val="00832536"/>
    <w:rsid w:val="0083256A"/>
    <w:rsid w:val="008327AB"/>
    <w:rsid w:val="008328B9"/>
    <w:rsid w:val="00832936"/>
    <w:rsid w:val="008330E0"/>
    <w:rsid w:val="00833932"/>
    <w:rsid w:val="00833FD7"/>
    <w:rsid w:val="008343D6"/>
    <w:rsid w:val="00834CFF"/>
    <w:rsid w:val="00834D86"/>
    <w:rsid w:val="00834F35"/>
    <w:rsid w:val="00835337"/>
    <w:rsid w:val="0083579F"/>
    <w:rsid w:val="00835A8B"/>
    <w:rsid w:val="00835BC2"/>
    <w:rsid w:val="00835C59"/>
    <w:rsid w:val="00835EF8"/>
    <w:rsid w:val="008360F5"/>
    <w:rsid w:val="0083647B"/>
    <w:rsid w:val="008365B9"/>
    <w:rsid w:val="00836712"/>
    <w:rsid w:val="00836C43"/>
    <w:rsid w:val="00837045"/>
    <w:rsid w:val="0083704A"/>
    <w:rsid w:val="00837107"/>
    <w:rsid w:val="00837368"/>
    <w:rsid w:val="00837668"/>
    <w:rsid w:val="00837839"/>
    <w:rsid w:val="0083789C"/>
    <w:rsid w:val="00837920"/>
    <w:rsid w:val="00837A55"/>
    <w:rsid w:val="00837BB3"/>
    <w:rsid w:val="00837DEB"/>
    <w:rsid w:val="00840436"/>
    <w:rsid w:val="00840857"/>
    <w:rsid w:val="00840EB7"/>
    <w:rsid w:val="00841010"/>
    <w:rsid w:val="008410D4"/>
    <w:rsid w:val="00841441"/>
    <w:rsid w:val="008414BF"/>
    <w:rsid w:val="008419CB"/>
    <w:rsid w:val="00842793"/>
    <w:rsid w:val="00842A40"/>
    <w:rsid w:val="00842ABB"/>
    <w:rsid w:val="00842C45"/>
    <w:rsid w:val="00842CA8"/>
    <w:rsid w:val="008432D0"/>
    <w:rsid w:val="008434C9"/>
    <w:rsid w:val="008434E0"/>
    <w:rsid w:val="00843695"/>
    <w:rsid w:val="008438D8"/>
    <w:rsid w:val="0084459F"/>
    <w:rsid w:val="00844696"/>
    <w:rsid w:val="00844A7A"/>
    <w:rsid w:val="00844B15"/>
    <w:rsid w:val="008451B4"/>
    <w:rsid w:val="008454E1"/>
    <w:rsid w:val="008457F4"/>
    <w:rsid w:val="00845A68"/>
    <w:rsid w:val="00845B4A"/>
    <w:rsid w:val="00845D06"/>
    <w:rsid w:val="0084620E"/>
    <w:rsid w:val="00846E14"/>
    <w:rsid w:val="00847156"/>
    <w:rsid w:val="0084725B"/>
    <w:rsid w:val="00847469"/>
    <w:rsid w:val="008475F8"/>
    <w:rsid w:val="0084770A"/>
    <w:rsid w:val="008479CA"/>
    <w:rsid w:val="00847A24"/>
    <w:rsid w:val="00847B20"/>
    <w:rsid w:val="00847F52"/>
    <w:rsid w:val="00850148"/>
    <w:rsid w:val="0085031C"/>
    <w:rsid w:val="008507F1"/>
    <w:rsid w:val="008509EE"/>
    <w:rsid w:val="00850E38"/>
    <w:rsid w:val="00850E4A"/>
    <w:rsid w:val="008516C2"/>
    <w:rsid w:val="0085172A"/>
    <w:rsid w:val="008518DA"/>
    <w:rsid w:val="00852656"/>
    <w:rsid w:val="00852B54"/>
    <w:rsid w:val="00852BAE"/>
    <w:rsid w:val="00852F39"/>
    <w:rsid w:val="00853441"/>
    <w:rsid w:val="0085353E"/>
    <w:rsid w:val="00853824"/>
    <w:rsid w:val="00853AB2"/>
    <w:rsid w:val="00854206"/>
    <w:rsid w:val="008548CC"/>
    <w:rsid w:val="00854C13"/>
    <w:rsid w:val="00854C5D"/>
    <w:rsid w:val="00855348"/>
    <w:rsid w:val="00855522"/>
    <w:rsid w:val="00855662"/>
    <w:rsid w:val="0085599C"/>
    <w:rsid w:val="00855DC7"/>
    <w:rsid w:val="008560DA"/>
    <w:rsid w:val="008564BE"/>
    <w:rsid w:val="00857418"/>
    <w:rsid w:val="00857619"/>
    <w:rsid w:val="008578E5"/>
    <w:rsid w:val="00857AE9"/>
    <w:rsid w:val="008601B4"/>
    <w:rsid w:val="0086084B"/>
    <w:rsid w:val="00860C40"/>
    <w:rsid w:val="008611E7"/>
    <w:rsid w:val="008615D9"/>
    <w:rsid w:val="00861A69"/>
    <w:rsid w:val="00861CE7"/>
    <w:rsid w:val="00861E3F"/>
    <w:rsid w:val="008620A9"/>
    <w:rsid w:val="00862871"/>
    <w:rsid w:val="00862B2D"/>
    <w:rsid w:val="00862ED8"/>
    <w:rsid w:val="008630CC"/>
    <w:rsid w:val="0086322A"/>
    <w:rsid w:val="00863520"/>
    <w:rsid w:val="00863582"/>
    <w:rsid w:val="00863770"/>
    <w:rsid w:val="0086402A"/>
    <w:rsid w:val="0086483F"/>
    <w:rsid w:val="0086489B"/>
    <w:rsid w:val="008651B1"/>
    <w:rsid w:val="00865650"/>
    <w:rsid w:val="008657FB"/>
    <w:rsid w:val="00865DE8"/>
    <w:rsid w:val="00866105"/>
    <w:rsid w:val="008662C7"/>
    <w:rsid w:val="00866B9B"/>
    <w:rsid w:val="008671F5"/>
    <w:rsid w:val="008679E2"/>
    <w:rsid w:val="00867FDD"/>
    <w:rsid w:val="00870302"/>
    <w:rsid w:val="0087081D"/>
    <w:rsid w:val="0087113C"/>
    <w:rsid w:val="00871226"/>
    <w:rsid w:val="00871316"/>
    <w:rsid w:val="008713C7"/>
    <w:rsid w:val="00871436"/>
    <w:rsid w:val="00871517"/>
    <w:rsid w:val="00871FC2"/>
    <w:rsid w:val="008722F4"/>
    <w:rsid w:val="00872A9B"/>
    <w:rsid w:val="00872DC1"/>
    <w:rsid w:val="00872DF4"/>
    <w:rsid w:val="00872E96"/>
    <w:rsid w:val="00872FFA"/>
    <w:rsid w:val="00873547"/>
    <w:rsid w:val="00874ACA"/>
    <w:rsid w:val="00874B68"/>
    <w:rsid w:val="00874CF8"/>
    <w:rsid w:val="00874F47"/>
    <w:rsid w:val="00875270"/>
    <w:rsid w:val="008759D0"/>
    <w:rsid w:val="00875A83"/>
    <w:rsid w:val="00875B11"/>
    <w:rsid w:val="00875B4D"/>
    <w:rsid w:val="00875FBC"/>
    <w:rsid w:val="00876AC4"/>
    <w:rsid w:val="00876BDD"/>
    <w:rsid w:val="00876D05"/>
    <w:rsid w:val="00876F09"/>
    <w:rsid w:val="008801B6"/>
    <w:rsid w:val="0088062D"/>
    <w:rsid w:val="00880B79"/>
    <w:rsid w:val="00880D22"/>
    <w:rsid w:val="008812FF"/>
    <w:rsid w:val="00881453"/>
    <w:rsid w:val="00881525"/>
    <w:rsid w:val="008817E8"/>
    <w:rsid w:val="008818EF"/>
    <w:rsid w:val="00881A46"/>
    <w:rsid w:val="008827EE"/>
    <w:rsid w:val="00882D52"/>
    <w:rsid w:val="00882FEC"/>
    <w:rsid w:val="008835EA"/>
    <w:rsid w:val="00883A43"/>
    <w:rsid w:val="00883ADD"/>
    <w:rsid w:val="00883BDF"/>
    <w:rsid w:val="00883C7A"/>
    <w:rsid w:val="00883EEF"/>
    <w:rsid w:val="0088424D"/>
    <w:rsid w:val="00884297"/>
    <w:rsid w:val="0088455B"/>
    <w:rsid w:val="008846C0"/>
    <w:rsid w:val="0088472C"/>
    <w:rsid w:val="008848C8"/>
    <w:rsid w:val="00884961"/>
    <w:rsid w:val="00884AEF"/>
    <w:rsid w:val="00884CE2"/>
    <w:rsid w:val="00884D06"/>
    <w:rsid w:val="008850D4"/>
    <w:rsid w:val="008852F0"/>
    <w:rsid w:val="00885413"/>
    <w:rsid w:val="0088572F"/>
    <w:rsid w:val="008857B9"/>
    <w:rsid w:val="0088633B"/>
    <w:rsid w:val="008864E9"/>
    <w:rsid w:val="008865BF"/>
    <w:rsid w:val="008866C0"/>
    <w:rsid w:val="00886985"/>
    <w:rsid w:val="00886BB2"/>
    <w:rsid w:val="00886C6D"/>
    <w:rsid w:val="00886C6F"/>
    <w:rsid w:val="00886CCB"/>
    <w:rsid w:val="00886E38"/>
    <w:rsid w:val="0088781C"/>
    <w:rsid w:val="00887A74"/>
    <w:rsid w:val="0089016C"/>
    <w:rsid w:val="0089039C"/>
    <w:rsid w:val="00890502"/>
    <w:rsid w:val="00890643"/>
    <w:rsid w:val="00890954"/>
    <w:rsid w:val="00890CE2"/>
    <w:rsid w:val="00890E00"/>
    <w:rsid w:val="00890FD6"/>
    <w:rsid w:val="00891135"/>
    <w:rsid w:val="0089155C"/>
    <w:rsid w:val="00891B6C"/>
    <w:rsid w:val="00892384"/>
    <w:rsid w:val="00892702"/>
    <w:rsid w:val="00892CA7"/>
    <w:rsid w:val="00892DF1"/>
    <w:rsid w:val="00893027"/>
    <w:rsid w:val="0089369D"/>
    <w:rsid w:val="00893C14"/>
    <w:rsid w:val="00893FC2"/>
    <w:rsid w:val="00894003"/>
    <w:rsid w:val="00894235"/>
    <w:rsid w:val="00894354"/>
    <w:rsid w:val="00894861"/>
    <w:rsid w:val="00894998"/>
    <w:rsid w:val="00894AA3"/>
    <w:rsid w:val="008951B9"/>
    <w:rsid w:val="008951D1"/>
    <w:rsid w:val="008953DC"/>
    <w:rsid w:val="008957E4"/>
    <w:rsid w:val="00895A21"/>
    <w:rsid w:val="00895A67"/>
    <w:rsid w:val="00895B31"/>
    <w:rsid w:val="00895C8D"/>
    <w:rsid w:val="00895EBA"/>
    <w:rsid w:val="00895FFC"/>
    <w:rsid w:val="00896992"/>
    <w:rsid w:val="00896B30"/>
    <w:rsid w:val="00896C8D"/>
    <w:rsid w:val="00896F12"/>
    <w:rsid w:val="0089705B"/>
    <w:rsid w:val="00897383"/>
    <w:rsid w:val="0089740D"/>
    <w:rsid w:val="008974AD"/>
    <w:rsid w:val="0089750E"/>
    <w:rsid w:val="0089762A"/>
    <w:rsid w:val="00897837"/>
    <w:rsid w:val="008979AA"/>
    <w:rsid w:val="00897EB0"/>
    <w:rsid w:val="00897F12"/>
    <w:rsid w:val="008A00F9"/>
    <w:rsid w:val="008A0583"/>
    <w:rsid w:val="008A0649"/>
    <w:rsid w:val="008A09D3"/>
    <w:rsid w:val="008A0F76"/>
    <w:rsid w:val="008A17B5"/>
    <w:rsid w:val="008A18D3"/>
    <w:rsid w:val="008A1969"/>
    <w:rsid w:val="008A1D3B"/>
    <w:rsid w:val="008A255D"/>
    <w:rsid w:val="008A29A7"/>
    <w:rsid w:val="008A2C3B"/>
    <w:rsid w:val="008A2D57"/>
    <w:rsid w:val="008A302B"/>
    <w:rsid w:val="008A30EF"/>
    <w:rsid w:val="008A3451"/>
    <w:rsid w:val="008A36D9"/>
    <w:rsid w:val="008A3BE1"/>
    <w:rsid w:val="008A405B"/>
    <w:rsid w:val="008A4B0E"/>
    <w:rsid w:val="008A4E16"/>
    <w:rsid w:val="008A5CAC"/>
    <w:rsid w:val="008A5EC3"/>
    <w:rsid w:val="008A614E"/>
    <w:rsid w:val="008A628C"/>
    <w:rsid w:val="008A6842"/>
    <w:rsid w:val="008A6DA7"/>
    <w:rsid w:val="008A70C0"/>
    <w:rsid w:val="008A7323"/>
    <w:rsid w:val="008A73C3"/>
    <w:rsid w:val="008A79BE"/>
    <w:rsid w:val="008B021E"/>
    <w:rsid w:val="008B0320"/>
    <w:rsid w:val="008B043A"/>
    <w:rsid w:val="008B078E"/>
    <w:rsid w:val="008B0981"/>
    <w:rsid w:val="008B0BAB"/>
    <w:rsid w:val="008B0F35"/>
    <w:rsid w:val="008B1E35"/>
    <w:rsid w:val="008B1F88"/>
    <w:rsid w:val="008B3214"/>
    <w:rsid w:val="008B396E"/>
    <w:rsid w:val="008B3E66"/>
    <w:rsid w:val="008B3E9F"/>
    <w:rsid w:val="008B4102"/>
    <w:rsid w:val="008B473E"/>
    <w:rsid w:val="008B4964"/>
    <w:rsid w:val="008B4B48"/>
    <w:rsid w:val="008B5337"/>
    <w:rsid w:val="008B574B"/>
    <w:rsid w:val="008B57A7"/>
    <w:rsid w:val="008B5B23"/>
    <w:rsid w:val="008B617B"/>
    <w:rsid w:val="008B64BE"/>
    <w:rsid w:val="008B64F4"/>
    <w:rsid w:val="008B6556"/>
    <w:rsid w:val="008B6C81"/>
    <w:rsid w:val="008B6DF7"/>
    <w:rsid w:val="008B6E37"/>
    <w:rsid w:val="008B71DD"/>
    <w:rsid w:val="008B74CB"/>
    <w:rsid w:val="008B7889"/>
    <w:rsid w:val="008B7A52"/>
    <w:rsid w:val="008B7A53"/>
    <w:rsid w:val="008B7D31"/>
    <w:rsid w:val="008C06CC"/>
    <w:rsid w:val="008C0E32"/>
    <w:rsid w:val="008C1559"/>
    <w:rsid w:val="008C1E23"/>
    <w:rsid w:val="008C1E73"/>
    <w:rsid w:val="008C201F"/>
    <w:rsid w:val="008C266E"/>
    <w:rsid w:val="008C2C5F"/>
    <w:rsid w:val="008C2FD4"/>
    <w:rsid w:val="008C36E0"/>
    <w:rsid w:val="008C3768"/>
    <w:rsid w:val="008C3E3B"/>
    <w:rsid w:val="008C486B"/>
    <w:rsid w:val="008C489A"/>
    <w:rsid w:val="008C4A3E"/>
    <w:rsid w:val="008C4FED"/>
    <w:rsid w:val="008C503D"/>
    <w:rsid w:val="008C572A"/>
    <w:rsid w:val="008C57D1"/>
    <w:rsid w:val="008C63D5"/>
    <w:rsid w:val="008C6430"/>
    <w:rsid w:val="008C6617"/>
    <w:rsid w:val="008C6721"/>
    <w:rsid w:val="008C69BF"/>
    <w:rsid w:val="008C6C60"/>
    <w:rsid w:val="008C6F68"/>
    <w:rsid w:val="008C782A"/>
    <w:rsid w:val="008C7BC3"/>
    <w:rsid w:val="008C7DD4"/>
    <w:rsid w:val="008D005F"/>
    <w:rsid w:val="008D0766"/>
    <w:rsid w:val="008D0798"/>
    <w:rsid w:val="008D0837"/>
    <w:rsid w:val="008D0CA4"/>
    <w:rsid w:val="008D0D2E"/>
    <w:rsid w:val="008D0DDA"/>
    <w:rsid w:val="008D209B"/>
    <w:rsid w:val="008D261B"/>
    <w:rsid w:val="008D286E"/>
    <w:rsid w:val="008D28A3"/>
    <w:rsid w:val="008D2F90"/>
    <w:rsid w:val="008D3049"/>
    <w:rsid w:val="008D3230"/>
    <w:rsid w:val="008D324B"/>
    <w:rsid w:val="008D3274"/>
    <w:rsid w:val="008D3406"/>
    <w:rsid w:val="008D3594"/>
    <w:rsid w:val="008D35C2"/>
    <w:rsid w:val="008D35EC"/>
    <w:rsid w:val="008D35EE"/>
    <w:rsid w:val="008D370D"/>
    <w:rsid w:val="008D4231"/>
    <w:rsid w:val="008D434B"/>
    <w:rsid w:val="008D4AFF"/>
    <w:rsid w:val="008D540C"/>
    <w:rsid w:val="008D5B5E"/>
    <w:rsid w:val="008D5CC8"/>
    <w:rsid w:val="008D5EF6"/>
    <w:rsid w:val="008D62A4"/>
    <w:rsid w:val="008D6359"/>
    <w:rsid w:val="008D65E6"/>
    <w:rsid w:val="008D662A"/>
    <w:rsid w:val="008D695B"/>
    <w:rsid w:val="008D6E06"/>
    <w:rsid w:val="008D6F63"/>
    <w:rsid w:val="008D71AD"/>
    <w:rsid w:val="008D72FD"/>
    <w:rsid w:val="008D77C5"/>
    <w:rsid w:val="008D7A31"/>
    <w:rsid w:val="008D7B2B"/>
    <w:rsid w:val="008E004C"/>
    <w:rsid w:val="008E00E6"/>
    <w:rsid w:val="008E0432"/>
    <w:rsid w:val="008E0713"/>
    <w:rsid w:val="008E0A20"/>
    <w:rsid w:val="008E13F4"/>
    <w:rsid w:val="008E1541"/>
    <w:rsid w:val="008E166D"/>
    <w:rsid w:val="008E169C"/>
    <w:rsid w:val="008E22AB"/>
    <w:rsid w:val="008E24B3"/>
    <w:rsid w:val="008E2557"/>
    <w:rsid w:val="008E269F"/>
    <w:rsid w:val="008E2BF7"/>
    <w:rsid w:val="008E2F10"/>
    <w:rsid w:val="008E30AD"/>
    <w:rsid w:val="008E32DC"/>
    <w:rsid w:val="008E34F8"/>
    <w:rsid w:val="008E3569"/>
    <w:rsid w:val="008E369F"/>
    <w:rsid w:val="008E36F1"/>
    <w:rsid w:val="008E38B9"/>
    <w:rsid w:val="008E39B0"/>
    <w:rsid w:val="008E3B65"/>
    <w:rsid w:val="008E3F2F"/>
    <w:rsid w:val="008E4388"/>
    <w:rsid w:val="008E4565"/>
    <w:rsid w:val="008E48AF"/>
    <w:rsid w:val="008E5886"/>
    <w:rsid w:val="008E58CB"/>
    <w:rsid w:val="008E5EBA"/>
    <w:rsid w:val="008E5EC6"/>
    <w:rsid w:val="008E6267"/>
    <w:rsid w:val="008E6349"/>
    <w:rsid w:val="008E6372"/>
    <w:rsid w:val="008E66E4"/>
    <w:rsid w:val="008E69C1"/>
    <w:rsid w:val="008E6F5A"/>
    <w:rsid w:val="008E705C"/>
    <w:rsid w:val="008E706F"/>
    <w:rsid w:val="008E7107"/>
    <w:rsid w:val="008E72FA"/>
    <w:rsid w:val="008E7356"/>
    <w:rsid w:val="008E7556"/>
    <w:rsid w:val="008E785B"/>
    <w:rsid w:val="008E7BA4"/>
    <w:rsid w:val="008E7DEE"/>
    <w:rsid w:val="008E7DFC"/>
    <w:rsid w:val="008F0241"/>
    <w:rsid w:val="008F036F"/>
    <w:rsid w:val="008F050F"/>
    <w:rsid w:val="008F0567"/>
    <w:rsid w:val="008F0959"/>
    <w:rsid w:val="008F0C5D"/>
    <w:rsid w:val="008F0F89"/>
    <w:rsid w:val="008F116C"/>
    <w:rsid w:val="008F1274"/>
    <w:rsid w:val="008F16AE"/>
    <w:rsid w:val="008F2125"/>
    <w:rsid w:val="008F22D0"/>
    <w:rsid w:val="008F22EB"/>
    <w:rsid w:val="008F239B"/>
    <w:rsid w:val="008F2BB0"/>
    <w:rsid w:val="008F2FEB"/>
    <w:rsid w:val="008F3E4B"/>
    <w:rsid w:val="008F3EA6"/>
    <w:rsid w:val="008F4475"/>
    <w:rsid w:val="008F48A6"/>
    <w:rsid w:val="008F4B46"/>
    <w:rsid w:val="008F4F0E"/>
    <w:rsid w:val="008F501A"/>
    <w:rsid w:val="008F5289"/>
    <w:rsid w:val="008F544F"/>
    <w:rsid w:val="008F5C61"/>
    <w:rsid w:val="008F6252"/>
    <w:rsid w:val="008F6A2B"/>
    <w:rsid w:val="008F6DEE"/>
    <w:rsid w:val="008F72B2"/>
    <w:rsid w:val="008F7B84"/>
    <w:rsid w:val="008F7BCF"/>
    <w:rsid w:val="008F7CA0"/>
    <w:rsid w:val="009003DF"/>
    <w:rsid w:val="009008E9"/>
    <w:rsid w:val="009009ED"/>
    <w:rsid w:val="00900AC3"/>
    <w:rsid w:val="00900C71"/>
    <w:rsid w:val="009012FF"/>
    <w:rsid w:val="00901320"/>
    <w:rsid w:val="00901911"/>
    <w:rsid w:val="00901CD5"/>
    <w:rsid w:val="00902A1A"/>
    <w:rsid w:val="00902B7B"/>
    <w:rsid w:val="0090302A"/>
    <w:rsid w:val="00903255"/>
    <w:rsid w:val="009035F4"/>
    <w:rsid w:val="00903631"/>
    <w:rsid w:val="00904C4A"/>
    <w:rsid w:val="00904D5B"/>
    <w:rsid w:val="00904F3B"/>
    <w:rsid w:val="009053B8"/>
    <w:rsid w:val="00905B8F"/>
    <w:rsid w:val="00905E8B"/>
    <w:rsid w:val="00906312"/>
    <w:rsid w:val="009063CD"/>
    <w:rsid w:val="009066B1"/>
    <w:rsid w:val="00906947"/>
    <w:rsid w:val="00906B22"/>
    <w:rsid w:val="00906B4F"/>
    <w:rsid w:val="00907219"/>
    <w:rsid w:val="0090743B"/>
    <w:rsid w:val="009079E4"/>
    <w:rsid w:val="00907BE6"/>
    <w:rsid w:val="0091072F"/>
    <w:rsid w:val="0091098F"/>
    <w:rsid w:val="00910C60"/>
    <w:rsid w:val="00910E8B"/>
    <w:rsid w:val="0091101E"/>
    <w:rsid w:val="00911631"/>
    <w:rsid w:val="009118B6"/>
    <w:rsid w:val="00911CF5"/>
    <w:rsid w:val="00911DEC"/>
    <w:rsid w:val="009120C1"/>
    <w:rsid w:val="00912126"/>
    <w:rsid w:val="009122D3"/>
    <w:rsid w:val="0091242C"/>
    <w:rsid w:val="00912486"/>
    <w:rsid w:val="0091249A"/>
    <w:rsid w:val="009128F7"/>
    <w:rsid w:val="00912D56"/>
    <w:rsid w:val="00913088"/>
    <w:rsid w:val="009133F5"/>
    <w:rsid w:val="0091378D"/>
    <w:rsid w:val="00913A24"/>
    <w:rsid w:val="00913BA3"/>
    <w:rsid w:val="00913C55"/>
    <w:rsid w:val="00913DCB"/>
    <w:rsid w:val="00914396"/>
    <w:rsid w:val="009145A6"/>
    <w:rsid w:val="0091486B"/>
    <w:rsid w:val="009148D7"/>
    <w:rsid w:val="00914CB8"/>
    <w:rsid w:val="00914E97"/>
    <w:rsid w:val="00915087"/>
    <w:rsid w:val="009154AE"/>
    <w:rsid w:val="00915876"/>
    <w:rsid w:val="00915EE0"/>
    <w:rsid w:val="0091622D"/>
    <w:rsid w:val="00916504"/>
    <w:rsid w:val="009165B2"/>
    <w:rsid w:val="00916E75"/>
    <w:rsid w:val="00916E81"/>
    <w:rsid w:val="0091794C"/>
    <w:rsid w:val="0092063E"/>
    <w:rsid w:val="009206F5"/>
    <w:rsid w:val="0092074C"/>
    <w:rsid w:val="00920A2A"/>
    <w:rsid w:val="00920C33"/>
    <w:rsid w:val="00920D8A"/>
    <w:rsid w:val="009210E0"/>
    <w:rsid w:val="009210FE"/>
    <w:rsid w:val="009215F0"/>
    <w:rsid w:val="00921D3C"/>
    <w:rsid w:val="00921F19"/>
    <w:rsid w:val="00922847"/>
    <w:rsid w:val="00922A07"/>
    <w:rsid w:val="00922E18"/>
    <w:rsid w:val="0092370F"/>
    <w:rsid w:val="00923D91"/>
    <w:rsid w:val="00923F5E"/>
    <w:rsid w:val="0092417F"/>
    <w:rsid w:val="009244B4"/>
    <w:rsid w:val="009245F5"/>
    <w:rsid w:val="00924778"/>
    <w:rsid w:val="00924C38"/>
    <w:rsid w:val="00924C63"/>
    <w:rsid w:val="00924CCD"/>
    <w:rsid w:val="00924D77"/>
    <w:rsid w:val="00924FC2"/>
    <w:rsid w:val="009256FB"/>
    <w:rsid w:val="00925BBF"/>
    <w:rsid w:val="00925D6C"/>
    <w:rsid w:val="009260E4"/>
    <w:rsid w:val="009263DE"/>
    <w:rsid w:val="0092643B"/>
    <w:rsid w:val="00926CFC"/>
    <w:rsid w:val="00926E16"/>
    <w:rsid w:val="00926E3F"/>
    <w:rsid w:val="00927761"/>
    <w:rsid w:val="00927AF4"/>
    <w:rsid w:val="00927DA8"/>
    <w:rsid w:val="00930159"/>
    <w:rsid w:val="00930756"/>
    <w:rsid w:val="0093095E"/>
    <w:rsid w:val="009309B3"/>
    <w:rsid w:val="009309E7"/>
    <w:rsid w:val="0093151F"/>
    <w:rsid w:val="0093160D"/>
    <w:rsid w:val="00931B4D"/>
    <w:rsid w:val="00931E5B"/>
    <w:rsid w:val="009327AE"/>
    <w:rsid w:val="00932812"/>
    <w:rsid w:val="00932CA7"/>
    <w:rsid w:val="009330FB"/>
    <w:rsid w:val="00933371"/>
    <w:rsid w:val="009338A6"/>
    <w:rsid w:val="00933C97"/>
    <w:rsid w:val="00933E4C"/>
    <w:rsid w:val="00933ED8"/>
    <w:rsid w:val="009341FA"/>
    <w:rsid w:val="009342F8"/>
    <w:rsid w:val="009348F2"/>
    <w:rsid w:val="00935044"/>
    <w:rsid w:val="0093539B"/>
    <w:rsid w:val="00935A39"/>
    <w:rsid w:val="00935B89"/>
    <w:rsid w:val="00935FF3"/>
    <w:rsid w:val="009360B8"/>
    <w:rsid w:val="00936796"/>
    <w:rsid w:val="00936A78"/>
    <w:rsid w:val="00936D11"/>
    <w:rsid w:val="009371D1"/>
    <w:rsid w:val="00937875"/>
    <w:rsid w:val="00937B56"/>
    <w:rsid w:val="00937DB9"/>
    <w:rsid w:val="009400B7"/>
    <w:rsid w:val="0094059B"/>
    <w:rsid w:val="009405C6"/>
    <w:rsid w:val="0094121C"/>
    <w:rsid w:val="0094131C"/>
    <w:rsid w:val="00941366"/>
    <w:rsid w:val="0094179A"/>
    <w:rsid w:val="00942054"/>
    <w:rsid w:val="00942067"/>
    <w:rsid w:val="009421B9"/>
    <w:rsid w:val="00943034"/>
    <w:rsid w:val="009430A8"/>
    <w:rsid w:val="009433BE"/>
    <w:rsid w:val="00943728"/>
    <w:rsid w:val="00943BFB"/>
    <w:rsid w:val="009446DF"/>
    <w:rsid w:val="00944B54"/>
    <w:rsid w:val="00944C54"/>
    <w:rsid w:val="00945C01"/>
    <w:rsid w:val="00945C0F"/>
    <w:rsid w:val="00946186"/>
    <w:rsid w:val="009467DA"/>
    <w:rsid w:val="00946A40"/>
    <w:rsid w:val="00946A53"/>
    <w:rsid w:val="00946D92"/>
    <w:rsid w:val="00946DBD"/>
    <w:rsid w:val="009470A3"/>
    <w:rsid w:val="00947F8C"/>
    <w:rsid w:val="0095046E"/>
    <w:rsid w:val="009506F0"/>
    <w:rsid w:val="00950D1A"/>
    <w:rsid w:val="00951435"/>
    <w:rsid w:val="00951CDB"/>
    <w:rsid w:val="00952141"/>
    <w:rsid w:val="009522F7"/>
    <w:rsid w:val="0095279D"/>
    <w:rsid w:val="00952C43"/>
    <w:rsid w:val="00952FF4"/>
    <w:rsid w:val="009531A4"/>
    <w:rsid w:val="00953883"/>
    <w:rsid w:val="00953B1A"/>
    <w:rsid w:val="00953D2C"/>
    <w:rsid w:val="0095406B"/>
    <w:rsid w:val="00954298"/>
    <w:rsid w:val="00954448"/>
    <w:rsid w:val="009545CE"/>
    <w:rsid w:val="00955456"/>
    <w:rsid w:val="00955579"/>
    <w:rsid w:val="00955893"/>
    <w:rsid w:val="0095591F"/>
    <w:rsid w:val="00955A7C"/>
    <w:rsid w:val="00955C17"/>
    <w:rsid w:val="00955C25"/>
    <w:rsid w:val="00955E2C"/>
    <w:rsid w:val="009560A1"/>
    <w:rsid w:val="0095631D"/>
    <w:rsid w:val="0095699F"/>
    <w:rsid w:val="009569F1"/>
    <w:rsid w:val="00956BC8"/>
    <w:rsid w:val="00957846"/>
    <w:rsid w:val="00957AAC"/>
    <w:rsid w:val="00957AF9"/>
    <w:rsid w:val="00957FC3"/>
    <w:rsid w:val="00960171"/>
    <w:rsid w:val="0096029C"/>
    <w:rsid w:val="00960BD7"/>
    <w:rsid w:val="00960C37"/>
    <w:rsid w:val="00961D51"/>
    <w:rsid w:val="00961D7A"/>
    <w:rsid w:val="00961E86"/>
    <w:rsid w:val="00962162"/>
    <w:rsid w:val="009626C1"/>
    <w:rsid w:val="00962D8B"/>
    <w:rsid w:val="009632CE"/>
    <w:rsid w:val="009633D7"/>
    <w:rsid w:val="0096374E"/>
    <w:rsid w:val="00963785"/>
    <w:rsid w:val="00963B01"/>
    <w:rsid w:val="00963B05"/>
    <w:rsid w:val="00963B41"/>
    <w:rsid w:val="0096401D"/>
    <w:rsid w:val="009643A5"/>
    <w:rsid w:val="009643DC"/>
    <w:rsid w:val="0096472F"/>
    <w:rsid w:val="00964AD8"/>
    <w:rsid w:val="00964CA2"/>
    <w:rsid w:val="0096531F"/>
    <w:rsid w:val="009655CF"/>
    <w:rsid w:val="00965745"/>
    <w:rsid w:val="009657C6"/>
    <w:rsid w:val="009658EC"/>
    <w:rsid w:val="00965918"/>
    <w:rsid w:val="00965ADB"/>
    <w:rsid w:val="00965DC9"/>
    <w:rsid w:val="0096699A"/>
    <w:rsid w:val="00966C4F"/>
    <w:rsid w:val="009670CA"/>
    <w:rsid w:val="009671B6"/>
    <w:rsid w:val="00967D1A"/>
    <w:rsid w:val="00967F23"/>
    <w:rsid w:val="0097017D"/>
    <w:rsid w:val="00970385"/>
    <w:rsid w:val="009704C4"/>
    <w:rsid w:val="009705D3"/>
    <w:rsid w:val="00970ADF"/>
    <w:rsid w:val="0097137D"/>
    <w:rsid w:val="0097198D"/>
    <w:rsid w:val="00971A12"/>
    <w:rsid w:val="009720CE"/>
    <w:rsid w:val="00972354"/>
    <w:rsid w:val="009725FB"/>
    <w:rsid w:val="00972621"/>
    <w:rsid w:val="00972818"/>
    <w:rsid w:val="00972F13"/>
    <w:rsid w:val="00972FDC"/>
    <w:rsid w:val="00973714"/>
    <w:rsid w:val="0097389E"/>
    <w:rsid w:val="00973911"/>
    <w:rsid w:val="00973969"/>
    <w:rsid w:val="00973EC0"/>
    <w:rsid w:val="00973F61"/>
    <w:rsid w:val="009747B7"/>
    <w:rsid w:val="0097529E"/>
    <w:rsid w:val="009754F3"/>
    <w:rsid w:val="009755F8"/>
    <w:rsid w:val="0097563D"/>
    <w:rsid w:val="00975ABE"/>
    <w:rsid w:val="00975BD5"/>
    <w:rsid w:val="00975E9A"/>
    <w:rsid w:val="009764B3"/>
    <w:rsid w:val="00976793"/>
    <w:rsid w:val="00976901"/>
    <w:rsid w:val="00976CBF"/>
    <w:rsid w:val="00976E29"/>
    <w:rsid w:val="00977312"/>
    <w:rsid w:val="00977320"/>
    <w:rsid w:val="0097772A"/>
    <w:rsid w:val="00980229"/>
    <w:rsid w:val="00980308"/>
    <w:rsid w:val="00980A14"/>
    <w:rsid w:val="00980D18"/>
    <w:rsid w:val="00980DFE"/>
    <w:rsid w:val="00980E46"/>
    <w:rsid w:val="00980FC3"/>
    <w:rsid w:val="009815F4"/>
    <w:rsid w:val="009817B7"/>
    <w:rsid w:val="00981C37"/>
    <w:rsid w:val="00981F87"/>
    <w:rsid w:val="009825FC"/>
    <w:rsid w:val="00982A09"/>
    <w:rsid w:val="00982BD3"/>
    <w:rsid w:val="00983592"/>
    <w:rsid w:val="0098389B"/>
    <w:rsid w:val="009843E0"/>
    <w:rsid w:val="00984537"/>
    <w:rsid w:val="0098484C"/>
    <w:rsid w:val="0098487C"/>
    <w:rsid w:val="009849E2"/>
    <w:rsid w:val="00984B6A"/>
    <w:rsid w:val="00985148"/>
    <w:rsid w:val="009853DE"/>
    <w:rsid w:val="009858D5"/>
    <w:rsid w:val="00985E91"/>
    <w:rsid w:val="009861A1"/>
    <w:rsid w:val="00986387"/>
    <w:rsid w:val="009864AC"/>
    <w:rsid w:val="009865CF"/>
    <w:rsid w:val="00986DF7"/>
    <w:rsid w:val="00986EF5"/>
    <w:rsid w:val="009871EB"/>
    <w:rsid w:val="00987725"/>
    <w:rsid w:val="00987764"/>
    <w:rsid w:val="009877EE"/>
    <w:rsid w:val="009904D6"/>
    <w:rsid w:val="00990F71"/>
    <w:rsid w:val="00990F79"/>
    <w:rsid w:val="0099104B"/>
    <w:rsid w:val="00991950"/>
    <w:rsid w:val="009919DF"/>
    <w:rsid w:val="00991D85"/>
    <w:rsid w:val="00991E77"/>
    <w:rsid w:val="00991FD4"/>
    <w:rsid w:val="00992324"/>
    <w:rsid w:val="009927D0"/>
    <w:rsid w:val="00992AED"/>
    <w:rsid w:val="00992CBD"/>
    <w:rsid w:val="00992D63"/>
    <w:rsid w:val="00993527"/>
    <w:rsid w:val="00993CA7"/>
    <w:rsid w:val="00993D13"/>
    <w:rsid w:val="00993E38"/>
    <w:rsid w:val="00993F3C"/>
    <w:rsid w:val="00993FA2"/>
    <w:rsid w:val="0099420C"/>
    <w:rsid w:val="00994593"/>
    <w:rsid w:val="009946DE"/>
    <w:rsid w:val="00994F04"/>
    <w:rsid w:val="00994F1D"/>
    <w:rsid w:val="00995211"/>
    <w:rsid w:val="00995384"/>
    <w:rsid w:val="009956ED"/>
    <w:rsid w:val="009956FD"/>
    <w:rsid w:val="00995A66"/>
    <w:rsid w:val="00995AEB"/>
    <w:rsid w:val="00995DA0"/>
    <w:rsid w:val="00995FC3"/>
    <w:rsid w:val="00996606"/>
    <w:rsid w:val="0099682E"/>
    <w:rsid w:val="0099693D"/>
    <w:rsid w:val="009969F8"/>
    <w:rsid w:val="00996A54"/>
    <w:rsid w:val="00996ECD"/>
    <w:rsid w:val="00997161"/>
    <w:rsid w:val="009974BD"/>
    <w:rsid w:val="00997875"/>
    <w:rsid w:val="009A0353"/>
    <w:rsid w:val="009A046F"/>
    <w:rsid w:val="009A05F9"/>
    <w:rsid w:val="009A06CF"/>
    <w:rsid w:val="009A0BDC"/>
    <w:rsid w:val="009A1423"/>
    <w:rsid w:val="009A1A2C"/>
    <w:rsid w:val="009A1D48"/>
    <w:rsid w:val="009A1D8E"/>
    <w:rsid w:val="009A1E31"/>
    <w:rsid w:val="009A1E69"/>
    <w:rsid w:val="009A1E9D"/>
    <w:rsid w:val="009A205F"/>
    <w:rsid w:val="009A21C6"/>
    <w:rsid w:val="009A2730"/>
    <w:rsid w:val="009A28CB"/>
    <w:rsid w:val="009A2A79"/>
    <w:rsid w:val="009A2AA4"/>
    <w:rsid w:val="009A34B8"/>
    <w:rsid w:val="009A3647"/>
    <w:rsid w:val="009A3970"/>
    <w:rsid w:val="009A3A66"/>
    <w:rsid w:val="009A4673"/>
    <w:rsid w:val="009A46C3"/>
    <w:rsid w:val="009A4DD3"/>
    <w:rsid w:val="009A5175"/>
    <w:rsid w:val="009A521E"/>
    <w:rsid w:val="009A536C"/>
    <w:rsid w:val="009A5898"/>
    <w:rsid w:val="009A5C70"/>
    <w:rsid w:val="009A5D2E"/>
    <w:rsid w:val="009A6081"/>
    <w:rsid w:val="009A632C"/>
    <w:rsid w:val="009A6390"/>
    <w:rsid w:val="009A69EB"/>
    <w:rsid w:val="009A6CC3"/>
    <w:rsid w:val="009A6E80"/>
    <w:rsid w:val="009A6F13"/>
    <w:rsid w:val="009A7401"/>
    <w:rsid w:val="009A7D17"/>
    <w:rsid w:val="009A7D88"/>
    <w:rsid w:val="009A7E0D"/>
    <w:rsid w:val="009B016D"/>
    <w:rsid w:val="009B083F"/>
    <w:rsid w:val="009B0B74"/>
    <w:rsid w:val="009B0BA1"/>
    <w:rsid w:val="009B1050"/>
    <w:rsid w:val="009B14EC"/>
    <w:rsid w:val="009B19F8"/>
    <w:rsid w:val="009B209D"/>
    <w:rsid w:val="009B286F"/>
    <w:rsid w:val="009B2912"/>
    <w:rsid w:val="009B2C7F"/>
    <w:rsid w:val="009B2DCF"/>
    <w:rsid w:val="009B33F5"/>
    <w:rsid w:val="009B3696"/>
    <w:rsid w:val="009B3814"/>
    <w:rsid w:val="009B3CC1"/>
    <w:rsid w:val="009B430D"/>
    <w:rsid w:val="009B4D14"/>
    <w:rsid w:val="009B4F41"/>
    <w:rsid w:val="009B523F"/>
    <w:rsid w:val="009B52E7"/>
    <w:rsid w:val="009B52FC"/>
    <w:rsid w:val="009B59EB"/>
    <w:rsid w:val="009B5C9D"/>
    <w:rsid w:val="009B60A1"/>
    <w:rsid w:val="009B621A"/>
    <w:rsid w:val="009B62DB"/>
    <w:rsid w:val="009B6754"/>
    <w:rsid w:val="009B6AC9"/>
    <w:rsid w:val="009B6FD0"/>
    <w:rsid w:val="009B76A2"/>
    <w:rsid w:val="009B7765"/>
    <w:rsid w:val="009B784B"/>
    <w:rsid w:val="009C0920"/>
    <w:rsid w:val="009C0A62"/>
    <w:rsid w:val="009C0EB6"/>
    <w:rsid w:val="009C1192"/>
    <w:rsid w:val="009C15CE"/>
    <w:rsid w:val="009C1795"/>
    <w:rsid w:val="009C1AC0"/>
    <w:rsid w:val="009C1B24"/>
    <w:rsid w:val="009C22E6"/>
    <w:rsid w:val="009C2327"/>
    <w:rsid w:val="009C2CF4"/>
    <w:rsid w:val="009C30A4"/>
    <w:rsid w:val="009C3146"/>
    <w:rsid w:val="009C35A2"/>
    <w:rsid w:val="009C37B4"/>
    <w:rsid w:val="009C3C50"/>
    <w:rsid w:val="009C3E2F"/>
    <w:rsid w:val="009C4226"/>
    <w:rsid w:val="009C42F9"/>
    <w:rsid w:val="009C48B5"/>
    <w:rsid w:val="009C4C3A"/>
    <w:rsid w:val="009C4E87"/>
    <w:rsid w:val="009C508F"/>
    <w:rsid w:val="009C5176"/>
    <w:rsid w:val="009C5630"/>
    <w:rsid w:val="009C5870"/>
    <w:rsid w:val="009C58AB"/>
    <w:rsid w:val="009C6287"/>
    <w:rsid w:val="009C639B"/>
    <w:rsid w:val="009C67BE"/>
    <w:rsid w:val="009C6FE8"/>
    <w:rsid w:val="009C768F"/>
    <w:rsid w:val="009C7723"/>
    <w:rsid w:val="009C7D60"/>
    <w:rsid w:val="009D01AC"/>
    <w:rsid w:val="009D0382"/>
    <w:rsid w:val="009D080C"/>
    <w:rsid w:val="009D0A92"/>
    <w:rsid w:val="009D0AFB"/>
    <w:rsid w:val="009D0E8D"/>
    <w:rsid w:val="009D1540"/>
    <w:rsid w:val="009D17D1"/>
    <w:rsid w:val="009D1DFF"/>
    <w:rsid w:val="009D2B23"/>
    <w:rsid w:val="009D2D57"/>
    <w:rsid w:val="009D2E60"/>
    <w:rsid w:val="009D3115"/>
    <w:rsid w:val="009D3160"/>
    <w:rsid w:val="009D3237"/>
    <w:rsid w:val="009D3780"/>
    <w:rsid w:val="009D39C8"/>
    <w:rsid w:val="009D3D82"/>
    <w:rsid w:val="009D4055"/>
    <w:rsid w:val="009D478C"/>
    <w:rsid w:val="009D4BF5"/>
    <w:rsid w:val="009D4D47"/>
    <w:rsid w:val="009D51CF"/>
    <w:rsid w:val="009D51DE"/>
    <w:rsid w:val="009D52F5"/>
    <w:rsid w:val="009D5352"/>
    <w:rsid w:val="009D648F"/>
    <w:rsid w:val="009D6645"/>
    <w:rsid w:val="009D673F"/>
    <w:rsid w:val="009D6E4C"/>
    <w:rsid w:val="009D72BA"/>
    <w:rsid w:val="009D7614"/>
    <w:rsid w:val="009D7789"/>
    <w:rsid w:val="009D781B"/>
    <w:rsid w:val="009D792B"/>
    <w:rsid w:val="009E0071"/>
    <w:rsid w:val="009E07E5"/>
    <w:rsid w:val="009E0D49"/>
    <w:rsid w:val="009E0E95"/>
    <w:rsid w:val="009E14C1"/>
    <w:rsid w:val="009E177C"/>
    <w:rsid w:val="009E21B2"/>
    <w:rsid w:val="009E2331"/>
    <w:rsid w:val="009E2B3F"/>
    <w:rsid w:val="009E2DFE"/>
    <w:rsid w:val="009E2EBF"/>
    <w:rsid w:val="009E3223"/>
    <w:rsid w:val="009E3726"/>
    <w:rsid w:val="009E3E63"/>
    <w:rsid w:val="009E3F0E"/>
    <w:rsid w:val="009E4196"/>
    <w:rsid w:val="009E42F2"/>
    <w:rsid w:val="009E495F"/>
    <w:rsid w:val="009E4C84"/>
    <w:rsid w:val="009E4DBB"/>
    <w:rsid w:val="009E5064"/>
    <w:rsid w:val="009E508A"/>
    <w:rsid w:val="009E5260"/>
    <w:rsid w:val="009E5370"/>
    <w:rsid w:val="009E53D2"/>
    <w:rsid w:val="009E5943"/>
    <w:rsid w:val="009E5E72"/>
    <w:rsid w:val="009E5ECC"/>
    <w:rsid w:val="009E61D7"/>
    <w:rsid w:val="009E622A"/>
    <w:rsid w:val="009E65CD"/>
    <w:rsid w:val="009E66A8"/>
    <w:rsid w:val="009E6938"/>
    <w:rsid w:val="009E6A66"/>
    <w:rsid w:val="009E6BC5"/>
    <w:rsid w:val="009E6E6C"/>
    <w:rsid w:val="009E728D"/>
    <w:rsid w:val="009E736D"/>
    <w:rsid w:val="009E74CF"/>
    <w:rsid w:val="009E7862"/>
    <w:rsid w:val="009E7A42"/>
    <w:rsid w:val="009E7FCE"/>
    <w:rsid w:val="009F0AAC"/>
    <w:rsid w:val="009F0D94"/>
    <w:rsid w:val="009F0E2E"/>
    <w:rsid w:val="009F0E98"/>
    <w:rsid w:val="009F118F"/>
    <w:rsid w:val="009F15B8"/>
    <w:rsid w:val="009F1E8E"/>
    <w:rsid w:val="009F1ED1"/>
    <w:rsid w:val="009F21B0"/>
    <w:rsid w:val="009F27C3"/>
    <w:rsid w:val="009F2969"/>
    <w:rsid w:val="009F2BFA"/>
    <w:rsid w:val="009F2F51"/>
    <w:rsid w:val="009F33A4"/>
    <w:rsid w:val="009F3C87"/>
    <w:rsid w:val="009F3D13"/>
    <w:rsid w:val="009F423C"/>
    <w:rsid w:val="009F43C2"/>
    <w:rsid w:val="009F4598"/>
    <w:rsid w:val="009F4925"/>
    <w:rsid w:val="009F4BB5"/>
    <w:rsid w:val="009F4C85"/>
    <w:rsid w:val="009F5234"/>
    <w:rsid w:val="009F556F"/>
    <w:rsid w:val="009F575A"/>
    <w:rsid w:val="009F589F"/>
    <w:rsid w:val="009F5943"/>
    <w:rsid w:val="009F64E9"/>
    <w:rsid w:val="009F6532"/>
    <w:rsid w:val="009F680E"/>
    <w:rsid w:val="009F6936"/>
    <w:rsid w:val="009F696B"/>
    <w:rsid w:val="009F6DC8"/>
    <w:rsid w:val="009F707E"/>
    <w:rsid w:val="009F7110"/>
    <w:rsid w:val="009F7666"/>
    <w:rsid w:val="009F7E91"/>
    <w:rsid w:val="00A00125"/>
    <w:rsid w:val="00A00265"/>
    <w:rsid w:val="00A00278"/>
    <w:rsid w:val="00A00413"/>
    <w:rsid w:val="00A00DCB"/>
    <w:rsid w:val="00A01402"/>
    <w:rsid w:val="00A014C7"/>
    <w:rsid w:val="00A015B1"/>
    <w:rsid w:val="00A01618"/>
    <w:rsid w:val="00A019C2"/>
    <w:rsid w:val="00A01BCB"/>
    <w:rsid w:val="00A01F5F"/>
    <w:rsid w:val="00A0202B"/>
    <w:rsid w:val="00A0227F"/>
    <w:rsid w:val="00A02630"/>
    <w:rsid w:val="00A028D9"/>
    <w:rsid w:val="00A02E27"/>
    <w:rsid w:val="00A02E63"/>
    <w:rsid w:val="00A03F8A"/>
    <w:rsid w:val="00A03F94"/>
    <w:rsid w:val="00A043E6"/>
    <w:rsid w:val="00A047F2"/>
    <w:rsid w:val="00A0480F"/>
    <w:rsid w:val="00A04BC2"/>
    <w:rsid w:val="00A04C93"/>
    <w:rsid w:val="00A0503C"/>
    <w:rsid w:val="00A051A6"/>
    <w:rsid w:val="00A05306"/>
    <w:rsid w:val="00A05864"/>
    <w:rsid w:val="00A058E2"/>
    <w:rsid w:val="00A07449"/>
    <w:rsid w:val="00A07470"/>
    <w:rsid w:val="00A07BD6"/>
    <w:rsid w:val="00A07E23"/>
    <w:rsid w:val="00A07E75"/>
    <w:rsid w:val="00A10746"/>
    <w:rsid w:val="00A1089B"/>
    <w:rsid w:val="00A11002"/>
    <w:rsid w:val="00A11CC2"/>
    <w:rsid w:val="00A11FD9"/>
    <w:rsid w:val="00A123AA"/>
    <w:rsid w:val="00A1258A"/>
    <w:rsid w:val="00A12CCC"/>
    <w:rsid w:val="00A12CE3"/>
    <w:rsid w:val="00A12D62"/>
    <w:rsid w:val="00A12E50"/>
    <w:rsid w:val="00A12F0B"/>
    <w:rsid w:val="00A131E9"/>
    <w:rsid w:val="00A13215"/>
    <w:rsid w:val="00A13444"/>
    <w:rsid w:val="00A13868"/>
    <w:rsid w:val="00A14C1F"/>
    <w:rsid w:val="00A14D96"/>
    <w:rsid w:val="00A14DF7"/>
    <w:rsid w:val="00A14FC3"/>
    <w:rsid w:val="00A1543B"/>
    <w:rsid w:val="00A15626"/>
    <w:rsid w:val="00A157B0"/>
    <w:rsid w:val="00A15C65"/>
    <w:rsid w:val="00A15FD1"/>
    <w:rsid w:val="00A1640A"/>
    <w:rsid w:val="00A169AF"/>
    <w:rsid w:val="00A16C50"/>
    <w:rsid w:val="00A16CEB"/>
    <w:rsid w:val="00A17100"/>
    <w:rsid w:val="00A172AF"/>
    <w:rsid w:val="00A174A1"/>
    <w:rsid w:val="00A1786E"/>
    <w:rsid w:val="00A20613"/>
    <w:rsid w:val="00A2078D"/>
    <w:rsid w:val="00A20ACF"/>
    <w:rsid w:val="00A20AE7"/>
    <w:rsid w:val="00A20B39"/>
    <w:rsid w:val="00A20D7D"/>
    <w:rsid w:val="00A211EC"/>
    <w:rsid w:val="00A21485"/>
    <w:rsid w:val="00A21716"/>
    <w:rsid w:val="00A219C2"/>
    <w:rsid w:val="00A21B70"/>
    <w:rsid w:val="00A2249A"/>
    <w:rsid w:val="00A228C7"/>
    <w:rsid w:val="00A23222"/>
    <w:rsid w:val="00A2362A"/>
    <w:rsid w:val="00A2363E"/>
    <w:rsid w:val="00A23C74"/>
    <w:rsid w:val="00A23CA7"/>
    <w:rsid w:val="00A23CF6"/>
    <w:rsid w:val="00A23F0B"/>
    <w:rsid w:val="00A254A6"/>
    <w:rsid w:val="00A25618"/>
    <w:rsid w:val="00A2583B"/>
    <w:rsid w:val="00A26666"/>
    <w:rsid w:val="00A26865"/>
    <w:rsid w:val="00A2692E"/>
    <w:rsid w:val="00A26B45"/>
    <w:rsid w:val="00A27298"/>
    <w:rsid w:val="00A272B3"/>
    <w:rsid w:val="00A273B7"/>
    <w:rsid w:val="00A27CEF"/>
    <w:rsid w:val="00A30439"/>
    <w:rsid w:val="00A308F8"/>
    <w:rsid w:val="00A30973"/>
    <w:rsid w:val="00A30AAC"/>
    <w:rsid w:val="00A30DEB"/>
    <w:rsid w:val="00A31386"/>
    <w:rsid w:val="00A31DEE"/>
    <w:rsid w:val="00A320DC"/>
    <w:rsid w:val="00A32479"/>
    <w:rsid w:val="00A325E9"/>
    <w:rsid w:val="00A32DAA"/>
    <w:rsid w:val="00A32E5A"/>
    <w:rsid w:val="00A33009"/>
    <w:rsid w:val="00A3304E"/>
    <w:rsid w:val="00A3359B"/>
    <w:rsid w:val="00A33A58"/>
    <w:rsid w:val="00A33CDD"/>
    <w:rsid w:val="00A33D75"/>
    <w:rsid w:val="00A34078"/>
    <w:rsid w:val="00A340B0"/>
    <w:rsid w:val="00A34F35"/>
    <w:rsid w:val="00A3503E"/>
    <w:rsid w:val="00A354A1"/>
    <w:rsid w:val="00A35760"/>
    <w:rsid w:val="00A35D76"/>
    <w:rsid w:val="00A361FC"/>
    <w:rsid w:val="00A36AB4"/>
    <w:rsid w:val="00A36D4F"/>
    <w:rsid w:val="00A370AC"/>
    <w:rsid w:val="00A3737D"/>
    <w:rsid w:val="00A3746A"/>
    <w:rsid w:val="00A37597"/>
    <w:rsid w:val="00A37686"/>
    <w:rsid w:val="00A37D13"/>
    <w:rsid w:val="00A37F07"/>
    <w:rsid w:val="00A40335"/>
    <w:rsid w:val="00A404BB"/>
    <w:rsid w:val="00A405C1"/>
    <w:rsid w:val="00A40B4F"/>
    <w:rsid w:val="00A40E75"/>
    <w:rsid w:val="00A40F6B"/>
    <w:rsid w:val="00A41137"/>
    <w:rsid w:val="00A4158F"/>
    <w:rsid w:val="00A415AA"/>
    <w:rsid w:val="00A41A0F"/>
    <w:rsid w:val="00A41D30"/>
    <w:rsid w:val="00A421A5"/>
    <w:rsid w:val="00A42523"/>
    <w:rsid w:val="00A425E1"/>
    <w:rsid w:val="00A427E5"/>
    <w:rsid w:val="00A42BAC"/>
    <w:rsid w:val="00A42DD2"/>
    <w:rsid w:val="00A436DB"/>
    <w:rsid w:val="00A43EF7"/>
    <w:rsid w:val="00A44220"/>
    <w:rsid w:val="00A4444A"/>
    <w:rsid w:val="00A44E97"/>
    <w:rsid w:val="00A450F2"/>
    <w:rsid w:val="00A459B2"/>
    <w:rsid w:val="00A45C4F"/>
    <w:rsid w:val="00A45C7F"/>
    <w:rsid w:val="00A45DD8"/>
    <w:rsid w:val="00A45E7D"/>
    <w:rsid w:val="00A46161"/>
    <w:rsid w:val="00A462E4"/>
    <w:rsid w:val="00A46490"/>
    <w:rsid w:val="00A4651A"/>
    <w:rsid w:val="00A46987"/>
    <w:rsid w:val="00A46CD3"/>
    <w:rsid w:val="00A46D52"/>
    <w:rsid w:val="00A46D6B"/>
    <w:rsid w:val="00A47525"/>
    <w:rsid w:val="00A47754"/>
    <w:rsid w:val="00A5002F"/>
    <w:rsid w:val="00A504EC"/>
    <w:rsid w:val="00A50583"/>
    <w:rsid w:val="00A5073E"/>
    <w:rsid w:val="00A50A88"/>
    <w:rsid w:val="00A50E30"/>
    <w:rsid w:val="00A5116B"/>
    <w:rsid w:val="00A51369"/>
    <w:rsid w:val="00A5137C"/>
    <w:rsid w:val="00A513D0"/>
    <w:rsid w:val="00A5148E"/>
    <w:rsid w:val="00A51572"/>
    <w:rsid w:val="00A517D0"/>
    <w:rsid w:val="00A5199C"/>
    <w:rsid w:val="00A51F29"/>
    <w:rsid w:val="00A5225E"/>
    <w:rsid w:val="00A52444"/>
    <w:rsid w:val="00A525CB"/>
    <w:rsid w:val="00A528C8"/>
    <w:rsid w:val="00A53089"/>
    <w:rsid w:val="00A53B77"/>
    <w:rsid w:val="00A53BC1"/>
    <w:rsid w:val="00A53E5C"/>
    <w:rsid w:val="00A5421D"/>
    <w:rsid w:val="00A5443F"/>
    <w:rsid w:val="00A546A9"/>
    <w:rsid w:val="00A5511E"/>
    <w:rsid w:val="00A551CE"/>
    <w:rsid w:val="00A55437"/>
    <w:rsid w:val="00A55695"/>
    <w:rsid w:val="00A55941"/>
    <w:rsid w:val="00A55A6D"/>
    <w:rsid w:val="00A55DB5"/>
    <w:rsid w:val="00A5637A"/>
    <w:rsid w:val="00A5655B"/>
    <w:rsid w:val="00A5662A"/>
    <w:rsid w:val="00A56826"/>
    <w:rsid w:val="00A56951"/>
    <w:rsid w:val="00A56A9E"/>
    <w:rsid w:val="00A57005"/>
    <w:rsid w:val="00A576F3"/>
    <w:rsid w:val="00A57FE0"/>
    <w:rsid w:val="00A60921"/>
    <w:rsid w:val="00A609B3"/>
    <w:rsid w:val="00A6102E"/>
    <w:rsid w:val="00A61447"/>
    <w:rsid w:val="00A61580"/>
    <w:rsid w:val="00A61A42"/>
    <w:rsid w:val="00A61B7E"/>
    <w:rsid w:val="00A61BC7"/>
    <w:rsid w:val="00A61DC3"/>
    <w:rsid w:val="00A62004"/>
    <w:rsid w:val="00A62493"/>
    <w:rsid w:val="00A62628"/>
    <w:rsid w:val="00A62705"/>
    <w:rsid w:val="00A62975"/>
    <w:rsid w:val="00A62A0A"/>
    <w:rsid w:val="00A62CBA"/>
    <w:rsid w:val="00A62D00"/>
    <w:rsid w:val="00A63185"/>
    <w:rsid w:val="00A6331D"/>
    <w:rsid w:val="00A63A56"/>
    <w:rsid w:val="00A63AEE"/>
    <w:rsid w:val="00A63C60"/>
    <w:rsid w:val="00A6425C"/>
    <w:rsid w:val="00A6425F"/>
    <w:rsid w:val="00A642E7"/>
    <w:rsid w:val="00A645CB"/>
    <w:rsid w:val="00A64700"/>
    <w:rsid w:val="00A64FB9"/>
    <w:rsid w:val="00A64FC3"/>
    <w:rsid w:val="00A65219"/>
    <w:rsid w:val="00A65232"/>
    <w:rsid w:val="00A6592E"/>
    <w:rsid w:val="00A65C59"/>
    <w:rsid w:val="00A65DB7"/>
    <w:rsid w:val="00A65E76"/>
    <w:rsid w:val="00A662EC"/>
    <w:rsid w:val="00A6693C"/>
    <w:rsid w:val="00A66C10"/>
    <w:rsid w:val="00A66F17"/>
    <w:rsid w:val="00A66FEA"/>
    <w:rsid w:val="00A67042"/>
    <w:rsid w:val="00A67279"/>
    <w:rsid w:val="00A673F4"/>
    <w:rsid w:val="00A67828"/>
    <w:rsid w:val="00A67B42"/>
    <w:rsid w:val="00A7017C"/>
    <w:rsid w:val="00A7019E"/>
    <w:rsid w:val="00A70419"/>
    <w:rsid w:val="00A71380"/>
    <w:rsid w:val="00A71450"/>
    <w:rsid w:val="00A71725"/>
    <w:rsid w:val="00A72020"/>
    <w:rsid w:val="00A720EA"/>
    <w:rsid w:val="00A722C9"/>
    <w:rsid w:val="00A7277A"/>
    <w:rsid w:val="00A72AA5"/>
    <w:rsid w:val="00A72AEA"/>
    <w:rsid w:val="00A72B83"/>
    <w:rsid w:val="00A72D3C"/>
    <w:rsid w:val="00A73071"/>
    <w:rsid w:val="00A7333E"/>
    <w:rsid w:val="00A73372"/>
    <w:rsid w:val="00A73604"/>
    <w:rsid w:val="00A73CE9"/>
    <w:rsid w:val="00A746B6"/>
    <w:rsid w:val="00A7494E"/>
    <w:rsid w:val="00A74A33"/>
    <w:rsid w:val="00A74BFB"/>
    <w:rsid w:val="00A74FCE"/>
    <w:rsid w:val="00A75128"/>
    <w:rsid w:val="00A7535D"/>
    <w:rsid w:val="00A754D6"/>
    <w:rsid w:val="00A75602"/>
    <w:rsid w:val="00A75B3E"/>
    <w:rsid w:val="00A7671D"/>
    <w:rsid w:val="00A77074"/>
    <w:rsid w:val="00A772BD"/>
    <w:rsid w:val="00A773FD"/>
    <w:rsid w:val="00A777A9"/>
    <w:rsid w:val="00A77B01"/>
    <w:rsid w:val="00A77B20"/>
    <w:rsid w:val="00A77B5F"/>
    <w:rsid w:val="00A800D0"/>
    <w:rsid w:val="00A803C3"/>
    <w:rsid w:val="00A80915"/>
    <w:rsid w:val="00A809F1"/>
    <w:rsid w:val="00A80BA6"/>
    <w:rsid w:val="00A80D18"/>
    <w:rsid w:val="00A80F43"/>
    <w:rsid w:val="00A811A5"/>
    <w:rsid w:val="00A81343"/>
    <w:rsid w:val="00A81416"/>
    <w:rsid w:val="00A81A1F"/>
    <w:rsid w:val="00A81AF9"/>
    <w:rsid w:val="00A81E10"/>
    <w:rsid w:val="00A82375"/>
    <w:rsid w:val="00A829B4"/>
    <w:rsid w:val="00A82DFF"/>
    <w:rsid w:val="00A82F33"/>
    <w:rsid w:val="00A831E7"/>
    <w:rsid w:val="00A83A07"/>
    <w:rsid w:val="00A83B5C"/>
    <w:rsid w:val="00A840DD"/>
    <w:rsid w:val="00A8458A"/>
    <w:rsid w:val="00A8458F"/>
    <w:rsid w:val="00A84A44"/>
    <w:rsid w:val="00A84A89"/>
    <w:rsid w:val="00A84F2C"/>
    <w:rsid w:val="00A850DC"/>
    <w:rsid w:val="00A85155"/>
    <w:rsid w:val="00A85A21"/>
    <w:rsid w:val="00A85B18"/>
    <w:rsid w:val="00A86334"/>
    <w:rsid w:val="00A8657A"/>
    <w:rsid w:val="00A86A23"/>
    <w:rsid w:val="00A86C02"/>
    <w:rsid w:val="00A86D9C"/>
    <w:rsid w:val="00A86DF7"/>
    <w:rsid w:val="00A86ED2"/>
    <w:rsid w:val="00A8733D"/>
    <w:rsid w:val="00A87519"/>
    <w:rsid w:val="00A87610"/>
    <w:rsid w:val="00A87665"/>
    <w:rsid w:val="00A879C9"/>
    <w:rsid w:val="00A87AB8"/>
    <w:rsid w:val="00A87ECE"/>
    <w:rsid w:val="00A9008A"/>
    <w:rsid w:val="00A90228"/>
    <w:rsid w:val="00A90329"/>
    <w:rsid w:val="00A91AB0"/>
    <w:rsid w:val="00A91F51"/>
    <w:rsid w:val="00A92351"/>
    <w:rsid w:val="00A92360"/>
    <w:rsid w:val="00A923A1"/>
    <w:rsid w:val="00A92611"/>
    <w:rsid w:val="00A92C14"/>
    <w:rsid w:val="00A92D5C"/>
    <w:rsid w:val="00A92FA3"/>
    <w:rsid w:val="00A930FB"/>
    <w:rsid w:val="00A93404"/>
    <w:rsid w:val="00A93739"/>
    <w:rsid w:val="00A93939"/>
    <w:rsid w:val="00A93AA6"/>
    <w:rsid w:val="00A93C94"/>
    <w:rsid w:val="00A94BB7"/>
    <w:rsid w:val="00A9505E"/>
    <w:rsid w:val="00A95241"/>
    <w:rsid w:val="00A95F30"/>
    <w:rsid w:val="00A95F86"/>
    <w:rsid w:val="00A963CB"/>
    <w:rsid w:val="00A96E09"/>
    <w:rsid w:val="00A96E41"/>
    <w:rsid w:val="00A96F83"/>
    <w:rsid w:val="00A977EE"/>
    <w:rsid w:val="00A9787E"/>
    <w:rsid w:val="00A97AF0"/>
    <w:rsid w:val="00A97D2C"/>
    <w:rsid w:val="00A97F2D"/>
    <w:rsid w:val="00AA0151"/>
    <w:rsid w:val="00AA020D"/>
    <w:rsid w:val="00AA048E"/>
    <w:rsid w:val="00AA0E79"/>
    <w:rsid w:val="00AA0F23"/>
    <w:rsid w:val="00AA1418"/>
    <w:rsid w:val="00AA14C2"/>
    <w:rsid w:val="00AA164F"/>
    <w:rsid w:val="00AA1910"/>
    <w:rsid w:val="00AA1C4B"/>
    <w:rsid w:val="00AA2680"/>
    <w:rsid w:val="00AA290F"/>
    <w:rsid w:val="00AA2FC5"/>
    <w:rsid w:val="00AA2FCB"/>
    <w:rsid w:val="00AA305E"/>
    <w:rsid w:val="00AA3832"/>
    <w:rsid w:val="00AA3C15"/>
    <w:rsid w:val="00AA3C9B"/>
    <w:rsid w:val="00AA3FEB"/>
    <w:rsid w:val="00AA401F"/>
    <w:rsid w:val="00AA4167"/>
    <w:rsid w:val="00AA43E2"/>
    <w:rsid w:val="00AA43F9"/>
    <w:rsid w:val="00AA45FE"/>
    <w:rsid w:val="00AA4740"/>
    <w:rsid w:val="00AA4831"/>
    <w:rsid w:val="00AA57BE"/>
    <w:rsid w:val="00AA5ACE"/>
    <w:rsid w:val="00AA5AF4"/>
    <w:rsid w:val="00AA5BE5"/>
    <w:rsid w:val="00AA5DC9"/>
    <w:rsid w:val="00AA640C"/>
    <w:rsid w:val="00AA6DB0"/>
    <w:rsid w:val="00AA6DC4"/>
    <w:rsid w:val="00AA726C"/>
    <w:rsid w:val="00AA7295"/>
    <w:rsid w:val="00AA73AA"/>
    <w:rsid w:val="00AA73BC"/>
    <w:rsid w:val="00AA7D18"/>
    <w:rsid w:val="00AA7F57"/>
    <w:rsid w:val="00AB022F"/>
    <w:rsid w:val="00AB0395"/>
    <w:rsid w:val="00AB03DC"/>
    <w:rsid w:val="00AB0439"/>
    <w:rsid w:val="00AB052C"/>
    <w:rsid w:val="00AB0E3F"/>
    <w:rsid w:val="00AB0F79"/>
    <w:rsid w:val="00AB1542"/>
    <w:rsid w:val="00AB15AC"/>
    <w:rsid w:val="00AB18A9"/>
    <w:rsid w:val="00AB1926"/>
    <w:rsid w:val="00AB1FB8"/>
    <w:rsid w:val="00AB252B"/>
    <w:rsid w:val="00AB2754"/>
    <w:rsid w:val="00AB2AAB"/>
    <w:rsid w:val="00AB2C3B"/>
    <w:rsid w:val="00AB2C3E"/>
    <w:rsid w:val="00AB2EFE"/>
    <w:rsid w:val="00AB335E"/>
    <w:rsid w:val="00AB33DF"/>
    <w:rsid w:val="00AB3AE8"/>
    <w:rsid w:val="00AB3BC0"/>
    <w:rsid w:val="00AB3BE2"/>
    <w:rsid w:val="00AB3CC3"/>
    <w:rsid w:val="00AB478A"/>
    <w:rsid w:val="00AB4AF8"/>
    <w:rsid w:val="00AB4B5D"/>
    <w:rsid w:val="00AB55E8"/>
    <w:rsid w:val="00AB5746"/>
    <w:rsid w:val="00AB5B14"/>
    <w:rsid w:val="00AB606E"/>
    <w:rsid w:val="00AB6B34"/>
    <w:rsid w:val="00AB6EBA"/>
    <w:rsid w:val="00AB6FC1"/>
    <w:rsid w:val="00AB724A"/>
    <w:rsid w:val="00AB72F6"/>
    <w:rsid w:val="00AB72FB"/>
    <w:rsid w:val="00AB7863"/>
    <w:rsid w:val="00AB78AA"/>
    <w:rsid w:val="00AC049B"/>
    <w:rsid w:val="00AC0963"/>
    <w:rsid w:val="00AC0B2F"/>
    <w:rsid w:val="00AC0E27"/>
    <w:rsid w:val="00AC1066"/>
    <w:rsid w:val="00AC224C"/>
    <w:rsid w:val="00AC2265"/>
    <w:rsid w:val="00AC252A"/>
    <w:rsid w:val="00AC26BC"/>
    <w:rsid w:val="00AC321D"/>
    <w:rsid w:val="00AC35BA"/>
    <w:rsid w:val="00AC3636"/>
    <w:rsid w:val="00AC3C72"/>
    <w:rsid w:val="00AC3D14"/>
    <w:rsid w:val="00AC3E8F"/>
    <w:rsid w:val="00AC3F30"/>
    <w:rsid w:val="00AC4443"/>
    <w:rsid w:val="00AC4643"/>
    <w:rsid w:val="00AC4824"/>
    <w:rsid w:val="00AC4B3F"/>
    <w:rsid w:val="00AC4BF3"/>
    <w:rsid w:val="00AC517B"/>
    <w:rsid w:val="00AC5203"/>
    <w:rsid w:val="00AC535B"/>
    <w:rsid w:val="00AC5622"/>
    <w:rsid w:val="00AC5859"/>
    <w:rsid w:val="00AC68BA"/>
    <w:rsid w:val="00AC6C7D"/>
    <w:rsid w:val="00AC6CBB"/>
    <w:rsid w:val="00AC6CCC"/>
    <w:rsid w:val="00AC6F66"/>
    <w:rsid w:val="00AC7FBD"/>
    <w:rsid w:val="00AD0086"/>
    <w:rsid w:val="00AD069D"/>
    <w:rsid w:val="00AD11EC"/>
    <w:rsid w:val="00AD1988"/>
    <w:rsid w:val="00AD1A11"/>
    <w:rsid w:val="00AD1A17"/>
    <w:rsid w:val="00AD1CB5"/>
    <w:rsid w:val="00AD1FD0"/>
    <w:rsid w:val="00AD236A"/>
    <w:rsid w:val="00AD24F5"/>
    <w:rsid w:val="00AD263F"/>
    <w:rsid w:val="00AD2DED"/>
    <w:rsid w:val="00AD32D7"/>
    <w:rsid w:val="00AD338D"/>
    <w:rsid w:val="00AD36B9"/>
    <w:rsid w:val="00AD3784"/>
    <w:rsid w:val="00AD3CE1"/>
    <w:rsid w:val="00AD4004"/>
    <w:rsid w:val="00AD407E"/>
    <w:rsid w:val="00AD4324"/>
    <w:rsid w:val="00AD49D4"/>
    <w:rsid w:val="00AD506F"/>
    <w:rsid w:val="00AD5BA7"/>
    <w:rsid w:val="00AD5C8C"/>
    <w:rsid w:val="00AD5DC4"/>
    <w:rsid w:val="00AD6099"/>
    <w:rsid w:val="00AD73D6"/>
    <w:rsid w:val="00AD7423"/>
    <w:rsid w:val="00AD751B"/>
    <w:rsid w:val="00AD763E"/>
    <w:rsid w:val="00AD7705"/>
    <w:rsid w:val="00AD7741"/>
    <w:rsid w:val="00AD77BD"/>
    <w:rsid w:val="00AD7B42"/>
    <w:rsid w:val="00AD7CB0"/>
    <w:rsid w:val="00AD7E88"/>
    <w:rsid w:val="00AD7EEB"/>
    <w:rsid w:val="00AD7F66"/>
    <w:rsid w:val="00AE08BC"/>
    <w:rsid w:val="00AE0A4E"/>
    <w:rsid w:val="00AE0CC7"/>
    <w:rsid w:val="00AE0E67"/>
    <w:rsid w:val="00AE11F1"/>
    <w:rsid w:val="00AE1FC1"/>
    <w:rsid w:val="00AE26FA"/>
    <w:rsid w:val="00AE271A"/>
    <w:rsid w:val="00AE2869"/>
    <w:rsid w:val="00AE2BFD"/>
    <w:rsid w:val="00AE2C64"/>
    <w:rsid w:val="00AE2ED9"/>
    <w:rsid w:val="00AE2F4B"/>
    <w:rsid w:val="00AE3004"/>
    <w:rsid w:val="00AE31EF"/>
    <w:rsid w:val="00AE32B6"/>
    <w:rsid w:val="00AE3A9D"/>
    <w:rsid w:val="00AE3D54"/>
    <w:rsid w:val="00AE43B0"/>
    <w:rsid w:val="00AE49EF"/>
    <w:rsid w:val="00AE4AF0"/>
    <w:rsid w:val="00AE4BCE"/>
    <w:rsid w:val="00AE4C5F"/>
    <w:rsid w:val="00AE4DE7"/>
    <w:rsid w:val="00AE533D"/>
    <w:rsid w:val="00AE536F"/>
    <w:rsid w:val="00AE6187"/>
    <w:rsid w:val="00AE69F2"/>
    <w:rsid w:val="00AE6DA6"/>
    <w:rsid w:val="00AE6FB2"/>
    <w:rsid w:val="00AE7363"/>
    <w:rsid w:val="00AE7B4D"/>
    <w:rsid w:val="00AF0381"/>
    <w:rsid w:val="00AF05FA"/>
    <w:rsid w:val="00AF0831"/>
    <w:rsid w:val="00AF0987"/>
    <w:rsid w:val="00AF09F4"/>
    <w:rsid w:val="00AF0E58"/>
    <w:rsid w:val="00AF12F0"/>
    <w:rsid w:val="00AF16F5"/>
    <w:rsid w:val="00AF1943"/>
    <w:rsid w:val="00AF263C"/>
    <w:rsid w:val="00AF3200"/>
    <w:rsid w:val="00AF441D"/>
    <w:rsid w:val="00AF45D5"/>
    <w:rsid w:val="00AF4AE2"/>
    <w:rsid w:val="00AF4BF3"/>
    <w:rsid w:val="00AF5137"/>
    <w:rsid w:val="00AF5730"/>
    <w:rsid w:val="00AF5942"/>
    <w:rsid w:val="00AF599C"/>
    <w:rsid w:val="00AF5B58"/>
    <w:rsid w:val="00AF5C95"/>
    <w:rsid w:val="00AF5D55"/>
    <w:rsid w:val="00AF5D84"/>
    <w:rsid w:val="00AF5DEA"/>
    <w:rsid w:val="00AF5EA8"/>
    <w:rsid w:val="00AF6253"/>
    <w:rsid w:val="00AF63DE"/>
    <w:rsid w:val="00AF66BA"/>
    <w:rsid w:val="00AF673A"/>
    <w:rsid w:val="00AF67F1"/>
    <w:rsid w:val="00AF6BBD"/>
    <w:rsid w:val="00AF6BFF"/>
    <w:rsid w:val="00AF6C2F"/>
    <w:rsid w:val="00AF6D6F"/>
    <w:rsid w:val="00AF6F9C"/>
    <w:rsid w:val="00AF73CD"/>
    <w:rsid w:val="00B004E4"/>
    <w:rsid w:val="00B007BC"/>
    <w:rsid w:val="00B008DF"/>
    <w:rsid w:val="00B00FA1"/>
    <w:rsid w:val="00B011A4"/>
    <w:rsid w:val="00B013EF"/>
    <w:rsid w:val="00B017B2"/>
    <w:rsid w:val="00B01E90"/>
    <w:rsid w:val="00B02264"/>
    <w:rsid w:val="00B024B7"/>
    <w:rsid w:val="00B024BC"/>
    <w:rsid w:val="00B0292D"/>
    <w:rsid w:val="00B02A86"/>
    <w:rsid w:val="00B02F4D"/>
    <w:rsid w:val="00B0353C"/>
    <w:rsid w:val="00B03599"/>
    <w:rsid w:val="00B0371B"/>
    <w:rsid w:val="00B03F38"/>
    <w:rsid w:val="00B03FF9"/>
    <w:rsid w:val="00B043AF"/>
    <w:rsid w:val="00B04472"/>
    <w:rsid w:val="00B04476"/>
    <w:rsid w:val="00B04CFF"/>
    <w:rsid w:val="00B04F9C"/>
    <w:rsid w:val="00B04FB5"/>
    <w:rsid w:val="00B054A9"/>
    <w:rsid w:val="00B057C1"/>
    <w:rsid w:val="00B05DEC"/>
    <w:rsid w:val="00B06599"/>
    <w:rsid w:val="00B0704F"/>
    <w:rsid w:val="00B079D9"/>
    <w:rsid w:val="00B07A33"/>
    <w:rsid w:val="00B07E45"/>
    <w:rsid w:val="00B1024B"/>
    <w:rsid w:val="00B105FD"/>
    <w:rsid w:val="00B10777"/>
    <w:rsid w:val="00B116AC"/>
    <w:rsid w:val="00B11706"/>
    <w:rsid w:val="00B12021"/>
    <w:rsid w:val="00B1207A"/>
    <w:rsid w:val="00B12238"/>
    <w:rsid w:val="00B12601"/>
    <w:rsid w:val="00B126F3"/>
    <w:rsid w:val="00B127F5"/>
    <w:rsid w:val="00B1292A"/>
    <w:rsid w:val="00B12C33"/>
    <w:rsid w:val="00B12CF8"/>
    <w:rsid w:val="00B130D7"/>
    <w:rsid w:val="00B13595"/>
    <w:rsid w:val="00B13713"/>
    <w:rsid w:val="00B13727"/>
    <w:rsid w:val="00B139BE"/>
    <w:rsid w:val="00B13BDB"/>
    <w:rsid w:val="00B13DA7"/>
    <w:rsid w:val="00B13E8F"/>
    <w:rsid w:val="00B13F00"/>
    <w:rsid w:val="00B1528A"/>
    <w:rsid w:val="00B155EA"/>
    <w:rsid w:val="00B157D1"/>
    <w:rsid w:val="00B15F0B"/>
    <w:rsid w:val="00B16082"/>
    <w:rsid w:val="00B162E3"/>
    <w:rsid w:val="00B16601"/>
    <w:rsid w:val="00B169F5"/>
    <w:rsid w:val="00B170CD"/>
    <w:rsid w:val="00B203CE"/>
    <w:rsid w:val="00B20ECE"/>
    <w:rsid w:val="00B215AE"/>
    <w:rsid w:val="00B219EB"/>
    <w:rsid w:val="00B21A24"/>
    <w:rsid w:val="00B21AC9"/>
    <w:rsid w:val="00B21DB0"/>
    <w:rsid w:val="00B21F7B"/>
    <w:rsid w:val="00B21FA7"/>
    <w:rsid w:val="00B22122"/>
    <w:rsid w:val="00B222A2"/>
    <w:rsid w:val="00B22587"/>
    <w:rsid w:val="00B22871"/>
    <w:rsid w:val="00B22991"/>
    <w:rsid w:val="00B22EA6"/>
    <w:rsid w:val="00B23171"/>
    <w:rsid w:val="00B23B90"/>
    <w:rsid w:val="00B23D61"/>
    <w:rsid w:val="00B23E52"/>
    <w:rsid w:val="00B240F0"/>
    <w:rsid w:val="00B24207"/>
    <w:rsid w:val="00B24468"/>
    <w:rsid w:val="00B246BF"/>
    <w:rsid w:val="00B2636B"/>
    <w:rsid w:val="00B26A84"/>
    <w:rsid w:val="00B27544"/>
    <w:rsid w:val="00B2771D"/>
    <w:rsid w:val="00B27758"/>
    <w:rsid w:val="00B278A6"/>
    <w:rsid w:val="00B27C6D"/>
    <w:rsid w:val="00B27CCC"/>
    <w:rsid w:val="00B3017E"/>
    <w:rsid w:val="00B303DA"/>
    <w:rsid w:val="00B305CA"/>
    <w:rsid w:val="00B30609"/>
    <w:rsid w:val="00B30D2D"/>
    <w:rsid w:val="00B30E3B"/>
    <w:rsid w:val="00B31061"/>
    <w:rsid w:val="00B31491"/>
    <w:rsid w:val="00B3162B"/>
    <w:rsid w:val="00B319C1"/>
    <w:rsid w:val="00B31B48"/>
    <w:rsid w:val="00B31DE1"/>
    <w:rsid w:val="00B31EB8"/>
    <w:rsid w:val="00B32489"/>
    <w:rsid w:val="00B324A0"/>
    <w:rsid w:val="00B325E0"/>
    <w:rsid w:val="00B3283E"/>
    <w:rsid w:val="00B32F93"/>
    <w:rsid w:val="00B331BD"/>
    <w:rsid w:val="00B339D5"/>
    <w:rsid w:val="00B339F7"/>
    <w:rsid w:val="00B33B1E"/>
    <w:rsid w:val="00B33D4B"/>
    <w:rsid w:val="00B33D92"/>
    <w:rsid w:val="00B33F1C"/>
    <w:rsid w:val="00B33FC9"/>
    <w:rsid w:val="00B33FFA"/>
    <w:rsid w:val="00B343A3"/>
    <w:rsid w:val="00B34799"/>
    <w:rsid w:val="00B34CE9"/>
    <w:rsid w:val="00B34DFF"/>
    <w:rsid w:val="00B35802"/>
    <w:rsid w:val="00B35E6D"/>
    <w:rsid w:val="00B35EAC"/>
    <w:rsid w:val="00B35FF3"/>
    <w:rsid w:val="00B36000"/>
    <w:rsid w:val="00B36478"/>
    <w:rsid w:val="00B36615"/>
    <w:rsid w:val="00B36B7F"/>
    <w:rsid w:val="00B36D84"/>
    <w:rsid w:val="00B36E50"/>
    <w:rsid w:val="00B3754B"/>
    <w:rsid w:val="00B37640"/>
    <w:rsid w:val="00B3792C"/>
    <w:rsid w:val="00B37A6B"/>
    <w:rsid w:val="00B37C20"/>
    <w:rsid w:val="00B37C3D"/>
    <w:rsid w:val="00B40817"/>
    <w:rsid w:val="00B40C9F"/>
    <w:rsid w:val="00B40F4E"/>
    <w:rsid w:val="00B422BC"/>
    <w:rsid w:val="00B42B18"/>
    <w:rsid w:val="00B42D44"/>
    <w:rsid w:val="00B4318D"/>
    <w:rsid w:val="00B432B1"/>
    <w:rsid w:val="00B432E5"/>
    <w:rsid w:val="00B43447"/>
    <w:rsid w:val="00B4355E"/>
    <w:rsid w:val="00B437D6"/>
    <w:rsid w:val="00B44527"/>
    <w:rsid w:val="00B44926"/>
    <w:rsid w:val="00B44B00"/>
    <w:rsid w:val="00B44D19"/>
    <w:rsid w:val="00B44F2E"/>
    <w:rsid w:val="00B45041"/>
    <w:rsid w:val="00B45314"/>
    <w:rsid w:val="00B45A22"/>
    <w:rsid w:val="00B45F55"/>
    <w:rsid w:val="00B46680"/>
    <w:rsid w:val="00B46A0C"/>
    <w:rsid w:val="00B473AC"/>
    <w:rsid w:val="00B4764D"/>
    <w:rsid w:val="00B47B66"/>
    <w:rsid w:val="00B47CB4"/>
    <w:rsid w:val="00B47CD1"/>
    <w:rsid w:val="00B5015B"/>
    <w:rsid w:val="00B505EC"/>
    <w:rsid w:val="00B50652"/>
    <w:rsid w:val="00B50710"/>
    <w:rsid w:val="00B5076C"/>
    <w:rsid w:val="00B50F4A"/>
    <w:rsid w:val="00B51017"/>
    <w:rsid w:val="00B51433"/>
    <w:rsid w:val="00B51594"/>
    <w:rsid w:val="00B51613"/>
    <w:rsid w:val="00B516EE"/>
    <w:rsid w:val="00B51725"/>
    <w:rsid w:val="00B51A68"/>
    <w:rsid w:val="00B51C5F"/>
    <w:rsid w:val="00B520BF"/>
    <w:rsid w:val="00B52460"/>
    <w:rsid w:val="00B5250E"/>
    <w:rsid w:val="00B5266C"/>
    <w:rsid w:val="00B5291B"/>
    <w:rsid w:val="00B530DB"/>
    <w:rsid w:val="00B533D7"/>
    <w:rsid w:val="00B53431"/>
    <w:rsid w:val="00B5366E"/>
    <w:rsid w:val="00B5367A"/>
    <w:rsid w:val="00B5423C"/>
    <w:rsid w:val="00B545D1"/>
    <w:rsid w:val="00B54B8E"/>
    <w:rsid w:val="00B54F0C"/>
    <w:rsid w:val="00B55019"/>
    <w:rsid w:val="00B55287"/>
    <w:rsid w:val="00B55289"/>
    <w:rsid w:val="00B553BF"/>
    <w:rsid w:val="00B5667D"/>
    <w:rsid w:val="00B56C51"/>
    <w:rsid w:val="00B57108"/>
    <w:rsid w:val="00B5713F"/>
    <w:rsid w:val="00B578D7"/>
    <w:rsid w:val="00B57AA9"/>
    <w:rsid w:val="00B57AC6"/>
    <w:rsid w:val="00B601D9"/>
    <w:rsid w:val="00B60748"/>
    <w:rsid w:val="00B60B43"/>
    <w:rsid w:val="00B60D05"/>
    <w:rsid w:val="00B60FE7"/>
    <w:rsid w:val="00B6143E"/>
    <w:rsid w:val="00B61631"/>
    <w:rsid w:val="00B61A4B"/>
    <w:rsid w:val="00B61F51"/>
    <w:rsid w:val="00B61F7D"/>
    <w:rsid w:val="00B6204E"/>
    <w:rsid w:val="00B621B5"/>
    <w:rsid w:val="00B625A7"/>
    <w:rsid w:val="00B62664"/>
    <w:rsid w:val="00B62AA6"/>
    <w:rsid w:val="00B62AB3"/>
    <w:rsid w:val="00B632CC"/>
    <w:rsid w:val="00B63389"/>
    <w:rsid w:val="00B637C4"/>
    <w:rsid w:val="00B63E56"/>
    <w:rsid w:val="00B64238"/>
    <w:rsid w:val="00B64587"/>
    <w:rsid w:val="00B646E8"/>
    <w:rsid w:val="00B650A4"/>
    <w:rsid w:val="00B65430"/>
    <w:rsid w:val="00B65588"/>
    <w:rsid w:val="00B6599A"/>
    <w:rsid w:val="00B65CB7"/>
    <w:rsid w:val="00B665BE"/>
    <w:rsid w:val="00B667D5"/>
    <w:rsid w:val="00B66828"/>
    <w:rsid w:val="00B66963"/>
    <w:rsid w:val="00B66E93"/>
    <w:rsid w:val="00B677C7"/>
    <w:rsid w:val="00B67A54"/>
    <w:rsid w:val="00B67D41"/>
    <w:rsid w:val="00B70105"/>
    <w:rsid w:val="00B704E7"/>
    <w:rsid w:val="00B7060B"/>
    <w:rsid w:val="00B70A5E"/>
    <w:rsid w:val="00B70E34"/>
    <w:rsid w:val="00B70F7F"/>
    <w:rsid w:val="00B71086"/>
    <w:rsid w:val="00B71123"/>
    <w:rsid w:val="00B71176"/>
    <w:rsid w:val="00B71915"/>
    <w:rsid w:val="00B71C80"/>
    <w:rsid w:val="00B71CEC"/>
    <w:rsid w:val="00B71F48"/>
    <w:rsid w:val="00B72104"/>
    <w:rsid w:val="00B7240C"/>
    <w:rsid w:val="00B724CB"/>
    <w:rsid w:val="00B724E3"/>
    <w:rsid w:val="00B72C4A"/>
    <w:rsid w:val="00B72E2C"/>
    <w:rsid w:val="00B72FD1"/>
    <w:rsid w:val="00B73140"/>
    <w:rsid w:val="00B73217"/>
    <w:rsid w:val="00B73A60"/>
    <w:rsid w:val="00B73DE6"/>
    <w:rsid w:val="00B745B4"/>
    <w:rsid w:val="00B74A2E"/>
    <w:rsid w:val="00B74EF0"/>
    <w:rsid w:val="00B756FD"/>
    <w:rsid w:val="00B757AD"/>
    <w:rsid w:val="00B75FB7"/>
    <w:rsid w:val="00B760A3"/>
    <w:rsid w:val="00B763CC"/>
    <w:rsid w:val="00B77098"/>
    <w:rsid w:val="00B77300"/>
    <w:rsid w:val="00B7752A"/>
    <w:rsid w:val="00B7755D"/>
    <w:rsid w:val="00B775D5"/>
    <w:rsid w:val="00B77729"/>
    <w:rsid w:val="00B77A47"/>
    <w:rsid w:val="00B77CFE"/>
    <w:rsid w:val="00B801DC"/>
    <w:rsid w:val="00B80B9A"/>
    <w:rsid w:val="00B818D5"/>
    <w:rsid w:val="00B825FD"/>
    <w:rsid w:val="00B82957"/>
    <w:rsid w:val="00B82A40"/>
    <w:rsid w:val="00B82E70"/>
    <w:rsid w:val="00B8369E"/>
    <w:rsid w:val="00B83CA4"/>
    <w:rsid w:val="00B83CAA"/>
    <w:rsid w:val="00B842D0"/>
    <w:rsid w:val="00B84661"/>
    <w:rsid w:val="00B8467E"/>
    <w:rsid w:val="00B8489A"/>
    <w:rsid w:val="00B84E7D"/>
    <w:rsid w:val="00B85173"/>
    <w:rsid w:val="00B85510"/>
    <w:rsid w:val="00B8555F"/>
    <w:rsid w:val="00B85712"/>
    <w:rsid w:val="00B859D3"/>
    <w:rsid w:val="00B86150"/>
    <w:rsid w:val="00B8648C"/>
    <w:rsid w:val="00B866CD"/>
    <w:rsid w:val="00B87483"/>
    <w:rsid w:val="00B87CCD"/>
    <w:rsid w:val="00B87CD6"/>
    <w:rsid w:val="00B901DC"/>
    <w:rsid w:val="00B9048D"/>
    <w:rsid w:val="00B90EF0"/>
    <w:rsid w:val="00B911DB"/>
    <w:rsid w:val="00B911F7"/>
    <w:rsid w:val="00B916BD"/>
    <w:rsid w:val="00B9181C"/>
    <w:rsid w:val="00B91BC1"/>
    <w:rsid w:val="00B9204C"/>
    <w:rsid w:val="00B920C9"/>
    <w:rsid w:val="00B920CA"/>
    <w:rsid w:val="00B926A2"/>
    <w:rsid w:val="00B930BF"/>
    <w:rsid w:val="00B932E0"/>
    <w:rsid w:val="00B9341B"/>
    <w:rsid w:val="00B9343D"/>
    <w:rsid w:val="00B93C5B"/>
    <w:rsid w:val="00B94308"/>
    <w:rsid w:val="00B94774"/>
    <w:rsid w:val="00B948E0"/>
    <w:rsid w:val="00B955B9"/>
    <w:rsid w:val="00B9571F"/>
    <w:rsid w:val="00B9588B"/>
    <w:rsid w:val="00B95BAC"/>
    <w:rsid w:val="00B95E9D"/>
    <w:rsid w:val="00B967E6"/>
    <w:rsid w:val="00B96B18"/>
    <w:rsid w:val="00B96CEB"/>
    <w:rsid w:val="00B96D88"/>
    <w:rsid w:val="00BA02AB"/>
    <w:rsid w:val="00BA02B4"/>
    <w:rsid w:val="00BA04C3"/>
    <w:rsid w:val="00BA0D23"/>
    <w:rsid w:val="00BA0D6C"/>
    <w:rsid w:val="00BA0ED5"/>
    <w:rsid w:val="00BA1764"/>
    <w:rsid w:val="00BA1823"/>
    <w:rsid w:val="00BA1924"/>
    <w:rsid w:val="00BA1A4C"/>
    <w:rsid w:val="00BA1BAB"/>
    <w:rsid w:val="00BA1FF8"/>
    <w:rsid w:val="00BA2039"/>
    <w:rsid w:val="00BA222A"/>
    <w:rsid w:val="00BA274C"/>
    <w:rsid w:val="00BA2E86"/>
    <w:rsid w:val="00BA31A9"/>
    <w:rsid w:val="00BA337E"/>
    <w:rsid w:val="00BA3B69"/>
    <w:rsid w:val="00BA40AD"/>
    <w:rsid w:val="00BA4DB9"/>
    <w:rsid w:val="00BA4FF3"/>
    <w:rsid w:val="00BA56AF"/>
    <w:rsid w:val="00BA56BF"/>
    <w:rsid w:val="00BA5721"/>
    <w:rsid w:val="00BA5947"/>
    <w:rsid w:val="00BA5AB3"/>
    <w:rsid w:val="00BA5C8A"/>
    <w:rsid w:val="00BA6134"/>
    <w:rsid w:val="00BA61BA"/>
    <w:rsid w:val="00BA63EA"/>
    <w:rsid w:val="00BA6DBB"/>
    <w:rsid w:val="00BA6FD8"/>
    <w:rsid w:val="00BA7A03"/>
    <w:rsid w:val="00BA7B54"/>
    <w:rsid w:val="00BA7E0D"/>
    <w:rsid w:val="00BA7E67"/>
    <w:rsid w:val="00BB0156"/>
    <w:rsid w:val="00BB02CE"/>
    <w:rsid w:val="00BB03F9"/>
    <w:rsid w:val="00BB071F"/>
    <w:rsid w:val="00BB0B50"/>
    <w:rsid w:val="00BB0DD2"/>
    <w:rsid w:val="00BB1236"/>
    <w:rsid w:val="00BB1497"/>
    <w:rsid w:val="00BB1A32"/>
    <w:rsid w:val="00BB1E81"/>
    <w:rsid w:val="00BB21CA"/>
    <w:rsid w:val="00BB26E7"/>
    <w:rsid w:val="00BB2B58"/>
    <w:rsid w:val="00BB33AC"/>
    <w:rsid w:val="00BB4125"/>
    <w:rsid w:val="00BB4141"/>
    <w:rsid w:val="00BB48E9"/>
    <w:rsid w:val="00BB4B07"/>
    <w:rsid w:val="00BB4BC4"/>
    <w:rsid w:val="00BB4E5D"/>
    <w:rsid w:val="00BB4FFD"/>
    <w:rsid w:val="00BB68AB"/>
    <w:rsid w:val="00BB6C45"/>
    <w:rsid w:val="00BB6E14"/>
    <w:rsid w:val="00BB6FD0"/>
    <w:rsid w:val="00BB70A9"/>
    <w:rsid w:val="00BB71AC"/>
    <w:rsid w:val="00BB722E"/>
    <w:rsid w:val="00BB753D"/>
    <w:rsid w:val="00BB77B1"/>
    <w:rsid w:val="00BB785D"/>
    <w:rsid w:val="00BB793F"/>
    <w:rsid w:val="00BB7D9C"/>
    <w:rsid w:val="00BB7F81"/>
    <w:rsid w:val="00BB7FBC"/>
    <w:rsid w:val="00BC0129"/>
    <w:rsid w:val="00BC014B"/>
    <w:rsid w:val="00BC06A3"/>
    <w:rsid w:val="00BC06D6"/>
    <w:rsid w:val="00BC0DAA"/>
    <w:rsid w:val="00BC0E8F"/>
    <w:rsid w:val="00BC13C7"/>
    <w:rsid w:val="00BC147C"/>
    <w:rsid w:val="00BC18BC"/>
    <w:rsid w:val="00BC1A40"/>
    <w:rsid w:val="00BC2128"/>
    <w:rsid w:val="00BC2299"/>
    <w:rsid w:val="00BC2444"/>
    <w:rsid w:val="00BC25B1"/>
    <w:rsid w:val="00BC2843"/>
    <w:rsid w:val="00BC2BC0"/>
    <w:rsid w:val="00BC33BC"/>
    <w:rsid w:val="00BC352B"/>
    <w:rsid w:val="00BC3560"/>
    <w:rsid w:val="00BC3928"/>
    <w:rsid w:val="00BC4116"/>
    <w:rsid w:val="00BC45CA"/>
    <w:rsid w:val="00BC4852"/>
    <w:rsid w:val="00BC485B"/>
    <w:rsid w:val="00BC4D77"/>
    <w:rsid w:val="00BC5427"/>
    <w:rsid w:val="00BC55CF"/>
    <w:rsid w:val="00BC5600"/>
    <w:rsid w:val="00BC57DF"/>
    <w:rsid w:val="00BC588D"/>
    <w:rsid w:val="00BC5932"/>
    <w:rsid w:val="00BC5938"/>
    <w:rsid w:val="00BC6386"/>
    <w:rsid w:val="00BC6391"/>
    <w:rsid w:val="00BC67E1"/>
    <w:rsid w:val="00BC69AC"/>
    <w:rsid w:val="00BC6FD9"/>
    <w:rsid w:val="00BC7034"/>
    <w:rsid w:val="00BC71AE"/>
    <w:rsid w:val="00BC72C2"/>
    <w:rsid w:val="00BC738D"/>
    <w:rsid w:val="00BC7542"/>
    <w:rsid w:val="00BC7951"/>
    <w:rsid w:val="00BC7B17"/>
    <w:rsid w:val="00BC7F61"/>
    <w:rsid w:val="00BD00C4"/>
    <w:rsid w:val="00BD01FB"/>
    <w:rsid w:val="00BD045C"/>
    <w:rsid w:val="00BD0586"/>
    <w:rsid w:val="00BD079A"/>
    <w:rsid w:val="00BD0A30"/>
    <w:rsid w:val="00BD0BC8"/>
    <w:rsid w:val="00BD0D14"/>
    <w:rsid w:val="00BD0D1A"/>
    <w:rsid w:val="00BD12BC"/>
    <w:rsid w:val="00BD1770"/>
    <w:rsid w:val="00BD189A"/>
    <w:rsid w:val="00BD1AB3"/>
    <w:rsid w:val="00BD1C01"/>
    <w:rsid w:val="00BD1F6E"/>
    <w:rsid w:val="00BD22C2"/>
    <w:rsid w:val="00BD268A"/>
    <w:rsid w:val="00BD273D"/>
    <w:rsid w:val="00BD2796"/>
    <w:rsid w:val="00BD2D2B"/>
    <w:rsid w:val="00BD3DCB"/>
    <w:rsid w:val="00BD417B"/>
    <w:rsid w:val="00BD492F"/>
    <w:rsid w:val="00BD4FDE"/>
    <w:rsid w:val="00BD5486"/>
    <w:rsid w:val="00BD60FB"/>
    <w:rsid w:val="00BD6210"/>
    <w:rsid w:val="00BD6252"/>
    <w:rsid w:val="00BD641A"/>
    <w:rsid w:val="00BD648A"/>
    <w:rsid w:val="00BD65D5"/>
    <w:rsid w:val="00BD66AB"/>
    <w:rsid w:val="00BD6752"/>
    <w:rsid w:val="00BD68EE"/>
    <w:rsid w:val="00BD6935"/>
    <w:rsid w:val="00BD6D57"/>
    <w:rsid w:val="00BD6DE2"/>
    <w:rsid w:val="00BD75CB"/>
    <w:rsid w:val="00BE0156"/>
    <w:rsid w:val="00BE01E1"/>
    <w:rsid w:val="00BE03EE"/>
    <w:rsid w:val="00BE049C"/>
    <w:rsid w:val="00BE0509"/>
    <w:rsid w:val="00BE08D4"/>
    <w:rsid w:val="00BE0CA3"/>
    <w:rsid w:val="00BE0E15"/>
    <w:rsid w:val="00BE0E60"/>
    <w:rsid w:val="00BE12DE"/>
    <w:rsid w:val="00BE1743"/>
    <w:rsid w:val="00BE1A28"/>
    <w:rsid w:val="00BE1BE8"/>
    <w:rsid w:val="00BE1C78"/>
    <w:rsid w:val="00BE2050"/>
    <w:rsid w:val="00BE2411"/>
    <w:rsid w:val="00BE294E"/>
    <w:rsid w:val="00BE33D3"/>
    <w:rsid w:val="00BE39F0"/>
    <w:rsid w:val="00BE3CFB"/>
    <w:rsid w:val="00BE3E72"/>
    <w:rsid w:val="00BE42FC"/>
    <w:rsid w:val="00BE4466"/>
    <w:rsid w:val="00BE4555"/>
    <w:rsid w:val="00BE4950"/>
    <w:rsid w:val="00BE4DEC"/>
    <w:rsid w:val="00BE4F6D"/>
    <w:rsid w:val="00BE504C"/>
    <w:rsid w:val="00BE51B8"/>
    <w:rsid w:val="00BE54B4"/>
    <w:rsid w:val="00BE56C9"/>
    <w:rsid w:val="00BE5761"/>
    <w:rsid w:val="00BE5AEF"/>
    <w:rsid w:val="00BE5C5F"/>
    <w:rsid w:val="00BE5E08"/>
    <w:rsid w:val="00BE5F67"/>
    <w:rsid w:val="00BE60A2"/>
    <w:rsid w:val="00BE6226"/>
    <w:rsid w:val="00BE638C"/>
    <w:rsid w:val="00BE6538"/>
    <w:rsid w:val="00BE6837"/>
    <w:rsid w:val="00BE69D6"/>
    <w:rsid w:val="00BE6A3F"/>
    <w:rsid w:val="00BE6AA7"/>
    <w:rsid w:val="00BE6D27"/>
    <w:rsid w:val="00BE6E41"/>
    <w:rsid w:val="00BE736C"/>
    <w:rsid w:val="00BE7A61"/>
    <w:rsid w:val="00BF02FC"/>
    <w:rsid w:val="00BF0A1C"/>
    <w:rsid w:val="00BF0F7A"/>
    <w:rsid w:val="00BF19C9"/>
    <w:rsid w:val="00BF1E67"/>
    <w:rsid w:val="00BF1E6A"/>
    <w:rsid w:val="00BF24FB"/>
    <w:rsid w:val="00BF2FA3"/>
    <w:rsid w:val="00BF331A"/>
    <w:rsid w:val="00BF3BE1"/>
    <w:rsid w:val="00BF3FDF"/>
    <w:rsid w:val="00BF433E"/>
    <w:rsid w:val="00BF48B1"/>
    <w:rsid w:val="00BF4B09"/>
    <w:rsid w:val="00BF4C1E"/>
    <w:rsid w:val="00BF4D45"/>
    <w:rsid w:val="00BF4E6A"/>
    <w:rsid w:val="00BF51A5"/>
    <w:rsid w:val="00BF531E"/>
    <w:rsid w:val="00BF56CB"/>
    <w:rsid w:val="00BF5720"/>
    <w:rsid w:val="00BF63B3"/>
    <w:rsid w:val="00BF65AD"/>
    <w:rsid w:val="00BF65FE"/>
    <w:rsid w:val="00BF6604"/>
    <w:rsid w:val="00BF69CA"/>
    <w:rsid w:val="00BF6D2C"/>
    <w:rsid w:val="00BF6D84"/>
    <w:rsid w:val="00BF6F3A"/>
    <w:rsid w:val="00BF7305"/>
    <w:rsid w:val="00BF748E"/>
    <w:rsid w:val="00BF7544"/>
    <w:rsid w:val="00BF7A94"/>
    <w:rsid w:val="00BF7E11"/>
    <w:rsid w:val="00C003FD"/>
    <w:rsid w:val="00C004A7"/>
    <w:rsid w:val="00C00655"/>
    <w:rsid w:val="00C006EC"/>
    <w:rsid w:val="00C00936"/>
    <w:rsid w:val="00C00A79"/>
    <w:rsid w:val="00C00B30"/>
    <w:rsid w:val="00C00C09"/>
    <w:rsid w:val="00C01244"/>
    <w:rsid w:val="00C01260"/>
    <w:rsid w:val="00C0135C"/>
    <w:rsid w:val="00C01B7A"/>
    <w:rsid w:val="00C02028"/>
    <w:rsid w:val="00C0225F"/>
    <w:rsid w:val="00C02726"/>
    <w:rsid w:val="00C02748"/>
    <w:rsid w:val="00C027C3"/>
    <w:rsid w:val="00C02B35"/>
    <w:rsid w:val="00C0353D"/>
    <w:rsid w:val="00C0384E"/>
    <w:rsid w:val="00C03B79"/>
    <w:rsid w:val="00C03B8D"/>
    <w:rsid w:val="00C03C6D"/>
    <w:rsid w:val="00C04469"/>
    <w:rsid w:val="00C047B5"/>
    <w:rsid w:val="00C04A3C"/>
    <w:rsid w:val="00C04C36"/>
    <w:rsid w:val="00C04FAB"/>
    <w:rsid w:val="00C05401"/>
    <w:rsid w:val="00C05B8F"/>
    <w:rsid w:val="00C06420"/>
    <w:rsid w:val="00C06743"/>
    <w:rsid w:val="00C06BB5"/>
    <w:rsid w:val="00C06C73"/>
    <w:rsid w:val="00C0727D"/>
    <w:rsid w:val="00C0788C"/>
    <w:rsid w:val="00C079A3"/>
    <w:rsid w:val="00C07F0F"/>
    <w:rsid w:val="00C10318"/>
    <w:rsid w:val="00C10321"/>
    <w:rsid w:val="00C10355"/>
    <w:rsid w:val="00C10EDE"/>
    <w:rsid w:val="00C11021"/>
    <w:rsid w:val="00C11620"/>
    <w:rsid w:val="00C118D6"/>
    <w:rsid w:val="00C11925"/>
    <w:rsid w:val="00C11B42"/>
    <w:rsid w:val="00C121BB"/>
    <w:rsid w:val="00C121C8"/>
    <w:rsid w:val="00C12321"/>
    <w:rsid w:val="00C1264E"/>
    <w:rsid w:val="00C12A09"/>
    <w:rsid w:val="00C12B14"/>
    <w:rsid w:val="00C12DD0"/>
    <w:rsid w:val="00C12FFE"/>
    <w:rsid w:val="00C13078"/>
    <w:rsid w:val="00C143BE"/>
    <w:rsid w:val="00C14422"/>
    <w:rsid w:val="00C152F7"/>
    <w:rsid w:val="00C15495"/>
    <w:rsid w:val="00C1574A"/>
    <w:rsid w:val="00C1579E"/>
    <w:rsid w:val="00C15902"/>
    <w:rsid w:val="00C1668B"/>
    <w:rsid w:val="00C1671F"/>
    <w:rsid w:val="00C16A77"/>
    <w:rsid w:val="00C16BBD"/>
    <w:rsid w:val="00C17B24"/>
    <w:rsid w:val="00C17E16"/>
    <w:rsid w:val="00C17F30"/>
    <w:rsid w:val="00C20231"/>
    <w:rsid w:val="00C20460"/>
    <w:rsid w:val="00C209BE"/>
    <w:rsid w:val="00C20CA5"/>
    <w:rsid w:val="00C20D8B"/>
    <w:rsid w:val="00C210BA"/>
    <w:rsid w:val="00C21279"/>
    <w:rsid w:val="00C21836"/>
    <w:rsid w:val="00C21A8C"/>
    <w:rsid w:val="00C22566"/>
    <w:rsid w:val="00C22936"/>
    <w:rsid w:val="00C22B0B"/>
    <w:rsid w:val="00C22CF1"/>
    <w:rsid w:val="00C22E25"/>
    <w:rsid w:val="00C22F84"/>
    <w:rsid w:val="00C235F3"/>
    <w:rsid w:val="00C23938"/>
    <w:rsid w:val="00C239F0"/>
    <w:rsid w:val="00C23FF1"/>
    <w:rsid w:val="00C24291"/>
    <w:rsid w:val="00C24330"/>
    <w:rsid w:val="00C2438E"/>
    <w:rsid w:val="00C244F0"/>
    <w:rsid w:val="00C249F4"/>
    <w:rsid w:val="00C24DB2"/>
    <w:rsid w:val="00C24E3A"/>
    <w:rsid w:val="00C24F56"/>
    <w:rsid w:val="00C253CB"/>
    <w:rsid w:val="00C254D2"/>
    <w:rsid w:val="00C26107"/>
    <w:rsid w:val="00C26745"/>
    <w:rsid w:val="00C26B4E"/>
    <w:rsid w:val="00C26CAA"/>
    <w:rsid w:val="00C26FF5"/>
    <w:rsid w:val="00C27452"/>
    <w:rsid w:val="00C27707"/>
    <w:rsid w:val="00C279BD"/>
    <w:rsid w:val="00C302CE"/>
    <w:rsid w:val="00C306E0"/>
    <w:rsid w:val="00C3086B"/>
    <w:rsid w:val="00C308C6"/>
    <w:rsid w:val="00C309DB"/>
    <w:rsid w:val="00C30A18"/>
    <w:rsid w:val="00C31CAB"/>
    <w:rsid w:val="00C31E9B"/>
    <w:rsid w:val="00C320CA"/>
    <w:rsid w:val="00C320F8"/>
    <w:rsid w:val="00C321C8"/>
    <w:rsid w:val="00C336C7"/>
    <w:rsid w:val="00C340D9"/>
    <w:rsid w:val="00C34244"/>
    <w:rsid w:val="00C34A83"/>
    <w:rsid w:val="00C34F32"/>
    <w:rsid w:val="00C350FC"/>
    <w:rsid w:val="00C353C5"/>
    <w:rsid w:val="00C360F8"/>
    <w:rsid w:val="00C3617F"/>
    <w:rsid w:val="00C361D8"/>
    <w:rsid w:val="00C36AE5"/>
    <w:rsid w:val="00C37143"/>
    <w:rsid w:val="00C37C79"/>
    <w:rsid w:val="00C37EE9"/>
    <w:rsid w:val="00C4002F"/>
    <w:rsid w:val="00C400B4"/>
    <w:rsid w:val="00C40291"/>
    <w:rsid w:val="00C408D4"/>
    <w:rsid w:val="00C408E5"/>
    <w:rsid w:val="00C409FA"/>
    <w:rsid w:val="00C40C55"/>
    <w:rsid w:val="00C40E7D"/>
    <w:rsid w:val="00C40F42"/>
    <w:rsid w:val="00C414E1"/>
    <w:rsid w:val="00C41BBA"/>
    <w:rsid w:val="00C41D73"/>
    <w:rsid w:val="00C41DDC"/>
    <w:rsid w:val="00C42177"/>
    <w:rsid w:val="00C4251D"/>
    <w:rsid w:val="00C425F7"/>
    <w:rsid w:val="00C42623"/>
    <w:rsid w:val="00C42634"/>
    <w:rsid w:val="00C42A8B"/>
    <w:rsid w:val="00C42B6B"/>
    <w:rsid w:val="00C42EE2"/>
    <w:rsid w:val="00C432D9"/>
    <w:rsid w:val="00C43633"/>
    <w:rsid w:val="00C43636"/>
    <w:rsid w:val="00C43798"/>
    <w:rsid w:val="00C437D8"/>
    <w:rsid w:val="00C43A0F"/>
    <w:rsid w:val="00C43A25"/>
    <w:rsid w:val="00C43BD0"/>
    <w:rsid w:val="00C43E2E"/>
    <w:rsid w:val="00C44A1D"/>
    <w:rsid w:val="00C44AA1"/>
    <w:rsid w:val="00C44ADF"/>
    <w:rsid w:val="00C44C8E"/>
    <w:rsid w:val="00C451B7"/>
    <w:rsid w:val="00C451BB"/>
    <w:rsid w:val="00C4552F"/>
    <w:rsid w:val="00C45E60"/>
    <w:rsid w:val="00C461EF"/>
    <w:rsid w:val="00C46EE1"/>
    <w:rsid w:val="00C47480"/>
    <w:rsid w:val="00C47632"/>
    <w:rsid w:val="00C47A5B"/>
    <w:rsid w:val="00C501B4"/>
    <w:rsid w:val="00C5047F"/>
    <w:rsid w:val="00C50521"/>
    <w:rsid w:val="00C5054F"/>
    <w:rsid w:val="00C50756"/>
    <w:rsid w:val="00C50801"/>
    <w:rsid w:val="00C50D39"/>
    <w:rsid w:val="00C51091"/>
    <w:rsid w:val="00C512EC"/>
    <w:rsid w:val="00C5136F"/>
    <w:rsid w:val="00C51C65"/>
    <w:rsid w:val="00C521FB"/>
    <w:rsid w:val="00C52618"/>
    <w:rsid w:val="00C52828"/>
    <w:rsid w:val="00C528C8"/>
    <w:rsid w:val="00C52AFC"/>
    <w:rsid w:val="00C52F8C"/>
    <w:rsid w:val="00C5300B"/>
    <w:rsid w:val="00C533BB"/>
    <w:rsid w:val="00C5364A"/>
    <w:rsid w:val="00C5423A"/>
    <w:rsid w:val="00C5433F"/>
    <w:rsid w:val="00C5483C"/>
    <w:rsid w:val="00C5495B"/>
    <w:rsid w:val="00C55092"/>
    <w:rsid w:val="00C5549A"/>
    <w:rsid w:val="00C5594A"/>
    <w:rsid w:val="00C55ADE"/>
    <w:rsid w:val="00C561DC"/>
    <w:rsid w:val="00C561F8"/>
    <w:rsid w:val="00C562AE"/>
    <w:rsid w:val="00C5656D"/>
    <w:rsid w:val="00C565C5"/>
    <w:rsid w:val="00C565F1"/>
    <w:rsid w:val="00C56ED8"/>
    <w:rsid w:val="00C56EF6"/>
    <w:rsid w:val="00C57222"/>
    <w:rsid w:val="00C57B28"/>
    <w:rsid w:val="00C57BDC"/>
    <w:rsid w:val="00C57BE3"/>
    <w:rsid w:val="00C60028"/>
    <w:rsid w:val="00C603F7"/>
    <w:rsid w:val="00C60703"/>
    <w:rsid w:val="00C61346"/>
    <w:rsid w:val="00C613A7"/>
    <w:rsid w:val="00C61499"/>
    <w:rsid w:val="00C616F0"/>
    <w:rsid w:val="00C61D7E"/>
    <w:rsid w:val="00C61DFD"/>
    <w:rsid w:val="00C6237F"/>
    <w:rsid w:val="00C62601"/>
    <w:rsid w:val="00C6267E"/>
    <w:rsid w:val="00C6269A"/>
    <w:rsid w:val="00C626F1"/>
    <w:rsid w:val="00C6298C"/>
    <w:rsid w:val="00C62F3C"/>
    <w:rsid w:val="00C634AA"/>
    <w:rsid w:val="00C63756"/>
    <w:rsid w:val="00C63BAF"/>
    <w:rsid w:val="00C63E0D"/>
    <w:rsid w:val="00C63E65"/>
    <w:rsid w:val="00C64790"/>
    <w:rsid w:val="00C64AB0"/>
    <w:rsid w:val="00C64FE6"/>
    <w:rsid w:val="00C6536C"/>
    <w:rsid w:val="00C654EF"/>
    <w:rsid w:val="00C6568E"/>
    <w:rsid w:val="00C657D8"/>
    <w:rsid w:val="00C65C69"/>
    <w:rsid w:val="00C6603C"/>
    <w:rsid w:val="00C661B7"/>
    <w:rsid w:val="00C662E9"/>
    <w:rsid w:val="00C662F0"/>
    <w:rsid w:val="00C66308"/>
    <w:rsid w:val="00C66347"/>
    <w:rsid w:val="00C666DB"/>
    <w:rsid w:val="00C668B0"/>
    <w:rsid w:val="00C66CDB"/>
    <w:rsid w:val="00C672B4"/>
    <w:rsid w:val="00C67722"/>
    <w:rsid w:val="00C67A65"/>
    <w:rsid w:val="00C7000E"/>
    <w:rsid w:val="00C70103"/>
    <w:rsid w:val="00C70A07"/>
    <w:rsid w:val="00C70A2B"/>
    <w:rsid w:val="00C70BEC"/>
    <w:rsid w:val="00C70EC3"/>
    <w:rsid w:val="00C71504"/>
    <w:rsid w:val="00C71A1E"/>
    <w:rsid w:val="00C71FCF"/>
    <w:rsid w:val="00C72348"/>
    <w:rsid w:val="00C724D1"/>
    <w:rsid w:val="00C724DD"/>
    <w:rsid w:val="00C737F9"/>
    <w:rsid w:val="00C73A4D"/>
    <w:rsid w:val="00C73DC6"/>
    <w:rsid w:val="00C7459E"/>
    <w:rsid w:val="00C74C50"/>
    <w:rsid w:val="00C74D2B"/>
    <w:rsid w:val="00C74E2C"/>
    <w:rsid w:val="00C751EA"/>
    <w:rsid w:val="00C75284"/>
    <w:rsid w:val="00C752FE"/>
    <w:rsid w:val="00C7539E"/>
    <w:rsid w:val="00C754DB"/>
    <w:rsid w:val="00C755A2"/>
    <w:rsid w:val="00C75993"/>
    <w:rsid w:val="00C759E0"/>
    <w:rsid w:val="00C75C06"/>
    <w:rsid w:val="00C75EEC"/>
    <w:rsid w:val="00C761D3"/>
    <w:rsid w:val="00C7679E"/>
    <w:rsid w:val="00C76BA1"/>
    <w:rsid w:val="00C76F30"/>
    <w:rsid w:val="00C773BF"/>
    <w:rsid w:val="00C774FB"/>
    <w:rsid w:val="00C77711"/>
    <w:rsid w:val="00C80A26"/>
    <w:rsid w:val="00C80C8D"/>
    <w:rsid w:val="00C80CBE"/>
    <w:rsid w:val="00C80DC9"/>
    <w:rsid w:val="00C80E89"/>
    <w:rsid w:val="00C80FDF"/>
    <w:rsid w:val="00C8106E"/>
    <w:rsid w:val="00C81797"/>
    <w:rsid w:val="00C81B8A"/>
    <w:rsid w:val="00C81BD3"/>
    <w:rsid w:val="00C81E59"/>
    <w:rsid w:val="00C81F8E"/>
    <w:rsid w:val="00C8249F"/>
    <w:rsid w:val="00C8256F"/>
    <w:rsid w:val="00C837E8"/>
    <w:rsid w:val="00C83F1E"/>
    <w:rsid w:val="00C84322"/>
    <w:rsid w:val="00C84374"/>
    <w:rsid w:val="00C84525"/>
    <w:rsid w:val="00C84801"/>
    <w:rsid w:val="00C84B48"/>
    <w:rsid w:val="00C84C8A"/>
    <w:rsid w:val="00C84E45"/>
    <w:rsid w:val="00C85E31"/>
    <w:rsid w:val="00C85E3C"/>
    <w:rsid w:val="00C85E92"/>
    <w:rsid w:val="00C86014"/>
    <w:rsid w:val="00C862E7"/>
    <w:rsid w:val="00C86CAF"/>
    <w:rsid w:val="00C8703E"/>
    <w:rsid w:val="00C873D2"/>
    <w:rsid w:val="00C87B3C"/>
    <w:rsid w:val="00C9045C"/>
    <w:rsid w:val="00C90A10"/>
    <w:rsid w:val="00C90CF2"/>
    <w:rsid w:val="00C913A1"/>
    <w:rsid w:val="00C91556"/>
    <w:rsid w:val="00C917FA"/>
    <w:rsid w:val="00C91D46"/>
    <w:rsid w:val="00C92005"/>
    <w:rsid w:val="00C92066"/>
    <w:rsid w:val="00C92220"/>
    <w:rsid w:val="00C926FB"/>
    <w:rsid w:val="00C92EF9"/>
    <w:rsid w:val="00C93291"/>
    <w:rsid w:val="00C9351F"/>
    <w:rsid w:val="00C938B2"/>
    <w:rsid w:val="00C9394A"/>
    <w:rsid w:val="00C93E98"/>
    <w:rsid w:val="00C94021"/>
    <w:rsid w:val="00C9429F"/>
    <w:rsid w:val="00C948B0"/>
    <w:rsid w:val="00C94F8B"/>
    <w:rsid w:val="00C951A7"/>
    <w:rsid w:val="00C9541D"/>
    <w:rsid w:val="00C95453"/>
    <w:rsid w:val="00C95A47"/>
    <w:rsid w:val="00C95AD0"/>
    <w:rsid w:val="00C95C52"/>
    <w:rsid w:val="00C96267"/>
    <w:rsid w:val="00C96457"/>
    <w:rsid w:val="00C967EB"/>
    <w:rsid w:val="00C9692A"/>
    <w:rsid w:val="00C96AA6"/>
    <w:rsid w:val="00C96C52"/>
    <w:rsid w:val="00C96EA6"/>
    <w:rsid w:val="00C97053"/>
    <w:rsid w:val="00C975E9"/>
    <w:rsid w:val="00C97658"/>
    <w:rsid w:val="00C9783E"/>
    <w:rsid w:val="00C97864"/>
    <w:rsid w:val="00C97D82"/>
    <w:rsid w:val="00CA03C6"/>
    <w:rsid w:val="00CA0D32"/>
    <w:rsid w:val="00CA10F3"/>
    <w:rsid w:val="00CA117E"/>
    <w:rsid w:val="00CA1639"/>
    <w:rsid w:val="00CA1669"/>
    <w:rsid w:val="00CA1DCC"/>
    <w:rsid w:val="00CA1DEE"/>
    <w:rsid w:val="00CA1E7F"/>
    <w:rsid w:val="00CA207C"/>
    <w:rsid w:val="00CA20E8"/>
    <w:rsid w:val="00CA2A22"/>
    <w:rsid w:val="00CA2A2B"/>
    <w:rsid w:val="00CA2E86"/>
    <w:rsid w:val="00CA314A"/>
    <w:rsid w:val="00CA3334"/>
    <w:rsid w:val="00CA3501"/>
    <w:rsid w:val="00CA3922"/>
    <w:rsid w:val="00CA3A9F"/>
    <w:rsid w:val="00CA3FA8"/>
    <w:rsid w:val="00CA4016"/>
    <w:rsid w:val="00CA444F"/>
    <w:rsid w:val="00CA4AE5"/>
    <w:rsid w:val="00CA4C1F"/>
    <w:rsid w:val="00CA4E32"/>
    <w:rsid w:val="00CA4E52"/>
    <w:rsid w:val="00CA504E"/>
    <w:rsid w:val="00CA5404"/>
    <w:rsid w:val="00CA59E6"/>
    <w:rsid w:val="00CA5BF0"/>
    <w:rsid w:val="00CA635E"/>
    <w:rsid w:val="00CA64AA"/>
    <w:rsid w:val="00CA6B42"/>
    <w:rsid w:val="00CA6FCD"/>
    <w:rsid w:val="00CA736D"/>
    <w:rsid w:val="00CA7AEA"/>
    <w:rsid w:val="00CA7D91"/>
    <w:rsid w:val="00CB02AB"/>
    <w:rsid w:val="00CB070C"/>
    <w:rsid w:val="00CB104B"/>
    <w:rsid w:val="00CB1561"/>
    <w:rsid w:val="00CB1ABB"/>
    <w:rsid w:val="00CB1B56"/>
    <w:rsid w:val="00CB1E81"/>
    <w:rsid w:val="00CB22A5"/>
    <w:rsid w:val="00CB2939"/>
    <w:rsid w:val="00CB2952"/>
    <w:rsid w:val="00CB2E1E"/>
    <w:rsid w:val="00CB3239"/>
    <w:rsid w:val="00CB3481"/>
    <w:rsid w:val="00CB37B1"/>
    <w:rsid w:val="00CB3852"/>
    <w:rsid w:val="00CB3A02"/>
    <w:rsid w:val="00CB3A22"/>
    <w:rsid w:val="00CB3A6D"/>
    <w:rsid w:val="00CB3E91"/>
    <w:rsid w:val="00CB3F07"/>
    <w:rsid w:val="00CB3FB2"/>
    <w:rsid w:val="00CB4126"/>
    <w:rsid w:val="00CB43B0"/>
    <w:rsid w:val="00CB4C04"/>
    <w:rsid w:val="00CB4D38"/>
    <w:rsid w:val="00CB4DF3"/>
    <w:rsid w:val="00CB502D"/>
    <w:rsid w:val="00CB57EE"/>
    <w:rsid w:val="00CB58C9"/>
    <w:rsid w:val="00CB6002"/>
    <w:rsid w:val="00CB6335"/>
    <w:rsid w:val="00CB681D"/>
    <w:rsid w:val="00CB6885"/>
    <w:rsid w:val="00CB6BC3"/>
    <w:rsid w:val="00CB6C7D"/>
    <w:rsid w:val="00CB776B"/>
    <w:rsid w:val="00CB7E4A"/>
    <w:rsid w:val="00CB7F78"/>
    <w:rsid w:val="00CC0840"/>
    <w:rsid w:val="00CC0B4D"/>
    <w:rsid w:val="00CC0C03"/>
    <w:rsid w:val="00CC0CDD"/>
    <w:rsid w:val="00CC0D51"/>
    <w:rsid w:val="00CC179E"/>
    <w:rsid w:val="00CC19AF"/>
    <w:rsid w:val="00CC19B2"/>
    <w:rsid w:val="00CC246B"/>
    <w:rsid w:val="00CC2538"/>
    <w:rsid w:val="00CC2B4C"/>
    <w:rsid w:val="00CC2D2A"/>
    <w:rsid w:val="00CC3101"/>
    <w:rsid w:val="00CC349C"/>
    <w:rsid w:val="00CC34FD"/>
    <w:rsid w:val="00CC3B0D"/>
    <w:rsid w:val="00CC405B"/>
    <w:rsid w:val="00CC4203"/>
    <w:rsid w:val="00CC4376"/>
    <w:rsid w:val="00CC4591"/>
    <w:rsid w:val="00CC4E30"/>
    <w:rsid w:val="00CC5466"/>
    <w:rsid w:val="00CC552E"/>
    <w:rsid w:val="00CC5D24"/>
    <w:rsid w:val="00CC5F1E"/>
    <w:rsid w:val="00CC625B"/>
    <w:rsid w:val="00CC6666"/>
    <w:rsid w:val="00CC6D19"/>
    <w:rsid w:val="00CC6F3D"/>
    <w:rsid w:val="00CC7E3D"/>
    <w:rsid w:val="00CD03C9"/>
    <w:rsid w:val="00CD059B"/>
    <w:rsid w:val="00CD073C"/>
    <w:rsid w:val="00CD0741"/>
    <w:rsid w:val="00CD076A"/>
    <w:rsid w:val="00CD0950"/>
    <w:rsid w:val="00CD0A1F"/>
    <w:rsid w:val="00CD13F3"/>
    <w:rsid w:val="00CD1BBA"/>
    <w:rsid w:val="00CD1E42"/>
    <w:rsid w:val="00CD203C"/>
    <w:rsid w:val="00CD2B7B"/>
    <w:rsid w:val="00CD2EAB"/>
    <w:rsid w:val="00CD2EB5"/>
    <w:rsid w:val="00CD31A1"/>
    <w:rsid w:val="00CD31EB"/>
    <w:rsid w:val="00CD3457"/>
    <w:rsid w:val="00CD378C"/>
    <w:rsid w:val="00CD37D7"/>
    <w:rsid w:val="00CD38A9"/>
    <w:rsid w:val="00CD40C5"/>
    <w:rsid w:val="00CD41A6"/>
    <w:rsid w:val="00CD4273"/>
    <w:rsid w:val="00CD52AB"/>
    <w:rsid w:val="00CD542E"/>
    <w:rsid w:val="00CD56BF"/>
    <w:rsid w:val="00CD597B"/>
    <w:rsid w:val="00CD59FE"/>
    <w:rsid w:val="00CD5A8D"/>
    <w:rsid w:val="00CD5F75"/>
    <w:rsid w:val="00CD6847"/>
    <w:rsid w:val="00CD6984"/>
    <w:rsid w:val="00CD6EFC"/>
    <w:rsid w:val="00CD7626"/>
    <w:rsid w:val="00CD7B29"/>
    <w:rsid w:val="00CD7F8A"/>
    <w:rsid w:val="00CE0810"/>
    <w:rsid w:val="00CE085D"/>
    <w:rsid w:val="00CE0872"/>
    <w:rsid w:val="00CE0894"/>
    <w:rsid w:val="00CE0A66"/>
    <w:rsid w:val="00CE0C08"/>
    <w:rsid w:val="00CE0C0B"/>
    <w:rsid w:val="00CE10BE"/>
    <w:rsid w:val="00CE138A"/>
    <w:rsid w:val="00CE13DA"/>
    <w:rsid w:val="00CE177C"/>
    <w:rsid w:val="00CE17A0"/>
    <w:rsid w:val="00CE181D"/>
    <w:rsid w:val="00CE18B1"/>
    <w:rsid w:val="00CE18EC"/>
    <w:rsid w:val="00CE1A20"/>
    <w:rsid w:val="00CE1E67"/>
    <w:rsid w:val="00CE1FE4"/>
    <w:rsid w:val="00CE236D"/>
    <w:rsid w:val="00CE256C"/>
    <w:rsid w:val="00CE2599"/>
    <w:rsid w:val="00CE26C4"/>
    <w:rsid w:val="00CE2FAC"/>
    <w:rsid w:val="00CE3841"/>
    <w:rsid w:val="00CE3AB1"/>
    <w:rsid w:val="00CE40C9"/>
    <w:rsid w:val="00CE4DED"/>
    <w:rsid w:val="00CE50D3"/>
    <w:rsid w:val="00CE5A49"/>
    <w:rsid w:val="00CE5B5C"/>
    <w:rsid w:val="00CE5BF6"/>
    <w:rsid w:val="00CE614B"/>
    <w:rsid w:val="00CE62F9"/>
    <w:rsid w:val="00CE67E9"/>
    <w:rsid w:val="00CE6C3C"/>
    <w:rsid w:val="00CE7076"/>
    <w:rsid w:val="00CE711E"/>
    <w:rsid w:val="00CE77C7"/>
    <w:rsid w:val="00CE77FE"/>
    <w:rsid w:val="00CE7A6A"/>
    <w:rsid w:val="00CE7C35"/>
    <w:rsid w:val="00CF0A70"/>
    <w:rsid w:val="00CF0D58"/>
    <w:rsid w:val="00CF1082"/>
    <w:rsid w:val="00CF1138"/>
    <w:rsid w:val="00CF1498"/>
    <w:rsid w:val="00CF1A44"/>
    <w:rsid w:val="00CF1DA9"/>
    <w:rsid w:val="00CF20AB"/>
    <w:rsid w:val="00CF22BF"/>
    <w:rsid w:val="00CF2850"/>
    <w:rsid w:val="00CF29A6"/>
    <w:rsid w:val="00CF29B1"/>
    <w:rsid w:val="00CF2BAA"/>
    <w:rsid w:val="00CF2DFF"/>
    <w:rsid w:val="00CF2F39"/>
    <w:rsid w:val="00CF38B7"/>
    <w:rsid w:val="00CF3942"/>
    <w:rsid w:val="00CF3B95"/>
    <w:rsid w:val="00CF3C13"/>
    <w:rsid w:val="00CF4582"/>
    <w:rsid w:val="00CF4A24"/>
    <w:rsid w:val="00CF4D02"/>
    <w:rsid w:val="00CF5256"/>
    <w:rsid w:val="00CF544B"/>
    <w:rsid w:val="00CF568A"/>
    <w:rsid w:val="00CF5FD5"/>
    <w:rsid w:val="00CF61E5"/>
    <w:rsid w:val="00CF6213"/>
    <w:rsid w:val="00CF6736"/>
    <w:rsid w:val="00CF688A"/>
    <w:rsid w:val="00CF6B8A"/>
    <w:rsid w:val="00CF6BC4"/>
    <w:rsid w:val="00CF6E06"/>
    <w:rsid w:val="00CF6FAE"/>
    <w:rsid w:val="00CF75D5"/>
    <w:rsid w:val="00CF7753"/>
    <w:rsid w:val="00CF79F4"/>
    <w:rsid w:val="00CF7C21"/>
    <w:rsid w:val="00D00578"/>
    <w:rsid w:val="00D00C44"/>
    <w:rsid w:val="00D00F33"/>
    <w:rsid w:val="00D00FD6"/>
    <w:rsid w:val="00D01065"/>
    <w:rsid w:val="00D019C8"/>
    <w:rsid w:val="00D021E3"/>
    <w:rsid w:val="00D02588"/>
    <w:rsid w:val="00D02D55"/>
    <w:rsid w:val="00D02FA6"/>
    <w:rsid w:val="00D0313D"/>
    <w:rsid w:val="00D03E69"/>
    <w:rsid w:val="00D03E6B"/>
    <w:rsid w:val="00D04296"/>
    <w:rsid w:val="00D043A5"/>
    <w:rsid w:val="00D04A63"/>
    <w:rsid w:val="00D04E80"/>
    <w:rsid w:val="00D05003"/>
    <w:rsid w:val="00D050DB"/>
    <w:rsid w:val="00D05338"/>
    <w:rsid w:val="00D0556E"/>
    <w:rsid w:val="00D05C07"/>
    <w:rsid w:val="00D05CE6"/>
    <w:rsid w:val="00D05FDA"/>
    <w:rsid w:val="00D0634E"/>
    <w:rsid w:val="00D06E5C"/>
    <w:rsid w:val="00D0752B"/>
    <w:rsid w:val="00D07567"/>
    <w:rsid w:val="00D076FC"/>
    <w:rsid w:val="00D11122"/>
    <w:rsid w:val="00D1126D"/>
    <w:rsid w:val="00D1164E"/>
    <w:rsid w:val="00D117CD"/>
    <w:rsid w:val="00D11827"/>
    <w:rsid w:val="00D11843"/>
    <w:rsid w:val="00D11A2E"/>
    <w:rsid w:val="00D11B70"/>
    <w:rsid w:val="00D11BAC"/>
    <w:rsid w:val="00D11C31"/>
    <w:rsid w:val="00D11D7C"/>
    <w:rsid w:val="00D12056"/>
    <w:rsid w:val="00D1239F"/>
    <w:rsid w:val="00D1297E"/>
    <w:rsid w:val="00D12BDD"/>
    <w:rsid w:val="00D12E47"/>
    <w:rsid w:val="00D12F1C"/>
    <w:rsid w:val="00D1351E"/>
    <w:rsid w:val="00D13972"/>
    <w:rsid w:val="00D13F4F"/>
    <w:rsid w:val="00D142A9"/>
    <w:rsid w:val="00D14561"/>
    <w:rsid w:val="00D145FC"/>
    <w:rsid w:val="00D14649"/>
    <w:rsid w:val="00D14A6B"/>
    <w:rsid w:val="00D14A7C"/>
    <w:rsid w:val="00D14A8D"/>
    <w:rsid w:val="00D15463"/>
    <w:rsid w:val="00D15C3D"/>
    <w:rsid w:val="00D15E6C"/>
    <w:rsid w:val="00D15F5E"/>
    <w:rsid w:val="00D164AB"/>
    <w:rsid w:val="00D1656F"/>
    <w:rsid w:val="00D16570"/>
    <w:rsid w:val="00D16644"/>
    <w:rsid w:val="00D16984"/>
    <w:rsid w:val="00D16C56"/>
    <w:rsid w:val="00D16FFC"/>
    <w:rsid w:val="00D17299"/>
    <w:rsid w:val="00D177DF"/>
    <w:rsid w:val="00D17BD7"/>
    <w:rsid w:val="00D17C07"/>
    <w:rsid w:val="00D20688"/>
    <w:rsid w:val="00D208BD"/>
    <w:rsid w:val="00D20A9F"/>
    <w:rsid w:val="00D20ADA"/>
    <w:rsid w:val="00D20DA9"/>
    <w:rsid w:val="00D2127E"/>
    <w:rsid w:val="00D212FE"/>
    <w:rsid w:val="00D2154B"/>
    <w:rsid w:val="00D21928"/>
    <w:rsid w:val="00D21E0D"/>
    <w:rsid w:val="00D220AE"/>
    <w:rsid w:val="00D2242B"/>
    <w:rsid w:val="00D224D6"/>
    <w:rsid w:val="00D2256F"/>
    <w:rsid w:val="00D22C6B"/>
    <w:rsid w:val="00D22FAA"/>
    <w:rsid w:val="00D23530"/>
    <w:rsid w:val="00D2360A"/>
    <w:rsid w:val="00D2365C"/>
    <w:rsid w:val="00D2377A"/>
    <w:rsid w:val="00D2397D"/>
    <w:rsid w:val="00D23B88"/>
    <w:rsid w:val="00D249FC"/>
    <w:rsid w:val="00D249FE"/>
    <w:rsid w:val="00D24A75"/>
    <w:rsid w:val="00D24BF1"/>
    <w:rsid w:val="00D24C8B"/>
    <w:rsid w:val="00D251B8"/>
    <w:rsid w:val="00D2558C"/>
    <w:rsid w:val="00D25F29"/>
    <w:rsid w:val="00D260B8"/>
    <w:rsid w:val="00D26383"/>
    <w:rsid w:val="00D26533"/>
    <w:rsid w:val="00D2697E"/>
    <w:rsid w:val="00D2750E"/>
    <w:rsid w:val="00D27719"/>
    <w:rsid w:val="00D27D21"/>
    <w:rsid w:val="00D30C9A"/>
    <w:rsid w:val="00D30CEE"/>
    <w:rsid w:val="00D30E12"/>
    <w:rsid w:val="00D30ECA"/>
    <w:rsid w:val="00D3152B"/>
    <w:rsid w:val="00D3152D"/>
    <w:rsid w:val="00D31619"/>
    <w:rsid w:val="00D31DA8"/>
    <w:rsid w:val="00D32351"/>
    <w:rsid w:val="00D32AF2"/>
    <w:rsid w:val="00D332EA"/>
    <w:rsid w:val="00D33AC2"/>
    <w:rsid w:val="00D33D0D"/>
    <w:rsid w:val="00D33D42"/>
    <w:rsid w:val="00D33E4B"/>
    <w:rsid w:val="00D33F58"/>
    <w:rsid w:val="00D34326"/>
    <w:rsid w:val="00D34495"/>
    <w:rsid w:val="00D344D3"/>
    <w:rsid w:val="00D345DF"/>
    <w:rsid w:val="00D347D6"/>
    <w:rsid w:val="00D34A61"/>
    <w:rsid w:val="00D34E14"/>
    <w:rsid w:val="00D355DB"/>
    <w:rsid w:val="00D3594C"/>
    <w:rsid w:val="00D35E28"/>
    <w:rsid w:val="00D362FA"/>
    <w:rsid w:val="00D363A2"/>
    <w:rsid w:val="00D36689"/>
    <w:rsid w:val="00D36A87"/>
    <w:rsid w:val="00D36ACD"/>
    <w:rsid w:val="00D36DFB"/>
    <w:rsid w:val="00D36F2C"/>
    <w:rsid w:val="00D37171"/>
    <w:rsid w:val="00D371E1"/>
    <w:rsid w:val="00D375AB"/>
    <w:rsid w:val="00D37710"/>
    <w:rsid w:val="00D3776E"/>
    <w:rsid w:val="00D37EB5"/>
    <w:rsid w:val="00D40C4B"/>
    <w:rsid w:val="00D40D38"/>
    <w:rsid w:val="00D411C5"/>
    <w:rsid w:val="00D4129B"/>
    <w:rsid w:val="00D41358"/>
    <w:rsid w:val="00D41982"/>
    <w:rsid w:val="00D41BBF"/>
    <w:rsid w:val="00D41D0D"/>
    <w:rsid w:val="00D4246F"/>
    <w:rsid w:val="00D4257C"/>
    <w:rsid w:val="00D42995"/>
    <w:rsid w:val="00D42BBB"/>
    <w:rsid w:val="00D42E6D"/>
    <w:rsid w:val="00D42F07"/>
    <w:rsid w:val="00D43310"/>
    <w:rsid w:val="00D4356A"/>
    <w:rsid w:val="00D4375F"/>
    <w:rsid w:val="00D437E2"/>
    <w:rsid w:val="00D43E10"/>
    <w:rsid w:val="00D43EAE"/>
    <w:rsid w:val="00D446ED"/>
    <w:rsid w:val="00D447B4"/>
    <w:rsid w:val="00D44876"/>
    <w:rsid w:val="00D44B87"/>
    <w:rsid w:val="00D45916"/>
    <w:rsid w:val="00D45A19"/>
    <w:rsid w:val="00D4613F"/>
    <w:rsid w:val="00D466A6"/>
    <w:rsid w:val="00D46F64"/>
    <w:rsid w:val="00D4704C"/>
    <w:rsid w:val="00D47075"/>
    <w:rsid w:val="00D470B7"/>
    <w:rsid w:val="00D470BD"/>
    <w:rsid w:val="00D47487"/>
    <w:rsid w:val="00D476D3"/>
    <w:rsid w:val="00D4771D"/>
    <w:rsid w:val="00D47ADA"/>
    <w:rsid w:val="00D47B15"/>
    <w:rsid w:val="00D50391"/>
    <w:rsid w:val="00D50B01"/>
    <w:rsid w:val="00D50B4D"/>
    <w:rsid w:val="00D50B51"/>
    <w:rsid w:val="00D50E90"/>
    <w:rsid w:val="00D5116D"/>
    <w:rsid w:val="00D51F1D"/>
    <w:rsid w:val="00D51F8F"/>
    <w:rsid w:val="00D525FE"/>
    <w:rsid w:val="00D52B92"/>
    <w:rsid w:val="00D52BDB"/>
    <w:rsid w:val="00D52C51"/>
    <w:rsid w:val="00D53178"/>
    <w:rsid w:val="00D53493"/>
    <w:rsid w:val="00D53576"/>
    <w:rsid w:val="00D53A22"/>
    <w:rsid w:val="00D53B3F"/>
    <w:rsid w:val="00D543FC"/>
    <w:rsid w:val="00D545BE"/>
    <w:rsid w:val="00D545EF"/>
    <w:rsid w:val="00D5531A"/>
    <w:rsid w:val="00D5578C"/>
    <w:rsid w:val="00D5580D"/>
    <w:rsid w:val="00D55817"/>
    <w:rsid w:val="00D56123"/>
    <w:rsid w:val="00D5662C"/>
    <w:rsid w:val="00D56AC1"/>
    <w:rsid w:val="00D56EBF"/>
    <w:rsid w:val="00D5720B"/>
    <w:rsid w:val="00D57310"/>
    <w:rsid w:val="00D573E2"/>
    <w:rsid w:val="00D576C0"/>
    <w:rsid w:val="00D57C14"/>
    <w:rsid w:val="00D57FA0"/>
    <w:rsid w:val="00D60C75"/>
    <w:rsid w:val="00D610A2"/>
    <w:rsid w:val="00D61960"/>
    <w:rsid w:val="00D61BB1"/>
    <w:rsid w:val="00D61C2B"/>
    <w:rsid w:val="00D625BD"/>
    <w:rsid w:val="00D626E9"/>
    <w:rsid w:val="00D62D0A"/>
    <w:rsid w:val="00D62DF7"/>
    <w:rsid w:val="00D631F3"/>
    <w:rsid w:val="00D6332C"/>
    <w:rsid w:val="00D63425"/>
    <w:rsid w:val="00D63584"/>
    <w:rsid w:val="00D635E5"/>
    <w:rsid w:val="00D6377C"/>
    <w:rsid w:val="00D63B8A"/>
    <w:rsid w:val="00D63B93"/>
    <w:rsid w:val="00D63C2F"/>
    <w:rsid w:val="00D63FB0"/>
    <w:rsid w:val="00D6458D"/>
    <w:rsid w:val="00D64A57"/>
    <w:rsid w:val="00D659CE"/>
    <w:rsid w:val="00D65A88"/>
    <w:rsid w:val="00D65D6F"/>
    <w:rsid w:val="00D65FBA"/>
    <w:rsid w:val="00D66388"/>
    <w:rsid w:val="00D66972"/>
    <w:rsid w:val="00D669AC"/>
    <w:rsid w:val="00D66BE3"/>
    <w:rsid w:val="00D66E93"/>
    <w:rsid w:val="00D67637"/>
    <w:rsid w:val="00D70523"/>
    <w:rsid w:val="00D70EC9"/>
    <w:rsid w:val="00D711CE"/>
    <w:rsid w:val="00D7130A"/>
    <w:rsid w:val="00D715DA"/>
    <w:rsid w:val="00D71632"/>
    <w:rsid w:val="00D71AA3"/>
    <w:rsid w:val="00D72D53"/>
    <w:rsid w:val="00D731F7"/>
    <w:rsid w:val="00D736FF"/>
    <w:rsid w:val="00D73987"/>
    <w:rsid w:val="00D739DF"/>
    <w:rsid w:val="00D73C39"/>
    <w:rsid w:val="00D73DD0"/>
    <w:rsid w:val="00D73EEC"/>
    <w:rsid w:val="00D73EFC"/>
    <w:rsid w:val="00D74663"/>
    <w:rsid w:val="00D75167"/>
    <w:rsid w:val="00D751A0"/>
    <w:rsid w:val="00D755DA"/>
    <w:rsid w:val="00D756B6"/>
    <w:rsid w:val="00D75890"/>
    <w:rsid w:val="00D75C36"/>
    <w:rsid w:val="00D75CF4"/>
    <w:rsid w:val="00D75FFB"/>
    <w:rsid w:val="00D767A1"/>
    <w:rsid w:val="00D769B7"/>
    <w:rsid w:val="00D76A25"/>
    <w:rsid w:val="00D76A3F"/>
    <w:rsid w:val="00D76B37"/>
    <w:rsid w:val="00D76B58"/>
    <w:rsid w:val="00D76C5E"/>
    <w:rsid w:val="00D76CEA"/>
    <w:rsid w:val="00D77C3C"/>
    <w:rsid w:val="00D80183"/>
    <w:rsid w:val="00D802E8"/>
    <w:rsid w:val="00D81DD9"/>
    <w:rsid w:val="00D82074"/>
    <w:rsid w:val="00D82206"/>
    <w:rsid w:val="00D823B1"/>
    <w:rsid w:val="00D82429"/>
    <w:rsid w:val="00D82AA8"/>
    <w:rsid w:val="00D835E5"/>
    <w:rsid w:val="00D83E57"/>
    <w:rsid w:val="00D84243"/>
    <w:rsid w:val="00D8426E"/>
    <w:rsid w:val="00D84D41"/>
    <w:rsid w:val="00D8500E"/>
    <w:rsid w:val="00D85339"/>
    <w:rsid w:val="00D853EC"/>
    <w:rsid w:val="00D8575F"/>
    <w:rsid w:val="00D85998"/>
    <w:rsid w:val="00D85E36"/>
    <w:rsid w:val="00D865F9"/>
    <w:rsid w:val="00D869FF"/>
    <w:rsid w:val="00D87555"/>
    <w:rsid w:val="00D87B7B"/>
    <w:rsid w:val="00D90415"/>
    <w:rsid w:val="00D905D5"/>
    <w:rsid w:val="00D91065"/>
    <w:rsid w:val="00D910B5"/>
    <w:rsid w:val="00D91884"/>
    <w:rsid w:val="00D91CDA"/>
    <w:rsid w:val="00D91D76"/>
    <w:rsid w:val="00D9203C"/>
    <w:rsid w:val="00D92D74"/>
    <w:rsid w:val="00D931CD"/>
    <w:rsid w:val="00D935F1"/>
    <w:rsid w:val="00D936E8"/>
    <w:rsid w:val="00D937E0"/>
    <w:rsid w:val="00D93D66"/>
    <w:rsid w:val="00D94176"/>
    <w:rsid w:val="00D942AC"/>
    <w:rsid w:val="00D94450"/>
    <w:rsid w:val="00D945EC"/>
    <w:rsid w:val="00D94923"/>
    <w:rsid w:val="00D954B2"/>
    <w:rsid w:val="00D954CE"/>
    <w:rsid w:val="00D95782"/>
    <w:rsid w:val="00D958E2"/>
    <w:rsid w:val="00D95D49"/>
    <w:rsid w:val="00D95D56"/>
    <w:rsid w:val="00D95D66"/>
    <w:rsid w:val="00D95FBB"/>
    <w:rsid w:val="00D960A8"/>
    <w:rsid w:val="00D961D2"/>
    <w:rsid w:val="00D964A8"/>
    <w:rsid w:val="00D966DD"/>
    <w:rsid w:val="00D96925"/>
    <w:rsid w:val="00D969F4"/>
    <w:rsid w:val="00D96A41"/>
    <w:rsid w:val="00D96E69"/>
    <w:rsid w:val="00D96FCD"/>
    <w:rsid w:val="00D97104"/>
    <w:rsid w:val="00D9725E"/>
    <w:rsid w:val="00D975F0"/>
    <w:rsid w:val="00D9761A"/>
    <w:rsid w:val="00D97726"/>
    <w:rsid w:val="00D9776D"/>
    <w:rsid w:val="00D977AF"/>
    <w:rsid w:val="00D9784C"/>
    <w:rsid w:val="00D97AFF"/>
    <w:rsid w:val="00D97BA2"/>
    <w:rsid w:val="00DA06AF"/>
    <w:rsid w:val="00DA13F9"/>
    <w:rsid w:val="00DA28E0"/>
    <w:rsid w:val="00DA3167"/>
    <w:rsid w:val="00DA31D8"/>
    <w:rsid w:val="00DA31E7"/>
    <w:rsid w:val="00DA3328"/>
    <w:rsid w:val="00DA34CF"/>
    <w:rsid w:val="00DA35F0"/>
    <w:rsid w:val="00DA365F"/>
    <w:rsid w:val="00DA3BDE"/>
    <w:rsid w:val="00DA3F4A"/>
    <w:rsid w:val="00DA43B5"/>
    <w:rsid w:val="00DA4D93"/>
    <w:rsid w:val="00DA4FCE"/>
    <w:rsid w:val="00DA53C9"/>
    <w:rsid w:val="00DA6038"/>
    <w:rsid w:val="00DA6055"/>
    <w:rsid w:val="00DA7216"/>
    <w:rsid w:val="00DA72C5"/>
    <w:rsid w:val="00DA77D7"/>
    <w:rsid w:val="00DA79C4"/>
    <w:rsid w:val="00DB0438"/>
    <w:rsid w:val="00DB0461"/>
    <w:rsid w:val="00DB055C"/>
    <w:rsid w:val="00DB0671"/>
    <w:rsid w:val="00DB0FC8"/>
    <w:rsid w:val="00DB15D2"/>
    <w:rsid w:val="00DB17CD"/>
    <w:rsid w:val="00DB18A9"/>
    <w:rsid w:val="00DB1B41"/>
    <w:rsid w:val="00DB1E08"/>
    <w:rsid w:val="00DB1F22"/>
    <w:rsid w:val="00DB233B"/>
    <w:rsid w:val="00DB2520"/>
    <w:rsid w:val="00DB29F6"/>
    <w:rsid w:val="00DB2A44"/>
    <w:rsid w:val="00DB2B06"/>
    <w:rsid w:val="00DB2FC5"/>
    <w:rsid w:val="00DB3AEE"/>
    <w:rsid w:val="00DB3F44"/>
    <w:rsid w:val="00DB4120"/>
    <w:rsid w:val="00DB415B"/>
    <w:rsid w:val="00DB419E"/>
    <w:rsid w:val="00DB44AF"/>
    <w:rsid w:val="00DB48BB"/>
    <w:rsid w:val="00DB5280"/>
    <w:rsid w:val="00DB53B8"/>
    <w:rsid w:val="00DB5690"/>
    <w:rsid w:val="00DB5CE9"/>
    <w:rsid w:val="00DB61E1"/>
    <w:rsid w:val="00DB65CD"/>
    <w:rsid w:val="00DB65F6"/>
    <w:rsid w:val="00DB6782"/>
    <w:rsid w:val="00DB6D23"/>
    <w:rsid w:val="00DB6DC6"/>
    <w:rsid w:val="00DB6EAB"/>
    <w:rsid w:val="00DB6F8E"/>
    <w:rsid w:val="00DB705C"/>
    <w:rsid w:val="00DB76AA"/>
    <w:rsid w:val="00DB77C5"/>
    <w:rsid w:val="00DB7809"/>
    <w:rsid w:val="00DB78E0"/>
    <w:rsid w:val="00DB7998"/>
    <w:rsid w:val="00DB7B51"/>
    <w:rsid w:val="00DB7F64"/>
    <w:rsid w:val="00DC0435"/>
    <w:rsid w:val="00DC0678"/>
    <w:rsid w:val="00DC1191"/>
    <w:rsid w:val="00DC14FC"/>
    <w:rsid w:val="00DC1523"/>
    <w:rsid w:val="00DC184F"/>
    <w:rsid w:val="00DC2409"/>
    <w:rsid w:val="00DC28AC"/>
    <w:rsid w:val="00DC2952"/>
    <w:rsid w:val="00DC2DBC"/>
    <w:rsid w:val="00DC2F2B"/>
    <w:rsid w:val="00DC306A"/>
    <w:rsid w:val="00DC3316"/>
    <w:rsid w:val="00DC36BD"/>
    <w:rsid w:val="00DC3995"/>
    <w:rsid w:val="00DC3DB0"/>
    <w:rsid w:val="00DC40D3"/>
    <w:rsid w:val="00DC44F3"/>
    <w:rsid w:val="00DC45B5"/>
    <w:rsid w:val="00DC460C"/>
    <w:rsid w:val="00DC475C"/>
    <w:rsid w:val="00DC5A41"/>
    <w:rsid w:val="00DC5E2C"/>
    <w:rsid w:val="00DC608F"/>
    <w:rsid w:val="00DC61EC"/>
    <w:rsid w:val="00DC621C"/>
    <w:rsid w:val="00DC64AC"/>
    <w:rsid w:val="00DC6D16"/>
    <w:rsid w:val="00DC7352"/>
    <w:rsid w:val="00DC7C88"/>
    <w:rsid w:val="00DC7E63"/>
    <w:rsid w:val="00DD0079"/>
    <w:rsid w:val="00DD00A0"/>
    <w:rsid w:val="00DD02BB"/>
    <w:rsid w:val="00DD05A3"/>
    <w:rsid w:val="00DD05D5"/>
    <w:rsid w:val="00DD0C0C"/>
    <w:rsid w:val="00DD0E46"/>
    <w:rsid w:val="00DD0E58"/>
    <w:rsid w:val="00DD1151"/>
    <w:rsid w:val="00DD140E"/>
    <w:rsid w:val="00DD1452"/>
    <w:rsid w:val="00DD164E"/>
    <w:rsid w:val="00DD178A"/>
    <w:rsid w:val="00DD17AC"/>
    <w:rsid w:val="00DD181A"/>
    <w:rsid w:val="00DD1A85"/>
    <w:rsid w:val="00DD21D8"/>
    <w:rsid w:val="00DD2C37"/>
    <w:rsid w:val="00DD2F6A"/>
    <w:rsid w:val="00DD3388"/>
    <w:rsid w:val="00DD3B93"/>
    <w:rsid w:val="00DD3D9E"/>
    <w:rsid w:val="00DD3E37"/>
    <w:rsid w:val="00DD3E55"/>
    <w:rsid w:val="00DD3ECB"/>
    <w:rsid w:val="00DD3F89"/>
    <w:rsid w:val="00DD44DC"/>
    <w:rsid w:val="00DD4747"/>
    <w:rsid w:val="00DD4AAD"/>
    <w:rsid w:val="00DD4D66"/>
    <w:rsid w:val="00DD50F4"/>
    <w:rsid w:val="00DD5263"/>
    <w:rsid w:val="00DD5495"/>
    <w:rsid w:val="00DD5853"/>
    <w:rsid w:val="00DD5CBA"/>
    <w:rsid w:val="00DD5F6C"/>
    <w:rsid w:val="00DD607F"/>
    <w:rsid w:val="00DD6230"/>
    <w:rsid w:val="00DD6259"/>
    <w:rsid w:val="00DD6472"/>
    <w:rsid w:val="00DD650C"/>
    <w:rsid w:val="00DD6A60"/>
    <w:rsid w:val="00DD6E14"/>
    <w:rsid w:val="00DD7721"/>
    <w:rsid w:val="00DD779A"/>
    <w:rsid w:val="00DD7D38"/>
    <w:rsid w:val="00DE07C5"/>
    <w:rsid w:val="00DE098F"/>
    <w:rsid w:val="00DE0B5F"/>
    <w:rsid w:val="00DE0CA5"/>
    <w:rsid w:val="00DE0F45"/>
    <w:rsid w:val="00DE1056"/>
    <w:rsid w:val="00DE1B53"/>
    <w:rsid w:val="00DE21AA"/>
    <w:rsid w:val="00DE2462"/>
    <w:rsid w:val="00DE28A1"/>
    <w:rsid w:val="00DE2A74"/>
    <w:rsid w:val="00DE2C43"/>
    <w:rsid w:val="00DE3060"/>
    <w:rsid w:val="00DE32D5"/>
    <w:rsid w:val="00DE32DB"/>
    <w:rsid w:val="00DE3846"/>
    <w:rsid w:val="00DE3B26"/>
    <w:rsid w:val="00DE3DBD"/>
    <w:rsid w:val="00DE3E00"/>
    <w:rsid w:val="00DE4417"/>
    <w:rsid w:val="00DE4438"/>
    <w:rsid w:val="00DE45EE"/>
    <w:rsid w:val="00DE4679"/>
    <w:rsid w:val="00DE46D2"/>
    <w:rsid w:val="00DE4899"/>
    <w:rsid w:val="00DE55E0"/>
    <w:rsid w:val="00DE5B31"/>
    <w:rsid w:val="00DE5E33"/>
    <w:rsid w:val="00DE5EC6"/>
    <w:rsid w:val="00DE616B"/>
    <w:rsid w:val="00DE65AB"/>
    <w:rsid w:val="00DE6C7A"/>
    <w:rsid w:val="00DE7462"/>
    <w:rsid w:val="00DE764E"/>
    <w:rsid w:val="00DE78F0"/>
    <w:rsid w:val="00DE796B"/>
    <w:rsid w:val="00DE7997"/>
    <w:rsid w:val="00DE7B1E"/>
    <w:rsid w:val="00DF027D"/>
    <w:rsid w:val="00DF0B64"/>
    <w:rsid w:val="00DF0B9C"/>
    <w:rsid w:val="00DF0DEF"/>
    <w:rsid w:val="00DF122B"/>
    <w:rsid w:val="00DF1723"/>
    <w:rsid w:val="00DF2057"/>
    <w:rsid w:val="00DF2463"/>
    <w:rsid w:val="00DF24AC"/>
    <w:rsid w:val="00DF286D"/>
    <w:rsid w:val="00DF2AA3"/>
    <w:rsid w:val="00DF2BF2"/>
    <w:rsid w:val="00DF2D63"/>
    <w:rsid w:val="00DF3152"/>
    <w:rsid w:val="00DF348C"/>
    <w:rsid w:val="00DF3DB3"/>
    <w:rsid w:val="00DF41A8"/>
    <w:rsid w:val="00DF445B"/>
    <w:rsid w:val="00DF4B95"/>
    <w:rsid w:val="00DF4C67"/>
    <w:rsid w:val="00DF4FB7"/>
    <w:rsid w:val="00DF516F"/>
    <w:rsid w:val="00DF5BFE"/>
    <w:rsid w:val="00DF6192"/>
    <w:rsid w:val="00DF6212"/>
    <w:rsid w:val="00DF69DA"/>
    <w:rsid w:val="00DF6A7E"/>
    <w:rsid w:val="00DF6B8A"/>
    <w:rsid w:val="00DF6C32"/>
    <w:rsid w:val="00DF6FDD"/>
    <w:rsid w:val="00DF709B"/>
    <w:rsid w:val="00DF7788"/>
    <w:rsid w:val="00DF7BA4"/>
    <w:rsid w:val="00DF7C2D"/>
    <w:rsid w:val="00DF7EC7"/>
    <w:rsid w:val="00DF7ED2"/>
    <w:rsid w:val="00DF7F3D"/>
    <w:rsid w:val="00DF7FCA"/>
    <w:rsid w:val="00E000CC"/>
    <w:rsid w:val="00E000DE"/>
    <w:rsid w:val="00E00450"/>
    <w:rsid w:val="00E00545"/>
    <w:rsid w:val="00E005D5"/>
    <w:rsid w:val="00E00743"/>
    <w:rsid w:val="00E007F7"/>
    <w:rsid w:val="00E00947"/>
    <w:rsid w:val="00E00B7D"/>
    <w:rsid w:val="00E0118D"/>
    <w:rsid w:val="00E014F1"/>
    <w:rsid w:val="00E0150E"/>
    <w:rsid w:val="00E01563"/>
    <w:rsid w:val="00E017F2"/>
    <w:rsid w:val="00E01A7D"/>
    <w:rsid w:val="00E01A92"/>
    <w:rsid w:val="00E01E8B"/>
    <w:rsid w:val="00E02561"/>
    <w:rsid w:val="00E028CE"/>
    <w:rsid w:val="00E030E0"/>
    <w:rsid w:val="00E03A31"/>
    <w:rsid w:val="00E03AF3"/>
    <w:rsid w:val="00E046CA"/>
    <w:rsid w:val="00E04924"/>
    <w:rsid w:val="00E04A0B"/>
    <w:rsid w:val="00E050FE"/>
    <w:rsid w:val="00E05388"/>
    <w:rsid w:val="00E057F4"/>
    <w:rsid w:val="00E05EA3"/>
    <w:rsid w:val="00E06065"/>
    <w:rsid w:val="00E066DD"/>
    <w:rsid w:val="00E06754"/>
    <w:rsid w:val="00E069C6"/>
    <w:rsid w:val="00E06C01"/>
    <w:rsid w:val="00E06EEC"/>
    <w:rsid w:val="00E0713F"/>
    <w:rsid w:val="00E0731F"/>
    <w:rsid w:val="00E0758C"/>
    <w:rsid w:val="00E07AB3"/>
    <w:rsid w:val="00E07B23"/>
    <w:rsid w:val="00E1016E"/>
    <w:rsid w:val="00E1076D"/>
    <w:rsid w:val="00E10B4F"/>
    <w:rsid w:val="00E10E45"/>
    <w:rsid w:val="00E10EBD"/>
    <w:rsid w:val="00E11096"/>
    <w:rsid w:val="00E110DF"/>
    <w:rsid w:val="00E11456"/>
    <w:rsid w:val="00E114D5"/>
    <w:rsid w:val="00E11758"/>
    <w:rsid w:val="00E11C2E"/>
    <w:rsid w:val="00E11C5A"/>
    <w:rsid w:val="00E12AEA"/>
    <w:rsid w:val="00E12B38"/>
    <w:rsid w:val="00E12BB2"/>
    <w:rsid w:val="00E12D07"/>
    <w:rsid w:val="00E133B9"/>
    <w:rsid w:val="00E13D14"/>
    <w:rsid w:val="00E13D3B"/>
    <w:rsid w:val="00E1441D"/>
    <w:rsid w:val="00E14778"/>
    <w:rsid w:val="00E14785"/>
    <w:rsid w:val="00E14A1F"/>
    <w:rsid w:val="00E14AD2"/>
    <w:rsid w:val="00E1505F"/>
    <w:rsid w:val="00E159B7"/>
    <w:rsid w:val="00E15C0E"/>
    <w:rsid w:val="00E15DA0"/>
    <w:rsid w:val="00E161DE"/>
    <w:rsid w:val="00E16C6F"/>
    <w:rsid w:val="00E170A8"/>
    <w:rsid w:val="00E17397"/>
    <w:rsid w:val="00E176D1"/>
    <w:rsid w:val="00E17934"/>
    <w:rsid w:val="00E17E45"/>
    <w:rsid w:val="00E20480"/>
    <w:rsid w:val="00E206B3"/>
    <w:rsid w:val="00E2085E"/>
    <w:rsid w:val="00E20976"/>
    <w:rsid w:val="00E209B8"/>
    <w:rsid w:val="00E20D7B"/>
    <w:rsid w:val="00E216E0"/>
    <w:rsid w:val="00E218A5"/>
    <w:rsid w:val="00E21BA6"/>
    <w:rsid w:val="00E21EAC"/>
    <w:rsid w:val="00E226F5"/>
    <w:rsid w:val="00E22927"/>
    <w:rsid w:val="00E22A1C"/>
    <w:rsid w:val="00E22FB9"/>
    <w:rsid w:val="00E23C0A"/>
    <w:rsid w:val="00E23DCB"/>
    <w:rsid w:val="00E23F8C"/>
    <w:rsid w:val="00E244FE"/>
    <w:rsid w:val="00E249AA"/>
    <w:rsid w:val="00E24BE7"/>
    <w:rsid w:val="00E24DD7"/>
    <w:rsid w:val="00E24E2A"/>
    <w:rsid w:val="00E24EFD"/>
    <w:rsid w:val="00E258DF"/>
    <w:rsid w:val="00E25E10"/>
    <w:rsid w:val="00E2623F"/>
    <w:rsid w:val="00E2692E"/>
    <w:rsid w:val="00E26AF2"/>
    <w:rsid w:val="00E2736C"/>
    <w:rsid w:val="00E27812"/>
    <w:rsid w:val="00E27854"/>
    <w:rsid w:val="00E27869"/>
    <w:rsid w:val="00E27949"/>
    <w:rsid w:val="00E30031"/>
    <w:rsid w:val="00E30386"/>
    <w:rsid w:val="00E30421"/>
    <w:rsid w:val="00E30825"/>
    <w:rsid w:val="00E30D32"/>
    <w:rsid w:val="00E30D8F"/>
    <w:rsid w:val="00E31098"/>
    <w:rsid w:val="00E3139A"/>
    <w:rsid w:val="00E31711"/>
    <w:rsid w:val="00E320F9"/>
    <w:rsid w:val="00E323F1"/>
    <w:rsid w:val="00E32977"/>
    <w:rsid w:val="00E32D28"/>
    <w:rsid w:val="00E32D42"/>
    <w:rsid w:val="00E3340F"/>
    <w:rsid w:val="00E3424E"/>
    <w:rsid w:val="00E345F3"/>
    <w:rsid w:val="00E3498B"/>
    <w:rsid w:val="00E34C3E"/>
    <w:rsid w:val="00E34C55"/>
    <w:rsid w:val="00E350F5"/>
    <w:rsid w:val="00E35146"/>
    <w:rsid w:val="00E351D9"/>
    <w:rsid w:val="00E35E8E"/>
    <w:rsid w:val="00E35F95"/>
    <w:rsid w:val="00E35FB8"/>
    <w:rsid w:val="00E36031"/>
    <w:rsid w:val="00E361D9"/>
    <w:rsid w:val="00E3660E"/>
    <w:rsid w:val="00E368EF"/>
    <w:rsid w:val="00E3725D"/>
    <w:rsid w:val="00E378D7"/>
    <w:rsid w:val="00E37907"/>
    <w:rsid w:val="00E379CF"/>
    <w:rsid w:val="00E37C2F"/>
    <w:rsid w:val="00E37D62"/>
    <w:rsid w:val="00E40143"/>
    <w:rsid w:val="00E405D4"/>
    <w:rsid w:val="00E40F7D"/>
    <w:rsid w:val="00E4113B"/>
    <w:rsid w:val="00E4119E"/>
    <w:rsid w:val="00E41944"/>
    <w:rsid w:val="00E42501"/>
    <w:rsid w:val="00E4299E"/>
    <w:rsid w:val="00E42F28"/>
    <w:rsid w:val="00E43189"/>
    <w:rsid w:val="00E431CB"/>
    <w:rsid w:val="00E4334A"/>
    <w:rsid w:val="00E437C0"/>
    <w:rsid w:val="00E4384F"/>
    <w:rsid w:val="00E4409A"/>
    <w:rsid w:val="00E441F2"/>
    <w:rsid w:val="00E4438B"/>
    <w:rsid w:val="00E44442"/>
    <w:rsid w:val="00E449DF"/>
    <w:rsid w:val="00E44F05"/>
    <w:rsid w:val="00E45010"/>
    <w:rsid w:val="00E451A7"/>
    <w:rsid w:val="00E4526E"/>
    <w:rsid w:val="00E45556"/>
    <w:rsid w:val="00E45BBA"/>
    <w:rsid w:val="00E45DE4"/>
    <w:rsid w:val="00E45EC8"/>
    <w:rsid w:val="00E4619D"/>
    <w:rsid w:val="00E464B8"/>
    <w:rsid w:val="00E46561"/>
    <w:rsid w:val="00E466DF"/>
    <w:rsid w:val="00E46A18"/>
    <w:rsid w:val="00E46F62"/>
    <w:rsid w:val="00E470D1"/>
    <w:rsid w:val="00E47442"/>
    <w:rsid w:val="00E50088"/>
    <w:rsid w:val="00E503C1"/>
    <w:rsid w:val="00E506CE"/>
    <w:rsid w:val="00E50C3F"/>
    <w:rsid w:val="00E50D25"/>
    <w:rsid w:val="00E511B5"/>
    <w:rsid w:val="00E51366"/>
    <w:rsid w:val="00E5195D"/>
    <w:rsid w:val="00E51D91"/>
    <w:rsid w:val="00E51F75"/>
    <w:rsid w:val="00E52515"/>
    <w:rsid w:val="00E529F6"/>
    <w:rsid w:val="00E5300B"/>
    <w:rsid w:val="00E53179"/>
    <w:rsid w:val="00E532DB"/>
    <w:rsid w:val="00E5346E"/>
    <w:rsid w:val="00E53AC4"/>
    <w:rsid w:val="00E53CD6"/>
    <w:rsid w:val="00E53F20"/>
    <w:rsid w:val="00E541F9"/>
    <w:rsid w:val="00E542F6"/>
    <w:rsid w:val="00E54792"/>
    <w:rsid w:val="00E54939"/>
    <w:rsid w:val="00E54943"/>
    <w:rsid w:val="00E549A1"/>
    <w:rsid w:val="00E54A03"/>
    <w:rsid w:val="00E5570C"/>
    <w:rsid w:val="00E558A3"/>
    <w:rsid w:val="00E56087"/>
    <w:rsid w:val="00E56190"/>
    <w:rsid w:val="00E56293"/>
    <w:rsid w:val="00E563D0"/>
    <w:rsid w:val="00E56A80"/>
    <w:rsid w:val="00E56DF7"/>
    <w:rsid w:val="00E56F72"/>
    <w:rsid w:val="00E5731B"/>
    <w:rsid w:val="00E57451"/>
    <w:rsid w:val="00E579E6"/>
    <w:rsid w:val="00E602B6"/>
    <w:rsid w:val="00E604C9"/>
    <w:rsid w:val="00E60955"/>
    <w:rsid w:val="00E609DB"/>
    <w:rsid w:val="00E60A45"/>
    <w:rsid w:val="00E60FB6"/>
    <w:rsid w:val="00E61873"/>
    <w:rsid w:val="00E620E6"/>
    <w:rsid w:val="00E62708"/>
    <w:rsid w:val="00E62D4D"/>
    <w:rsid w:val="00E62DF0"/>
    <w:rsid w:val="00E62ED8"/>
    <w:rsid w:val="00E62FD5"/>
    <w:rsid w:val="00E632A1"/>
    <w:rsid w:val="00E6338C"/>
    <w:rsid w:val="00E6393F"/>
    <w:rsid w:val="00E63BA1"/>
    <w:rsid w:val="00E63E40"/>
    <w:rsid w:val="00E64376"/>
    <w:rsid w:val="00E64378"/>
    <w:rsid w:val="00E64C83"/>
    <w:rsid w:val="00E64D89"/>
    <w:rsid w:val="00E650C5"/>
    <w:rsid w:val="00E65165"/>
    <w:rsid w:val="00E652CA"/>
    <w:rsid w:val="00E65437"/>
    <w:rsid w:val="00E6554F"/>
    <w:rsid w:val="00E658FA"/>
    <w:rsid w:val="00E65964"/>
    <w:rsid w:val="00E65B5E"/>
    <w:rsid w:val="00E66345"/>
    <w:rsid w:val="00E666F2"/>
    <w:rsid w:val="00E66BFA"/>
    <w:rsid w:val="00E66C60"/>
    <w:rsid w:val="00E66F76"/>
    <w:rsid w:val="00E6713C"/>
    <w:rsid w:val="00E671FC"/>
    <w:rsid w:val="00E675FE"/>
    <w:rsid w:val="00E67627"/>
    <w:rsid w:val="00E678D3"/>
    <w:rsid w:val="00E6797E"/>
    <w:rsid w:val="00E679A1"/>
    <w:rsid w:val="00E67BFA"/>
    <w:rsid w:val="00E67C15"/>
    <w:rsid w:val="00E70023"/>
    <w:rsid w:val="00E70470"/>
    <w:rsid w:val="00E706C3"/>
    <w:rsid w:val="00E708EA"/>
    <w:rsid w:val="00E709AE"/>
    <w:rsid w:val="00E70FA9"/>
    <w:rsid w:val="00E7105C"/>
    <w:rsid w:val="00E717EE"/>
    <w:rsid w:val="00E72160"/>
    <w:rsid w:val="00E723BA"/>
    <w:rsid w:val="00E7259A"/>
    <w:rsid w:val="00E725E2"/>
    <w:rsid w:val="00E7271F"/>
    <w:rsid w:val="00E72861"/>
    <w:rsid w:val="00E72C8F"/>
    <w:rsid w:val="00E72CBB"/>
    <w:rsid w:val="00E731F9"/>
    <w:rsid w:val="00E7321C"/>
    <w:rsid w:val="00E73369"/>
    <w:rsid w:val="00E7341E"/>
    <w:rsid w:val="00E73554"/>
    <w:rsid w:val="00E7380D"/>
    <w:rsid w:val="00E739C0"/>
    <w:rsid w:val="00E73B94"/>
    <w:rsid w:val="00E740D9"/>
    <w:rsid w:val="00E7424E"/>
    <w:rsid w:val="00E746DB"/>
    <w:rsid w:val="00E74AFE"/>
    <w:rsid w:val="00E74B70"/>
    <w:rsid w:val="00E74C5A"/>
    <w:rsid w:val="00E756A9"/>
    <w:rsid w:val="00E7589C"/>
    <w:rsid w:val="00E75C6F"/>
    <w:rsid w:val="00E76502"/>
    <w:rsid w:val="00E769E2"/>
    <w:rsid w:val="00E77010"/>
    <w:rsid w:val="00E778B5"/>
    <w:rsid w:val="00E77B04"/>
    <w:rsid w:val="00E77D56"/>
    <w:rsid w:val="00E77DC4"/>
    <w:rsid w:val="00E8003C"/>
    <w:rsid w:val="00E8066B"/>
    <w:rsid w:val="00E80EC4"/>
    <w:rsid w:val="00E81427"/>
    <w:rsid w:val="00E81643"/>
    <w:rsid w:val="00E82508"/>
    <w:rsid w:val="00E82645"/>
    <w:rsid w:val="00E82652"/>
    <w:rsid w:val="00E82C3E"/>
    <w:rsid w:val="00E82C46"/>
    <w:rsid w:val="00E8320E"/>
    <w:rsid w:val="00E8333C"/>
    <w:rsid w:val="00E834CD"/>
    <w:rsid w:val="00E834F4"/>
    <w:rsid w:val="00E83670"/>
    <w:rsid w:val="00E83CF9"/>
    <w:rsid w:val="00E83DCA"/>
    <w:rsid w:val="00E840C4"/>
    <w:rsid w:val="00E84D00"/>
    <w:rsid w:val="00E8509A"/>
    <w:rsid w:val="00E851F8"/>
    <w:rsid w:val="00E85DAA"/>
    <w:rsid w:val="00E86044"/>
    <w:rsid w:val="00E86793"/>
    <w:rsid w:val="00E86C58"/>
    <w:rsid w:val="00E87165"/>
    <w:rsid w:val="00E87ADE"/>
    <w:rsid w:val="00E87F34"/>
    <w:rsid w:val="00E902C8"/>
    <w:rsid w:val="00E903C0"/>
    <w:rsid w:val="00E904CF"/>
    <w:rsid w:val="00E906F9"/>
    <w:rsid w:val="00E90932"/>
    <w:rsid w:val="00E90B5A"/>
    <w:rsid w:val="00E90FE5"/>
    <w:rsid w:val="00E91A02"/>
    <w:rsid w:val="00E91FAA"/>
    <w:rsid w:val="00E920BD"/>
    <w:rsid w:val="00E9227B"/>
    <w:rsid w:val="00E922F6"/>
    <w:rsid w:val="00E92937"/>
    <w:rsid w:val="00E92A40"/>
    <w:rsid w:val="00E933A5"/>
    <w:rsid w:val="00E935AB"/>
    <w:rsid w:val="00E937D6"/>
    <w:rsid w:val="00E9384B"/>
    <w:rsid w:val="00E93866"/>
    <w:rsid w:val="00E93A11"/>
    <w:rsid w:val="00E93E42"/>
    <w:rsid w:val="00E93EBB"/>
    <w:rsid w:val="00E942E0"/>
    <w:rsid w:val="00E94AA1"/>
    <w:rsid w:val="00E952CD"/>
    <w:rsid w:val="00E955B1"/>
    <w:rsid w:val="00E95A32"/>
    <w:rsid w:val="00E95CC9"/>
    <w:rsid w:val="00E96821"/>
    <w:rsid w:val="00E96B4A"/>
    <w:rsid w:val="00E971DD"/>
    <w:rsid w:val="00E972D7"/>
    <w:rsid w:val="00E97637"/>
    <w:rsid w:val="00E97915"/>
    <w:rsid w:val="00E97995"/>
    <w:rsid w:val="00E979BE"/>
    <w:rsid w:val="00E97CB1"/>
    <w:rsid w:val="00E97E8D"/>
    <w:rsid w:val="00EA00F5"/>
    <w:rsid w:val="00EA023E"/>
    <w:rsid w:val="00EA0522"/>
    <w:rsid w:val="00EA05C1"/>
    <w:rsid w:val="00EA0823"/>
    <w:rsid w:val="00EA0AFD"/>
    <w:rsid w:val="00EA0E2F"/>
    <w:rsid w:val="00EA0EC0"/>
    <w:rsid w:val="00EA15E9"/>
    <w:rsid w:val="00EA1792"/>
    <w:rsid w:val="00EA1828"/>
    <w:rsid w:val="00EA1FD1"/>
    <w:rsid w:val="00EA2433"/>
    <w:rsid w:val="00EA2A5A"/>
    <w:rsid w:val="00EA2B65"/>
    <w:rsid w:val="00EA2BDB"/>
    <w:rsid w:val="00EA2F41"/>
    <w:rsid w:val="00EA3235"/>
    <w:rsid w:val="00EA4983"/>
    <w:rsid w:val="00EA4B6D"/>
    <w:rsid w:val="00EA59A2"/>
    <w:rsid w:val="00EA59FF"/>
    <w:rsid w:val="00EA5B40"/>
    <w:rsid w:val="00EA5DE4"/>
    <w:rsid w:val="00EA6087"/>
    <w:rsid w:val="00EA60C1"/>
    <w:rsid w:val="00EA61CF"/>
    <w:rsid w:val="00EA6310"/>
    <w:rsid w:val="00EA675B"/>
    <w:rsid w:val="00EA689E"/>
    <w:rsid w:val="00EA6AA9"/>
    <w:rsid w:val="00EA6CF6"/>
    <w:rsid w:val="00EA6EC6"/>
    <w:rsid w:val="00EA6EE4"/>
    <w:rsid w:val="00EA76A7"/>
    <w:rsid w:val="00EA7AD0"/>
    <w:rsid w:val="00EA7C91"/>
    <w:rsid w:val="00EA7FBC"/>
    <w:rsid w:val="00EB0403"/>
    <w:rsid w:val="00EB065E"/>
    <w:rsid w:val="00EB1425"/>
    <w:rsid w:val="00EB1720"/>
    <w:rsid w:val="00EB1775"/>
    <w:rsid w:val="00EB18FA"/>
    <w:rsid w:val="00EB1BD8"/>
    <w:rsid w:val="00EB2E83"/>
    <w:rsid w:val="00EB3550"/>
    <w:rsid w:val="00EB35EB"/>
    <w:rsid w:val="00EB38E9"/>
    <w:rsid w:val="00EB391E"/>
    <w:rsid w:val="00EB3D1D"/>
    <w:rsid w:val="00EB3DC9"/>
    <w:rsid w:val="00EB4495"/>
    <w:rsid w:val="00EB48E2"/>
    <w:rsid w:val="00EB4DE3"/>
    <w:rsid w:val="00EB5472"/>
    <w:rsid w:val="00EB54D7"/>
    <w:rsid w:val="00EB6076"/>
    <w:rsid w:val="00EB6106"/>
    <w:rsid w:val="00EB63B3"/>
    <w:rsid w:val="00EB64CF"/>
    <w:rsid w:val="00EB6778"/>
    <w:rsid w:val="00EB70A4"/>
    <w:rsid w:val="00EB71F2"/>
    <w:rsid w:val="00EB787C"/>
    <w:rsid w:val="00EB79F5"/>
    <w:rsid w:val="00EB7A5B"/>
    <w:rsid w:val="00EB7BE9"/>
    <w:rsid w:val="00EC0405"/>
    <w:rsid w:val="00EC0448"/>
    <w:rsid w:val="00EC05B7"/>
    <w:rsid w:val="00EC0BAC"/>
    <w:rsid w:val="00EC13C7"/>
    <w:rsid w:val="00EC1522"/>
    <w:rsid w:val="00EC1656"/>
    <w:rsid w:val="00EC16A4"/>
    <w:rsid w:val="00EC1C5A"/>
    <w:rsid w:val="00EC1D93"/>
    <w:rsid w:val="00EC1E6A"/>
    <w:rsid w:val="00EC1F85"/>
    <w:rsid w:val="00EC221F"/>
    <w:rsid w:val="00EC2710"/>
    <w:rsid w:val="00EC2C56"/>
    <w:rsid w:val="00EC32DE"/>
    <w:rsid w:val="00EC33C8"/>
    <w:rsid w:val="00EC3FC1"/>
    <w:rsid w:val="00EC4145"/>
    <w:rsid w:val="00EC4CB4"/>
    <w:rsid w:val="00EC5148"/>
    <w:rsid w:val="00EC5D95"/>
    <w:rsid w:val="00EC5E02"/>
    <w:rsid w:val="00EC5F88"/>
    <w:rsid w:val="00EC6A86"/>
    <w:rsid w:val="00EC71AB"/>
    <w:rsid w:val="00EC76D2"/>
    <w:rsid w:val="00EC7A5D"/>
    <w:rsid w:val="00EC7BD4"/>
    <w:rsid w:val="00ED02AA"/>
    <w:rsid w:val="00ED0357"/>
    <w:rsid w:val="00ED047C"/>
    <w:rsid w:val="00ED071D"/>
    <w:rsid w:val="00ED07DC"/>
    <w:rsid w:val="00ED08E9"/>
    <w:rsid w:val="00ED0DF5"/>
    <w:rsid w:val="00ED1087"/>
    <w:rsid w:val="00ED1DAC"/>
    <w:rsid w:val="00ED1DBA"/>
    <w:rsid w:val="00ED1DC7"/>
    <w:rsid w:val="00ED1E3F"/>
    <w:rsid w:val="00ED20C2"/>
    <w:rsid w:val="00ED2935"/>
    <w:rsid w:val="00ED2B7F"/>
    <w:rsid w:val="00ED33E5"/>
    <w:rsid w:val="00ED38CD"/>
    <w:rsid w:val="00ED3AB6"/>
    <w:rsid w:val="00ED3D64"/>
    <w:rsid w:val="00ED4112"/>
    <w:rsid w:val="00ED4377"/>
    <w:rsid w:val="00ED45C4"/>
    <w:rsid w:val="00ED491D"/>
    <w:rsid w:val="00ED4D49"/>
    <w:rsid w:val="00ED4E6F"/>
    <w:rsid w:val="00ED5A4A"/>
    <w:rsid w:val="00ED5C06"/>
    <w:rsid w:val="00ED6025"/>
    <w:rsid w:val="00ED6121"/>
    <w:rsid w:val="00ED6B2C"/>
    <w:rsid w:val="00ED6E99"/>
    <w:rsid w:val="00ED6F80"/>
    <w:rsid w:val="00ED707C"/>
    <w:rsid w:val="00ED77B3"/>
    <w:rsid w:val="00ED7BDF"/>
    <w:rsid w:val="00ED7C55"/>
    <w:rsid w:val="00ED7D33"/>
    <w:rsid w:val="00ED7D77"/>
    <w:rsid w:val="00ED7D89"/>
    <w:rsid w:val="00ED7EDD"/>
    <w:rsid w:val="00EE0C7D"/>
    <w:rsid w:val="00EE0DA0"/>
    <w:rsid w:val="00EE0FBA"/>
    <w:rsid w:val="00EE17CA"/>
    <w:rsid w:val="00EE1AF6"/>
    <w:rsid w:val="00EE1CA1"/>
    <w:rsid w:val="00EE222C"/>
    <w:rsid w:val="00EE264B"/>
    <w:rsid w:val="00EE313E"/>
    <w:rsid w:val="00EE3437"/>
    <w:rsid w:val="00EE344C"/>
    <w:rsid w:val="00EE3617"/>
    <w:rsid w:val="00EE372B"/>
    <w:rsid w:val="00EE389D"/>
    <w:rsid w:val="00EE3FB6"/>
    <w:rsid w:val="00EE420B"/>
    <w:rsid w:val="00EE4E5C"/>
    <w:rsid w:val="00EE4F9C"/>
    <w:rsid w:val="00EE5316"/>
    <w:rsid w:val="00EE56C6"/>
    <w:rsid w:val="00EE58A2"/>
    <w:rsid w:val="00EE59BE"/>
    <w:rsid w:val="00EE5BFE"/>
    <w:rsid w:val="00EE617B"/>
    <w:rsid w:val="00EE61D8"/>
    <w:rsid w:val="00EE659F"/>
    <w:rsid w:val="00EE66BC"/>
    <w:rsid w:val="00EE68AD"/>
    <w:rsid w:val="00EE69FD"/>
    <w:rsid w:val="00EE6CD5"/>
    <w:rsid w:val="00EE70D4"/>
    <w:rsid w:val="00EE7140"/>
    <w:rsid w:val="00EE74A5"/>
    <w:rsid w:val="00EE75D2"/>
    <w:rsid w:val="00EE778B"/>
    <w:rsid w:val="00EE7FEB"/>
    <w:rsid w:val="00EF09DA"/>
    <w:rsid w:val="00EF0D7F"/>
    <w:rsid w:val="00EF1013"/>
    <w:rsid w:val="00EF13DA"/>
    <w:rsid w:val="00EF14A6"/>
    <w:rsid w:val="00EF160D"/>
    <w:rsid w:val="00EF2099"/>
    <w:rsid w:val="00EF2178"/>
    <w:rsid w:val="00EF22EE"/>
    <w:rsid w:val="00EF24C0"/>
    <w:rsid w:val="00EF271C"/>
    <w:rsid w:val="00EF27AC"/>
    <w:rsid w:val="00EF27BD"/>
    <w:rsid w:val="00EF2D4D"/>
    <w:rsid w:val="00EF361A"/>
    <w:rsid w:val="00EF3981"/>
    <w:rsid w:val="00EF3E34"/>
    <w:rsid w:val="00EF43C1"/>
    <w:rsid w:val="00EF4B2B"/>
    <w:rsid w:val="00EF4BDD"/>
    <w:rsid w:val="00EF5859"/>
    <w:rsid w:val="00EF5F76"/>
    <w:rsid w:val="00EF65F6"/>
    <w:rsid w:val="00EF66BF"/>
    <w:rsid w:val="00EF6760"/>
    <w:rsid w:val="00EF73B9"/>
    <w:rsid w:val="00EF73CC"/>
    <w:rsid w:val="00EF76A6"/>
    <w:rsid w:val="00EF7B17"/>
    <w:rsid w:val="00F000D2"/>
    <w:rsid w:val="00F0046F"/>
    <w:rsid w:val="00F00B2D"/>
    <w:rsid w:val="00F00C41"/>
    <w:rsid w:val="00F00C89"/>
    <w:rsid w:val="00F00CCC"/>
    <w:rsid w:val="00F00CD6"/>
    <w:rsid w:val="00F00D40"/>
    <w:rsid w:val="00F00E7F"/>
    <w:rsid w:val="00F0116A"/>
    <w:rsid w:val="00F0131D"/>
    <w:rsid w:val="00F01338"/>
    <w:rsid w:val="00F01445"/>
    <w:rsid w:val="00F01896"/>
    <w:rsid w:val="00F018B3"/>
    <w:rsid w:val="00F01908"/>
    <w:rsid w:val="00F01B47"/>
    <w:rsid w:val="00F01D51"/>
    <w:rsid w:val="00F021F5"/>
    <w:rsid w:val="00F02433"/>
    <w:rsid w:val="00F025E0"/>
    <w:rsid w:val="00F02B7C"/>
    <w:rsid w:val="00F0357D"/>
    <w:rsid w:val="00F03D25"/>
    <w:rsid w:val="00F03E40"/>
    <w:rsid w:val="00F04213"/>
    <w:rsid w:val="00F0439D"/>
    <w:rsid w:val="00F04885"/>
    <w:rsid w:val="00F04E90"/>
    <w:rsid w:val="00F059CD"/>
    <w:rsid w:val="00F05B31"/>
    <w:rsid w:val="00F05B3A"/>
    <w:rsid w:val="00F05BFC"/>
    <w:rsid w:val="00F05D46"/>
    <w:rsid w:val="00F062D7"/>
    <w:rsid w:val="00F06643"/>
    <w:rsid w:val="00F0673D"/>
    <w:rsid w:val="00F067FA"/>
    <w:rsid w:val="00F06CE7"/>
    <w:rsid w:val="00F06DD4"/>
    <w:rsid w:val="00F070FD"/>
    <w:rsid w:val="00F07215"/>
    <w:rsid w:val="00F07389"/>
    <w:rsid w:val="00F07602"/>
    <w:rsid w:val="00F0786D"/>
    <w:rsid w:val="00F0792E"/>
    <w:rsid w:val="00F079CC"/>
    <w:rsid w:val="00F07E88"/>
    <w:rsid w:val="00F1052B"/>
    <w:rsid w:val="00F10777"/>
    <w:rsid w:val="00F10964"/>
    <w:rsid w:val="00F10BA0"/>
    <w:rsid w:val="00F10CD8"/>
    <w:rsid w:val="00F10D59"/>
    <w:rsid w:val="00F10E13"/>
    <w:rsid w:val="00F10E47"/>
    <w:rsid w:val="00F10E99"/>
    <w:rsid w:val="00F10ED0"/>
    <w:rsid w:val="00F10EF8"/>
    <w:rsid w:val="00F10FB4"/>
    <w:rsid w:val="00F11002"/>
    <w:rsid w:val="00F112FF"/>
    <w:rsid w:val="00F1137F"/>
    <w:rsid w:val="00F11B7F"/>
    <w:rsid w:val="00F11C72"/>
    <w:rsid w:val="00F11D31"/>
    <w:rsid w:val="00F11E80"/>
    <w:rsid w:val="00F11FEA"/>
    <w:rsid w:val="00F120B3"/>
    <w:rsid w:val="00F12740"/>
    <w:rsid w:val="00F1277A"/>
    <w:rsid w:val="00F12920"/>
    <w:rsid w:val="00F13750"/>
    <w:rsid w:val="00F13AD5"/>
    <w:rsid w:val="00F13C54"/>
    <w:rsid w:val="00F1414A"/>
    <w:rsid w:val="00F144A1"/>
    <w:rsid w:val="00F1457F"/>
    <w:rsid w:val="00F14EFF"/>
    <w:rsid w:val="00F1528E"/>
    <w:rsid w:val="00F156FC"/>
    <w:rsid w:val="00F158A5"/>
    <w:rsid w:val="00F16773"/>
    <w:rsid w:val="00F17063"/>
    <w:rsid w:val="00F171B9"/>
    <w:rsid w:val="00F17595"/>
    <w:rsid w:val="00F176EE"/>
    <w:rsid w:val="00F17AE2"/>
    <w:rsid w:val="00F17CBB"/>
    <w:rsid w:val="00F201D3"/>
    <w:rsid w:val="00F20375"/>
    <w:rsid w:val="00F206B5"/>
    <w:rsid w:val="00F20782"/>
    <w:rsid w:val="00F20930"/>
    <w:rsid w:val="00F21221"/>
    <w:rsid w:val="00F21378"/>
    <w:rsid w:val="00F2146A"/>
    <w:rsid w:val="00F21C28"/>
    <w:rsid w:val="00F220CE"/>
    <w:rsid w:val="00F22980"/>
    <w:rsid w:val="00F229BA"/>
    <w:rsid w:val="00F229E0"/>
    <w:rsid w:val="00F22B90"/>
    <w:rsid w:val="00F22C29"/>
    <w:rsid w:val="00F22D6A"/>
    <w:rsid w:val="00F2301E"/>
    <w:rsid w:val="00F23E01"/>
    <w:rsid w:val="00F23E7F"/>
    <w:rsid w:val="00F240A4"/>
    <w:rsid w:val="00F245AD"/>
    <w:rsid w:val="00F24976"/>
    <w:rsid w:val="00F24ADB"/>
    <w:rsid w:val="00F25392"/>
    <w:rsid w:val="00F25661"/>
    <w:rsid w:val="00F25743"/>
    <w:rsid w:val="00F259BA"/>
    <w:rsid w:val="00F25AFC"/>
    <w:rsid w:val="00F26147"/>
    <w:rsid w:val="00F2632C"/>
    <w:rsid w:val="00F2642D"/>
    <w:rsid w:val="00F2647E"/>
    <w:rsid w:val="00F26609"/>
    <w:rsid w:val="00F2687D"/>
    <w:rsid w:val="00F26DA8"/>
    <w:rsid w:val="00F26E10"/>
    <w:rsid w:val="00F26E1E"/>
    <w:rsid w:val="00F275B0"/>
    <w:rsid w:val="00F301F0"/>
    <w:rsid w:val="00F309F6"/>
    <w:rsid w:val="00F30EF9"/>
    <w:rsid w:val="00F311EC"/>
    <w:rsid w:val="00F31288"/>
    <w:rsid w:val="00F3154F"/>
    <w:rsid w:val="00F31889"/>
    <w:rsid w:val="00F31E3F"/>
    <w:rsid w:val="00F32522"/>
    <w:rsid w:val="00F3265B"/>
    <w:rsid w:val="00F326E0"/>
    <w:rsid w:val="00F3280F"/>
    <w:rsid w:val="00F32E2F"/>
    <w:rsid w:val="00F33601"/>
    <w:rsid w:val="00F33B1F"/>
    <w:rsid w:val="00F3407B"/>
    <w:rsid w:val="00F34247"/>
    <w:rsid w:val="00F342C0"/>
    <w:rsid w:val="00F3471C"/>
    <w:rsid w:val="00F34785"/>
    <w:rsid w:val="00F34E0E"/>
    <w:rsid w:val="00F34EAE"/>
    <w:rsid w:val="00F35050"/>
    <w:rsid w:val="00F351D8"/>
    <w:rsid w:val="00F352BC"/>
    <w:rsid w:val="00F353F7"/>
    <w:rsid w:val="00F363B8"/>
    <w:rsid w:val="00F36435"/>
    <w:rsid w:val="00F36666"/>
    <w:rsid w:val="00F36809"/>
    <w:rsid w:val="00F369CE"/>
    <w:rsid w:val="00F369F7"/>
    <w:rsid w:val="00F37178"/>
    <w:rsid w:val="00F37BAA"/>
    <w:rsid w:val="00F37C3F"/>
    <w:rsid w:val="00F37D2A"/>
    <w:rsid w:val="00F4025A"/>
    <w:rsid w:val="00F404DE"/>
    <w:rsid w:val="00F4057C"/>
    <w:rsid w:val="00F405B8"/>
    <w:rsid w:val="00F40909"/>
    <w:rsid w:val="00F40A34"/>
    <w:rsid w:val="00F40B08"/>
    <w:rsid w:val="00F40D12"/>
    <w:rsid w:val="00F40D22"/>
    <w:rsid w:val="00F4188F"/>
    <w:rsid w:val="00F41928"/>
    <w:rsid w:val="00F41A75"/>
    <w:rsid w:val="00F41EA6"/>
    <w:rsid w:val="00F420E8"/>
    <w:rsid w:val="00F4212F"/>
    <w:rsid w:val="00F42296"/>
    <w:rsid w:val="00F42326"/>
    <w:rsid w:val="00F429C7"/>
    <w:rsid w:val="00F42A09"/>
    <w:rsid w:val="00F42C6A"/>
    <w:rsid w:val="00F42CBE"/>
    <w:rsid w:val="00F43BDB"/>
    <w:rsid w:val="00F4429A"/>
    <w:rsid w:val="00F442C7"/>
    <w:rsid w:val="00F44308"/>
    <w:rsid w:val="00F443F1"/>
    <w:rsid w:val="00F445D5"/>
    <w:rsid w:val="00F454DC"/>
    <w:rsid w:val="00F45555"/>
    <w:rsid w:val="00F456CA"/>
    <w:rsid w:val="00F45838"/>
    <w:rsid w:val="00F46060"/>
    <w:rsid w:val="00F46405"/>
    <w:rsid w:val="00F4645F"/>
    <w:rsid w:val="00F46577"/>
    <w:rsid w:val="00F46ADD"/>
    <w:rsid w:val="00F46B34"/>
    <w:rsid w:val="00F46FB3"/>
    <w:rsid w:val="00F471BE"/>
    <w:rsid w:val="00F47695"/>
    <w:rsid w:val="00F4773D"/>
    <w:rsid w:val="00F477B8"/>
    <w:rsid w:val="00F478F4"/>
    <w:rsid w:val="00F4793A"/>
    <w:rsid w:val="00F47B83"/>
    <w:rsid w:val="00F47CFB"/>
    <w:rsid w:val="00F50860"/>
    <w:rsid w:val="00F50C65"/>
    <w:rsid w:val="00F50DFF"/>
    <w:rsid w:val="00F50E9D"/>
    <w:rsid w:val="00F511C4"/>
    <w:rsid w:val="00F5194E"/>
    <w:rsid w:val="00F51BCF"/>
    <w:rsid w:val="00F52302"/>
    <w:rsid w:val="00F529CB"/>
    <w:rsid w:val="00F52DBB"/>
    <w:rsid w:val="00F530C8"/>
    <w:rsid w:val="00F5379F"/>
    <w:rsid w:val="00F53823"/>
    <w:rsid w:val="00F53FBB"/>
    <w:rsid w:val="00F5425C"/>
    <w:rsid w:val="00F54430"/>
    <w:rsid w:val="00F54602"/>
    <w:rsid w:val="00F54A79"/>
    <w:rsid w:val="00F54C02"/>
    <w:rsid w:val="00F5571C"/>
    <w:rsid w:val="00F55999"/>
    <w:rsid w:val="00F559AC"/>
    <w:rsid w:val="00F55A02"/>
    <w:rsid w:val="00F55F18"/>
    <w:rsid w:val="00F56286"/>
    <w:rsid w:val="00F56368"/>
    <w:rsid w:val="00F56528"/>
    <w:rsid w:val="00F56557"/>
    <w:rsid w:val="00F56C84"/>
    <w:rsid w:val="00F56F2D"/>
    <w:rsid w:val="00F56F74"/>
    <w:rsid w:val="00F5701E"/>
    <w:rsid w:val="00F57164"/>
    <w:rsid w:val="00F57F53"/>
    <w:rsid w:val="00F57FA1"/>
    <w:rsid w:val="00F60895"/>
    <w:rsid w:val="00F60C71"/>
    <w:rsid w:val="00F60D0D"/>
    <w:rsid w:val="00F60F6E"/>
    <w:rsid w:val="00F60F8D"/>
    <w:rsid w:val="00F612E2"/>
    <w:rsid w:val="00F61866"/>
    <w:rsid w:val="00F6190F"/>
    <w:rsid w:val="00F627E7"/>
    <w:rsid w:val="00F62815"/>
    <w:rsid w:val="00F62895"/>
    <w:rsid w:val="00F62902"/>
    <w:rsid w:val="00F62E90"/>
    <w:rsid w:val="00F6345D"/>
    <w:rsid w:val="00F63BB5"/>
    <w:rsid w:val="00F63D63"/>
    <w:rsid w:val="00F64160"/>
    <w:rsid w:val="00F64275"/>
    <w:rsid w:val="00F645BD"/>
    <w:rsid w:val="00F6572D"/>
    <w:rsid w:val="00F6586E"/>
    <w:rsid w:val="00F659EA"/>
    <w:rsid w:val="00F666BE"/>
    <w:rsid w:val="00F66A82"/>
    <w:rsid w:val="00F66C0E"/>
    <w:rsid w:val="00F66EE1"/>
    <w:rsid w:val="00F66FE2"/>
    <w:rsid w:val="00F6702B"/>
    <w:rsid w:val="00F675AC"/>
    <w:rsid w:val="00F70668"/>
    <w:rsid w:val="00F70AC8"/>
    <w:rsid w:val="00F70C1A"/>
    <w:rsid w:val="00F70C9E"/>
    <w:rsid w:val="00F70EA3"/>
    <w:rsid w:val="00F70FE9"/>
    <w:rsid w:val="00F714E2"/>
    <w:rsid w:val="00F718F4"/>
    <w:rsid w:val="00F71929"/>
    <w:rsid w:val="00F71B08"/>
    <w:rsid w:val="00F71B37"/>
    <w:rsid w:val="00F71BBC"/>
    <w:rsid w:val="00F71DA8"/>
    <w:rsid w:val="00F72265"/>
    <w:rsid w:val="00F73179"/>
    <w:rsid w:val="00F731EF"/>
    <w:rsid w:val="00F737C7"/>
    <w:rsid w:val="00F73B97"/>
    <w:rsid w:val="00F73CAC"/>
    <w:rsid w:val="00F73FB8"/>
    <w:rsid w:val="00F74232"/>
    <w:rsid w:val="00F749AD"/>
    <w:rsid w:val="00F75040"/>
    <w:rsid w:val="00F7554E"/>
    <w:rsid w:val="00F75A81"/>
    <w:rsid w:val="00F76155"/>
    <w:rsid w:val="00F76385"/>
    <w:rsid w:val="00F76408"/>
    <w:rsid w:val="00F764B5"/>
    <w:rsid w:val="00F7678F"/>
    <w:rsid w:val="00F767AE"/>
    <w:rsid w:val="00F768E1"/>
    <w:rsid w:val="00F769C7"/>
    <w:rsid w:val="00F769FC"/>
    <w:rsid w:val="00F76EA2"/>
    <w:rsid w:val="00F76F7F"/>
    <w:rsid w:val="00F77994"/>
    <w:rsid w:val="00F77ECD"/>
    <w:rsid w:val="00F8042B"/>
    <w:rsid w:val="00F80DEE"/>
    <w:rsid w:val="00F811B7"/>
    <w:rsid w:val="00F8174A"/>
    <w:rsid w:val="00F818C6"/>
    <w:rsid w:val="00F81B92"/>
    <w:rsid w:val="00F81C2B"/>
    <w:rsid w:val="00F82130"/>
    <w:rsid w:val="00F82428"/>
    <w:rsid w:val="00F83023"/>
    <w:rsid w:val="00F8345F"/>
    <w:rsid w:val="00F83876"/>
    <w:rsid w:val="00F8391A"/>
    <w:rsid w:val="00F841E5"/>
    <w:rsid w:val="00F844C3"/>
    <w:rsid w:val="00F844CC"/>
    <w:rsid w:val="00F8518B"/>
    <w:rsid w:val="00F8546B"/>
    <w:rsid w:val="00F85C88"/>
    <w:rsid w:val="00F85CF2"/>
    <w:rsid w:val="00F867FA"/>
    <w:rsid w:val="00F8683B"/>
    <w:rsid w:val="00F86DD1"/>
    <w:rsid w:val="00F86E2C"/>
    <w:rsid w:val="00F872E7"/>
    <w:rsid w:val="00F87455"/>
    <w:rsid w:val="00F87B76"/>
    <w:rsid w:val="00F87ECD"/>
    <w:rsid w:val="00F90008"/>
    <w:rsid w:val="00F90033"/>
    <w:rsid w:val="00F902C7"/>
    <w:rsid w:val="00F903BD"/>
    <w:rsid w:val="00F907C5"/>
    <w:rsid w:val="00F909D6"/>
    <w:rsid w:val="00F91BA3"/>
    <w:rsid w:val="00F91C48"/>
    <w:rsid w:val="00F91DA5"/>
    <w:rsid w:val="00F91F9A"/>
    <w:rsid w:val="00F92038"/>
    <w:rsid w:val="00F92044"/>
    <w:rsid w:val="00F9224B"/>
    <w:rsid w:val="00F9248A"/>
    <w:rsid w:val="00F92646"/>
    <w:rsid w:val="00F926D1"/>
    <w:rsid w:val="00F92C13"/>
    <w:rsid w:val="00F92D66"/>
    <w:rsid w:val="00F932A2"/>
    <w:rsid w:val="00F93E74"/>
    <w:rsid w:val="00F944DD"/>
    <w:rsid w:val="00F94A28"/>
    <w:rsid w:val="00F94C6C"/>
    <w:rsid w:val="00F950E6"/>
    <w:rsid w:val="00F9538C"/>
    <w:rsid w:val="00F957E2"/>
    <w:rsid w:val="00F9656E"/>
    <w:rsid w:val="00F96A42"/>
    <w:rsid w:val="00F96BE1"/>
    <w:rsid w:val="00F96C98"/>
    <w:rsid w:val="00F96E20"/>
    <w:rsid w:val="00F96E63"/>
    <w:rsid w:val="00F96EE5"/>
    <w:rsid w:val="00F9710F"/>
    <w:rsid w:val="00F9745E"/>
    <w:rsid w:val="00F974A4"/>
    <w:rsid w:val="00F978F2"/>
    <w:rsid w:val="00F979A6"/>
    <w:rsid w:val="00F97AE3"/>
    <w:rsid w:val="00FA002D"/>
    <w:rsid w:val="00FA0035"/>
    <w:rsid w:val="00FA06B7"/>
    <w:rsid w:val="00FA081C"/>
    <w:rsid w:val="00FA08C2"/>
    <w:rsid w:val="00FA098C"/>
    <w:rsid w:val="00FA0AB1"/>
    <w:rsid w:val="00FA0B32"/>
    <w:rsid w:val="00FA0C58"/>
    <w:rsid w:val="00FA1253"/>
    <w:rsid w:val="00FA1405"/>
    <w:rsid w:val="00FA15FF"/>
    <w:rsid w:val="00FA1881"/>
    <w:rsid w:val="00FA19B6"/>
    <w:rsid w:val="00FA1A80"/>
    <w:rsid w:val="00FA1F2C"/>
    <w:rsid w:val="00FA1F4A"/>
    <w:rsid w:val="00FA2767"/>
    <w:rsid w:val="00FA2D12"/>
    <w:rsid w:val="00FA2EF0"/>
    <w:rsid w:val="00FA3302"/>
    <w:rsid w:val="00FA37B5"/>
    <w:rsid w:val="00FA3815"/>
    <w:rsid w:val="00FA3D5A"/>
    <w:rsid w:val="00FA407E"/>
    <w:rsid w:val="00FA44D7"/>
    <w:rsid w:val="00FA48FA"/>
    <w:rsid w:val="00FA4FCF"/>
    <w:rsid w:val="00FA568D"/>
    <w:rsid w:val="00FA5C30"/>
    <w:rsid w:val="00FA5C96"/>
    <w:rsid w:val="00FA5DE6"/>
    <w:rsid w:val="00FA5ED3"/>
    <w:rsid w:val="00FA63A0"/>
    <w:rsid w:val="00FA65AD"/>
    <w:rsid w:val="00FA67DD"/>
    <w:rsid w:val="00FA6E77"/>
    <w:rsid w:val="00FA72BE"/>
    <w:rsid w:val="00FA7820"/>
    <w:rsid w:val="00FA7D1C"/>
    <w:rsid w:val="00FA7E44"/>
    <w:rsid w:val="00FA7F89"/>
    <w:rsid w:val="00FB028A"/>
    <w:rsid w:val="00FB02D8"/>
    <w:rsid w:val="00FB0427"/>
    <w:rsid w:val="00FB08FF"/>
    <w:rsid w:val="00FB090F"/>
    <w:rsid w:val="00FB0AF0"/>
    <w:rsid w:val="00FB0C88"/>
    <w:rsid w:val="00FB0F42"/>
    <w:rsid w:val="00FB11F0"/>
    <w:rsid w:val="00FB13E7"/>
    <w:rsid w:val="00FB1547"/>
    <w:rsid w:val="00FB24E9"/>
    <w:rsid w:val="00FB2AFE"/>
    <w:rsid w:val="00FB2B0A"/>
    <w:rsid w:val="00FB2E23"/>
    <w:rsid w:val="00FB34ED"/>
    <w:rsid w:val="00FB3A8A"/>
    <w:rsid w:val="00FB3EE1"/>
    <w:rsid w:val="00FB3EFF"/>
    <w:rsid w:val="00FB4194"/>
    <w:rsid w:val="00FB439F"/>
    <w:rsid w:val="00FB484D"/>
    <w:rsid w:val="00FB493F"/>
    <w:rsid w:val="00FB4B17"/>
    <w:rsid w:val="00FB4C45"/>
    <w:rsid w:val="00FB546E"/>
    <w:rsid w:val="00FB5825"/>
    <w:rsid w:val="00FB5AE0"/>
    <w:rsid w:val="00FB5C86"/>
    <w:rsid w:val="00FB5F29"/>
    <w:rsid w:val="00FB615D"/>
    <w:rsid w:val="00FB6379"/>
    <w:rsid w:val="00FB6431"/>
    <w:rsid w:val="00FB652B"/>
    <w:rsid w:val="00FB67BC"/>
    <w:rsid w:val="00FB6897"/>
    <w:rsid w:val="00FB6B4F"/>
    <w:rsid w:val="00FB6C38"/>
    <w:rsid w:val="00FB6D09"/>
    <w:rsid w:val="00FB6F6D"/>
    <w:rsid w:val="00FB713B"/>
    <w:rsid w:val="00FB72EE"/>
    <w:rsid w:val="00FB79D7"/>
    <w:rsid w:val="00FC03A9"/>
    <w:rsid w:val="00FC088F"/>
    <w:rsid w:val="00FC0C3E"/>
    <w:rsid w:val="00FC1495"/>
    <w:rsid w:val="00FC1511"/>
    <w:rsid w:val="00FC1555"/>
    <w:rsid w:val="00FC1C28"/>
    <w:rsid w:val="00FC1D3D"/>
    <w:rsid w:val="00FC1D47"/>
    <w:rsid w:val="00FC2079"/>
    <w:rsid w:val="00FC2189"/>
    <w:rsid w:val="00FC234A"/>
    <w:rsid w:val="00FC2480"/>
    <w:rsid w:val="00FC291D"/>
    <w:rsid w:val="00FC298E"/>
    <w:rsid w:val="00FC2C32"/>
    <w:rsid w:val="00FC2C5B"/>
    <w:rsid w:val="00FC2EA6"/>
    <w:rsid w:val="00FC3143"/>
    <w:rsid w:val="00FC325F"/>
    <w:rsid w:val="00FC32EF"/>
    <w:rsid w:val="00FC33DE"/>
    <w:rsid w:val="00FC3447"/>
    <w:rsid w:val="00FC3843"/>
    <w:rsid w:val="00FC3946"/>
    <w:rsid w:val="00FC3C6E"/>
    <w:rsid w:val="00FC50CD"/>
    <w:rsid w:val="00FC54EF"/>
    <w:rsid w:val="00FC570C"/>
    <w:rsid w:val="00FC5777"/>
    <w:rsid w:val="00FC57E0"/>
    <w:rsid w:val="00FC5954"/>
    <w:rsid w:val="00FC5A01"/>
    <w:rsid w:val="00FC5AD6"/>
    <w:rsid w:val="00FC5D70"/>
    <w:rsid w:val="00FC5E25"/>
    <w:rsid w:val="00FC5EBC"/>
    <w:rsid w:val="00FC6104"/>
    <w:rsid w:val="00FC6271"/>
    <w:rsid w:val="00FC6940"/>
    <w:rsid w:val="00FC6A7C"/>
    <w:rsid w:val="00FC72E6"/>
    <w:rsid w:val="00FC76AD"/>
    <w:rsid w:val="00FC78DE"/>
    <w:rsid w:val="00FC7A5A"/>
    <w:rsid w:val="00FD04BE"/>
    <w:rsid w:val="00FD07C4"/>
    <w:rsid w:val="00FD0981"/>
    <w:rsid w:val="00FD0A36"/>
    <w:rsid w:val="00FD0CE2"/>
    <w:rsid w:val="00FD0D3F"/>
    <w:rsid w:val="00FD0E7F"/>
    <w:rsid w:val="00FD0ED4"/>
    <w:rsid w:val="00FD1044"/>
    <w:rsid w:val="00FD11B3"/>
    <w:rsid w:val="00FD12F5"/>
    <w:rsid w:val="00FD176E"/>
    <w:rsid w:val="00FD17E6"/>
    <w:rsid w:val="00FD2786"/>
    <w:rsid w:val="00FD2974"/>
    <w:rsid w:val="00FD2CB5"/>
    <w:rsid w:val="00FD2F22"/>
    <w:rsid w:val="00FD3696"/>
    <w:rsid w:val="00FD373F"/>
    <w:rsid w:val="00FD37F4"/>
    <w:rsid w:val="00FD39E5"/>
    <w:rsid w:val="00FD3B73"/>
    <w:rsid w:val="00FD40C1"/>
    <w:rsid w:val="00FD4179"/>
    <w:rsid w:val="00FD41FE"/>
    <w:rsid w:val="00FD442D"/>
    <w:rsid w:val="00FD47D8"/>
    <w:rsid w:val="00FD4869"/>
    <w:rsid w:val="00FD4951"/>
    <w:rsid w:val="00FD4FFD"/>
    <w:rsid w:val="00FD528F"/>
    <w:rsid w:val="00FD5776"/>
    <w:rsid w:val="00FD5C1E"/>
    <w:rsid w:val="00FD5FF5"/>
    <w:rsid w:val="00FD6D25"/>
    <w:rsid w:val="00FD758C"/>
    <w:rsid w:val="00FD774D"/>
    <w:rsid w:val="00FE096A"/>
    <w:rsid w:val="00FE1155"/>
    <w:rsid w:val="00FE1301"/>
    <w:rsid w:val="00FE15D0"/>
    <w:rsid w:val="00FE1731"/>
    <w:rsid w:val="00FE19CC"/>
    <w:rsid w:val="00FE1CB4"/>
    <w:rsid w:val="00FE1D68"/>
    <w:rsid w:val="00FE1D70"/>
    <w:rsid w:val="00FE202E"/>
    <w:rsid w:val="00FE2279"/>
    <w:rsid w:val="00FE22B6"/>
    <w:rsid w:val="00FE22FA"/>
    <w:rsid w:val="00FE24AC"/>
    <w:rsid w:val="00FE25A3"/>
    <w:rsid w:val="00FE25FB"/>
    <w:rsid w:val="00FE336A"/>
    <w:rsid w:val="00FE357A"/>
    <w:rsid w:val="00FE38BC"/>
    <w:rsid w:val="00FE3BBE"/>
    <w:rsid w:val="00FE3DB4"/>
    <w:rsid w:val="00FE41F6"/>
    <w:rsid w:val="00FE4767"/>
    <w:rsid w:val="00FE4C99"/>
    <w:rsid w:val="00FE4CEC"/>
    <w:rsid w:val="00FE59DF"/>
    <w:rsid w:val="00FE5D6C"/>
    <w:rsid w:val="00FE667E"/>
    <w:rsid w:val="00FE6B4C"/>
    <w:rsid w:val="00FE6BFB"/>
    <w:rsid w:val="00FE6EEA"/>
    <w:rsid w:val="00FE724D"/>
    <w:rsid w:val="00FE7489"/>
    <w:rsid w:val="00FE75C7"/>
    <w:rsid w:val="00FE7A59"/>
    <w:rsid w:val="00FE7C50"/>
    <w:rsid w:val="00FF03AD"/>
    <w:rsid w:val="00FF0546"/>
    <w:rsid w:val="00FF0872"/>
    <w:rsid w:val="00FF0C90"/>
    <w:rsid w:val="00FF0DC2"/>
    <w:rsid w:val="00FF16F2"/>
    <w:rsid w:val="00FF1872"/>
    <w:rsid w:val="00FF1C4D"/>
    <w:rsid w:val="00FF1C94"/>
    <w:rsid w:val="00FF1DA0"/>
    <w:rsid w:val="00FF1FD3"/>
    <w:rsid w:val="00FF20FB"/>
    <w:rsid w:val="00FF2471"/>
    <w:rsid w:val="00FF2576"/>
    <w:rsid w:val="00FF2663"/>
    <w:rsid w:val="00FF273F"/>
    <w:rsid w:val="00FF286F"/>
    <w:rsid w:val="00FF28F9"/>
    <w:rsid w:val="00FF2952"/>
    <w:rsid w:val="00FF2E44"/>
    <w:rsid w:val="00FF2FC5"/>
    <w:rsid w:val="00FF30C1"/>
    <w:rsid w:val="00FF39FF"/>
    <w:rsid w:val="00FF3C95"/>
    <w:rsid w:val="00FF4086"/>
    <w:rsid w:val="00FF42FE"/>
    <w:rsid w:val="00FF4772"/>
    <w:rsid w:val="00FF49FE"/>
    <w:rsid w:val="00FF4D2C"/>
    <w:rsid w:val="00FF5100"/>
    <w:rsid w:val="00FF549B"/>
    <w:rsid w:val="00FF5507"/>
    <w:rsid w:val="00FF55AF"/>
    <w:rsid w:val="00FF5682"/>
    <w:rsid w:val="00FF5883"/>
    <w:rsid w:val="00FF5C83"/>
    <w:rsid w:val="00FF5E13"/>
    <w:rsid w:val="00FF6553"/>
    <w:rsid w:val="00FF6A5C"/>
    <w:rsid w:val="00FF6EA0"/>
    <w:rsid w:val="00FF6F61"/>
    <w:rsid w:val="00FF7D51"/>
    <w:rsid w:val="00FF7E22"/>
    <w:rsid w:val="00FF7FE2"/>
    <w:rsid w:val="17741289"/>
    <w:rsid w:val="432B2A9E"/>
    <w:rsid w:val="7C7BEFA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91B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30386"/>
    <w:pPr>
      <w:spacing w:after="120" w:line="360" w:lineRule="auto"/>
      <w:jc w:val="both"/>
    </w:pPr>
    <w:rPr>
      <w:rFonts w:ascii="Arial" w:hAnsi="Arial"/>
    </w:rPr>
  </w:style>
  <w:style w:type="paragraph" w:styleId="berschrift1">
    <w:name w:val="heading 1"/>
    <w:basedOn w:val="Standard"/>
    <w:next w:val="Standard"/>
    <w:link w:val="berschrift1Zchn"/>
    <w:uiPriority w:val="9"/>
    <w:qFormat/>
    <w:rsid w:val="001A411E"/>
    <w:pPr>
      <w:keepNext/>
      <w:keepLines/>
      <w:spacing w:before="360"/>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FC1495"/>
    <w:pPr>
      <w:keepNext/>
      <w:keepLines/>
      <w:spacing w:before="360"/>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qFormat/>
    <w:rsid w:val="00251AFD"/>
    <w:pPr>
      <w:keepNext/>
      <w:keepLines/>
      <w:spacing w:before="360"/>
      <w:outlineLvl w:val="2"/>
    </w:pPr>
    <w:rPr>
      <w:rFonts w:eastAsiaTheme="majorEastAsia" w:cstheme="majorBidi"/>
      <w:b/>
      <w:bCs/>
    </w:rPr>
  </w:style>
  <w:style w:type="paragraph" w:styleId="berschrift4">
    <w:name w:val="heading 4"/>
    <w:aliases w:val="Überschrift Titel"/>
    <w:basedOn w:val="Standard"/>
    <w:next w:val="Standard"/>
    <w:link w:val="berschrift4Zchn"/>
    <w:uiPriority w:val="9"/>
    <w:unhideWhenUsed/>
    <w:qFormat/>
    <w:rsid w:val="0058572D"/>
    <w:pPr>
      <w:widowControl w:val="0"/>
      <w:spacing w:before="120"/>
      <w:outlineLvl w:val="3"/>
    </w:pPr>
    <w:rPr>
      <w:rFonts w:eastAsiaTheme="majorEastAsia" w:cstheme="majorBidi"/>
      <w:b/>
      <w:bCs/>
      <w:iCs/>
      <w:sz w:val="28"/>
    </w:rPr>
  </w:style>
  <w:style w:type="paragraph" w:styleId="berschrift5">
    <w:name w:val="heading 5"/>
    <w:basedOn w:val="Standard"/>
    <w:next w:val="Standard"/>
    <w:link w:val="berschrift5Zchn"/>
    <w:uiPriority w:val="9"/>
    <w:semiHidden/>
    <w:unhideWhenUsed/>
    <w:rsid w:val="002A7410"/>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2A7410"/>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2A7410"/>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A7410"/>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2A7410"/>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85173"/>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85173"/>
    <w:rPr>
      <w:rFonts w:ascii="Tahoma" w:hAnsi="Tahoma" w:cs="Tahoma"/>
      <w:sz w:val="16"/>
      <w:szCs w:val="16"/>
    </w:rPr>
  </w:style>
  <w:style w:type="character" w:customStyle="1" w:styleId="berschrift1Zchn">
    <w:name w:val="Überschrift 1 Zchn"/>
    <w:basedOn w:val="Absatz-Standardschriftart"/>
    <w:link w:val="berschrift1"/>
    <w:uiPriority w:val="9"/>
    <w:rsid w:val="001A411E"/>
    <w:rPr>
      <w:rFonts w:ascii="Arial" w:eastAsiaTheme="majorEastAsia" w:hAnsi="Arial" w:cstheme="majorBidi"/>
      <w:b/>
      <w:bCs/>
      <w:sz w:val="24"/>
      <w:szCs w:val="28"/>
    </w:rPr>
  </w:style>
  <w:style w:type="paragraph" w:styleId="Listenabsatz">
    <w:name w:val="List Paragraph"/>
    <w:basedOn w:val="Standard"/>
    <w:uiPriority w:val="34"/>
    <w:qFormat/>
    <w:rsid w:val="00A7017C"/>
    <w:pPr>
      <w:ind w:left="720"/>
      <w:contextualSpacing/>
    </w:pPr>
  </w:style>
  <w:style w:type="character" w:customStyle="1" w:styleId="berschrift2Zchn">
    <w:name w:val="Überschrift 2 Zchn"/>
    <w:basedOn w:val="Absatz-Standardschriftart"/>
    <w:link w:val="berschrift2"/>
    <w:uiPriority w:val="9"/>
    <w:rsid w:val="00FC1495"/>
    <w:rPr>
      <w:rFonts w:ascii="Arial" w:eastAsiaTheme="majorEastAsia" w:hAnsi="Arial" w:cstheme="majorBidi"/>
      <w:b/>
      <w:bCs/>
      <w:sz w:val="24"/>
      <w:szCs w:val="26"/>
    </w:rPr>
  </w:style>
  <w:style w:type="character" w:customStyle="1" w:styleId="berschrift3Zchn">
    <w:name w:val="Überschrift 3 Zchn"/>
    <w:basedOn w:val="Absatz-Standardschriftart"/>
    <w:link w:val="berschrift3"/>
    <w:uiPriority w:val="9"/>
    <w:rsid w:val="00251AFD"/>
    <w:rPr>
      <w:rFonts w:ascii="Arial" w:eastAsiaTheme="majorEastAsia" w:hAnsi="Arial" w:cstheme="majorBidi"/>
      <w:b/>
      <w:bCs/>
    </w:rPr>
  </w:style>
  <w:style w:type="character" w:customStyle="1" w:styleId="berschrift4Zchn">
    <w:name w:val="Überschrift 4 Zchn"/>
    <w:aliases w:val="Überschrift Titel Zchn"/>
    <w:basedOn w:val="Absatz-Standardschriftart"/>
    <w:link w:val="berschrift4"/>
    <w:uiPriority w:val="9"/>
    <w:rsid w:val="0058572D"/>
    <w:rPr>
      <w:rFonts w:ascii="Arial" w:eastAsiaTheme="majorEastAsia" w:hAnsi="Arial" w:cstheme="majorBidi"/>
      <w:b/>
      <w:bCs/>
      <w:iCs/>
      <w:sz w:val="28"/>
    </w:rPr>
  </w:style>
  <w:style w:type="character" w:customStyle="1" w:styleId="berschrift5Zchn">
    <w:name w:val="Überschrift 5 Zchn"/>
    <w:basedOn w:val="Absatz-Standardschriftart"/>
    <w:link w:val="berschrift5"/>
    <w:uiPriority w:val="9"/>
    <w:semiHidden/>
    <w:rsid w:val="002A7410"/>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2A7410"/>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2A741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2A741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2A7410"/>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BA192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A1924"/>
    <w:rPr>
      <w:rFonts w:ascii="Arial" w:hAnsi="Arial"/>
    </w:rPr>
  </w:style>
  <w:style w:type="paragraph" w:styleId="Fuzeile">
    <w:name w:val="footer"/>
    <w:basedOn w:val="Standard"/>
    <w:link w:val="FuzeileZchn"/>
    <w:uiPriority w:val="99"/>
    <w:unhideWhenUsed/>
    <w:rsid w:val="00BA192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A1924"/>
    <w:rPr>
      <w:rFonts w:ascii="Arial" w:hAnsi="Arial"/>
    </w:rPr>
  </w:style>
  <w:style w:type="character" w:styleId="Hyperlink">
    <w:name w:val="Hyperlink"/>
    <w:basedOn w:val="Absatz-Standardschriftart"/>
    <w:uiPriority w:val="99"/>
    <w:unhideWhenUsed/>
    <w:rsid w:val="00301D9F"/>
    <w:rPr>
      <w:color w:val="0000FF" w:themeColor="hyperlink"/>
      <w:u w:val="single"/>
    </w:rPr>
  </w:style>
  <w:style w:type="paragraph" w:styleId="Verzeichnis1">
    <w:name w:val="toc 1"/>
    <w:basedOn w:val="Standard"/>
    <w:next w:val="Standard"/>
    <w:autoRedefine/>
    <w:uiPriority w:val="39"/>
    <w:unhideWhenUsed/>
    <w:rsid w:val="006C1E33"/>
    <w:pPr>
      <w:tabs>
        <w:tab w:val="left" w:pos="880"/>
        <w:tab w:val="right" w:leader="dot" w:pos="9736"/>
      </w:tabs>
      <w:ind w:left="284" w:hanging="284"/>
    </w:pPr>
    <w:rPr>
      <w:rFonts w:ascii="Arial Black" w:hAnsi="Arial Black" w:cstheme="minorHAnsi"/>
      <w:noProof/>
      <w14:scene3d>
        <w14:camera w14:prst="orthographicFront"/>
        <w14:lightRig w14:rig="threePt" w14:dir="t">
          <w14:rot w14:lat="0" w14:lon="0" w14:rev="0"/>
        </w14:lightRig>
      </w14:scene3d>
    </w:rPr>
  </w:style>
  <w:style w:type="paragraph" w:styleId="Verzeichnis2">
    <w:name w:val="toc 2"/>
    <w:basedOn w:val="Standard"/>
    <w:next w:val="Standard"/>
    <w:autoRedefine/>
    <w:uiPriority w:val="39"/>
    <w:unhideWhenUsed/>
    <w:rsid w:val="00964AD8"/>
  </w:style>
  <w:style w:type="paragraph" w:styleId="Verzeichnis3">
    <w:name w:val="toc 3"/>
    <w:basedOn w:val="Standard"/>
    <w:next w:val="Standard"/>
    <w:autoRedefine/>
    <w:uiPriority w:val="39"/>
    <w:unhideWhenUsed/>
    <w:rsid w:val="00964AD8"/>
  </w:style>
  <w:style w:type="paragraph" w:styleId="Verzeichnis4">
    <w:name w:val="toc 4"/>
    <w:basedOn w:val="Standard"/>
    <w:next w:val="Standard"/>
    <w:autoRedefine/>
    <w:uiPriority w:val="39"/>
    <w:unhideWhenUsed/>
    <w:rsid w:val="0090302A"/>
  </w:style>
  <w:style w:type="paragraph" w:styleId="Funotentext">
    <w:name w:val="footnote text"/>
    <w:basedOn w:val="Standard"/>
    <w:link w:val="FunotentextZchn"/>
    <w:uiPriority w:val="99"/>
    <w:semiHidden/>
    <w:unhideWhenUsed/>
    <w:rsid w:val="001A0281"/>
    <w:pPr>
      <w:spacing w:line="240" w:lineRule="auto"/>
    </w:pPr>
    <w:rPr>
      <w:sz w:val="20"/>
      <w:szCs w:val="20"/>
    </w:rPr>
  </w:style>
  <w:style w:type="character" w:customStyle="1" w:styleId="FunotentextZchn">
    <w:name w:val="Fußnotentext Zchn"/>
    <w:basedOn w:val="Absatz-Standardschriftart"/>
    <w:link w:val="Funotentext"/>
    <w:uiPriority w:val="99"/>
    <w:semiHidden/>
    <w:rsid w:val="001A0281"/>
    <w:rPr>
      <w:rFonts w:ascii="Arial" w:hAnsi="Arial"/>
      <w:sz w:val="20"/>
      <w:szCs w:val="20"/>
    </w:rPr>
  </w:style>
  <w:style w:type="character" w:styleId="Funotenzeichen">
    <w:name w:val="footnote reference"/>
    <w:basedOn w:val="Absatz-Standardschriftart"/>
    <w:uiPriority w:val="99"/>
    <w:semiHidden/>
    <w:unhideWhenUsed/>
    <w:rsid w:val="001A0281"/>
    <w:rPr>
      <w:vertAlign w:val="superscript"/>
    </w:rPr>
  </w:style>
  <w:style w:type="paragraph" w:customStyle="1" w:styleId="Abbildung">
    <w:name w:val="Abbildung"/>
    <w:basedOn w:val="Standard"/>
    <w:next w:val="Standard"/>
    <w:qFormat/>
    <w:rsid w:val="00C43A0F"/>
    <w:pPr>
      <w:spacing w:line="240" w:lineRule="auto"/>
      <w:jc w:val="left"/>
    </w:pPr>
    <w:rPr>
      <w:sz w:val="20"/>
      <w:szCs w:val="20"/>
    </w:rPr>
  </w:style>
  <w:style w:type="paragraph" w:customStyle="1" w:styleId="Funoten">
    <w:name w:val="Fußnoten"/>
    <w:basedOn w:val="Funotentext"/>
    <w:link w:val="FunotenZchn"/>
    <w:qFormat/>
    <w:rsid w:val="00494072"/>
    <w:rPr>
      <w:sz w:val="16"/>
    </w:rPr>
  </w:style>
  <w:style w:type="character" w:customStyle="1" w:styleId="FunotenZchn">
    <w:name w:val="Fußnoten Zchn"/>
    <w:basedOn w:val="FunotentextZchn"/>
    <w:link w:val="Funoten"/>
    <w:rsid w:val="00494072"/>
    <w:rPr>
      <w:rFonts w:ascii="Arial" w:hAnsi="Arial"/>
      <w:sz w:val="16"/>
      <w:szCs w:val="20"/>
    </w:rPr>
  </w:style>
  <w:style w:type="paragraph" w:styleId="Abbildungsverzeichnis">
    <w:name w:val="table of figures"/>
    <w:basedOn w:val="Literaturverzeichnis"/>
    <w:next w:val="Standard"/>
    <w:uiPriority w:val="99"/>
    <w:unhideWhenUsed/>
    <w:rsid w:val="00855DC7"/>
  </w:style>
  <w:style w:type="paragraph" w:styleId="Literaturverzeichnis">
    <w:name w:val="Bibliography"/>
    <w:basedOn w:val="Standard"/>
    <w:next w:val="Standard"/>
    <w:uiPriority w:val="37"/>
    <w:unhideWhenUsed/>
    <w:rsid w:val="004C1E37"/>
  </w:style>
  <w:style w:type="table" w:styleId="Tabellenraster">
    <w:name w:val="Table Grid"/>
    <w:basedOn w:val="NormaleTabelle"/>
    <w:uiPriority w:val="39"/>
    <w:rsid w:val="00CF22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CF22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Raster">
    <w:name w:val="Light Grid"/>
    <w:basedOn w:val="NormaleTabelle"/>
    <w:uiPriority w:val="62"/>
    <w:rsid w:val="008637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ervorhebung">
    <w:name w:val="Emphasis"/>
    <w:basedOn w:val="Absatz-Standardschriftart"/>
    <w:uiPriority w:val="20"/>
    <w:qFormat/>
    <w:rsid w:val="000D1743"/>
    <w:rPr>
      <w:i/>
      <w:iCs/>
    </w:rPr>
  </w:style>
  <w:style w:type="character" w:customStyle="1" w:styleId="ilfuvd">
    <w:name w:val="ilfuvd"/>
    <w:basedOn w:val="Absatz-Standardschriftart"/>
    <w:rsid w:val="006657BC"/>
  </w:style>
  <w:style w:type="paragraph" w:styleId="KeinLeerraum">
    <w:name w:val="No Spacing"/>
    <w:uiPriority w:val="1"/>
    <w:qFormat/>
    <w:rsid w:val="00621E0B"/>
    <w:pPr>
      <w:spacing w:after="0" w:line="240" w:lineRule="auto"/>
      <w:jc w:val="both"/>
    </w:pPr>
    <w:rPr>
      <w:rFonts w:ascii="Arial" w:hAnsi="Arial"/>
    </w:rPr>
  </w:style>
  <w:style w:type="character" w:styleId="Kommentarzeichen">
    <w:name w:val="annotation reference"/>
    <w:basedOn w:val="Absatz-Standardschriftart"/>
    <w:uiPriority w:val="99"/>
    <w:semiHidden/>
    <w:unhideWhenUsed/>
    <w:rsid w:val="000025F2"/>
    <w:rPr>
      <w:sz w:val="16"/>
      <w:szCs w:val="16"/>
    </w:rPr>
  </w:style>
  <w:style w:type="paragraph" w:styleId="Kommentartext">
    <w:name w:val="annotation text"/>
    <w:basedOn w:val="Standard"/>
    <w:link w:val="KommentartextZchn"/>
    <w:uiPriority w:val="99"/>
    <w:semiHidden/>
    <w:unhideWhenUsed/>
    <w:rsid w:val="000025F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025F2"/>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0025F2"/>
    <w:rPr>
      <w:b/>
      <w:bCs/>
    </w:rPr>
  </w:style>
  <w:style w:type="character" w:customStyle="1" w:styleId="KommentarthemaZchn">
    <w:name w:val="Kommentarthema Zchn"/>
    <w:basedOn w:val="KommentartextZchn"/>
    <w:link w:val="Kommentarthema"/>
    <w:uiPriority w:val="99"/>
    <w:semiHidden/>
    <w:rsid w:val="000025F2"/>
    <w:rPr>
      <w:rFonts w:ascii="Arial" w:hAnsi="Arial"/>
      <w:b/>
      <w:bCs/>
      <w:sz w:val="20"/>
      <w:szCs w:val="20"/>
    </w:rPr>
  </w:style>
  <w:style w:type="paragraph" w:styleId="Textkrper-Zeileneinzug">
    <w:name w:val="Body Text Indent"/>
    <w:basedOn w:val="Standard"/>
    <w:link w:val="Textkrper-ZeileneinzugZchn"/>
    <w:semiHidden/>
    <w:unhideWhenUsed/>
    <w:rsid w:val="00C23FF1"/>
    <w:pPr>
      <w:spacing w:line="240" w:lineRule="auto"/>
      <w:ind w:left="4956" w:firstLine="708"/>
      <w:jc w:val="left"/>
    </w:pPr>
    <w:rPr>
      <w:rFonts w:ascii="FrnkGothITC Bk BT" w:eastAsia="Times New Roman" w:hAnsi="FrnkGothITC Bk BT" w:cs="Times New Roman"/>
      <w:sz w:val="24"/>
      <w:szCs w:val="24"/>
      <w:lang w:eastAsia="de-DE"/>
    </w:rPr>
  </w:style>
  <w:style w:type="character" w:customStyle="1" w:styleId="Textkrper-ZeileneinzugZchn">
    <w:name w:val="Textkörper-Zeileneinzug Zchn"/>
    <w:basedOn w:val="Absatz-Standardschriftart"/>
    <w:link w:val="Textkrper-Zeileneinzug"/>
    <w:semiHidden/>
    <w:rsid w:val="00C23FF1"/>
    <w:rPr>
      <w:rFonts w:ascii="FrnkGothITC Bk BT" w:eastAsia="Times New Roman" w:hAnsi="FrnkGothITC Bk BT" w:cs="Times New Roman"/>
      <w:sz w:val="24"/>
      <w:szCs w:val="24"/>
      <w:lang w:eastAsia="de-DE"/>
    </w:rPr>
  </w:style>
  <w:style w:type="paragraph" w:customStyle="1" w:styleId="StandardWeb14">
    <w:name w:val="Standard (Web)14"/>
    <w:basedOn w:val="Standard"/>
    <w:rsid w:val="00C23FF1"/>
    <w:pPr>
      <w:spacing w:line="255" w:lineRule="atLeast"/>
      <w:jc w:val="left"/>
    </w:pPr>
    <w:rPr>
      <w:rFonts w:ascii="Times New Roman" w:eastAsia="Times New Roman" w:hAnsi="Times New Roman" w:cs="Times New Roman"/>
      <w:sz w:val="20"/>
      <w:szCs w:val="20"/>
      <w:lang w:eastAsia="de-DE"/>
    </w:rPr>
  </w:style>
  <w:style w:type="paragraph" w:styleId="Beschriftung">
    <w:name w:val="caption"/>
    <w:basedOn w:val="Standard"/>
    <w:next w:val="Standard"/>
    <w:uiPriority w:val="35"/>
    <w:unhideWhenUsed/>
    <w:qFormat/>
    <w:rsid w:val="00174413"/>
    <w:pPr>
      <w:spacing w:line="240" w:lineRule="auto"/>
    </w:pPr>
    <w:rPr>
      <w:b/>
      <w:bCs/>
      <w:sz w:val="20"/>
      <w:szCs w:val="18"/>
    </w:rPr>
  </w:style>
  <w:style w:type="paragraph" w:styleId="Inhaltsverzeichnisberschrift">
    <w:name w:val="TOC Heading"/>
    <w:basedOn w:val="berschrift1"/>
    <w:next w:val="Standard"/>
    <w:uiPriority w:val="39"/>
    <w:semiHidden/>
    <w:unhideWhenUsed/>
    <w:qFormat/>
    <w:rsid w:val="008434E0"/>
    <w:pPr>
      <w:spacing w:before="240" w:after="0"/>
      <w:outlineLvl w:val="9"/>
    </w:pPr>
    <w:rPr>
      <w:rFonts w:asciiTheme="majorHAnsi" w:hAnsiTheme="majorHAnsi"/>
      <w:b w:val="0"/>
      <w:bCs w:val="0"/>
      <w:color w:val="365F91" w:themeColor="accent1" w:themeShade="BF"/>
      <w:sz w:val="32"/>
      <w:szCs w:val="32"/>
    </w:rPr>
  </w:style>
  <w:style w:type="character" w:styleId="Buchtitel">
    <w:name w:val="Book Title"/>
    <w:basedOn w:val="Absatz-Standardschriftart"/>
    <w:uiPriority w:val="33"/>
    <w:rsid w:val="008434E0"/>
    <w:rPr>
      <w:b/>
      <w:bCs/>
      <w:i/>
      <w:iCs/>
      <w:spacing w:val="5"/>
    </w:rPr>
  </w:style>
  <w:style w:type="character" w:styleId="IntensiverVerweis">
    <w:name w:val="Intense Reference"/>
    <w:basedOn w:val="Absatz-Standardschriftart"/>
    <w:uiPriority w:val="32"/>
    <w:rsid w:val="008434E0"/>
    <w:rPr>
      <w:b/>
      <w:bCs/>
      <w:smallCaps/>
      <w:color w:val="4F81BD" w:themeColor="accent1"/>
      <w:spacing w:val="5"/>
    </w:rPr>
  </w:style>
  <w:style w:type="character" w:styleId="SchwacherVerweis">
    <w:name w:val="Subtle Reference"/>
    <w:basedOn w:val="Absatz-Standardschriftart"/>
    <w:uiPriority w:val="31"/>
    <w:rsid w:val="008434E0"/>
    <w:rPr>
      <w:smallCaps/>
      <w:color w:val="5A5A5A" w:themeColor="text1" w:themeTint="A5"/>
    </w:rPr>
  </w:style>
  <w:style w:type="character" w:styleId="IntensiveHervorhebung">
    <w:name w:val="Intense Emphasis"/>
    <w:basedOn w:val="Absatz-Standardschriftart"/>
    <w:uiPriority w:val="21"/>
    <w:rsid w:val="008434E0"/>
    <w:rPr>
      <w:i/>
      <w:iCs/>
      <w:color w:val="4F81BD" w:themeColor="accent1"/>
    </w:rPr>
  </w:style>
  <w:style w:type="character" w:styleId="SchwacheHervorhebung">
    <w:name w:val="Subtle Emphasis"/>
    <w:basedOn w:val="Absatz-Standardschriftart"/>
    <w:uiPriority w:val="19"/>
    <w:rsid w:val="008434E0"/>
    <w:rPr>
      <w:i/>
      <w:iCs/>
      <w:color w:val="404040" w:themeColor="text1" w:themeTint="BF"/>
    </w:rPr>
  </w:style>
  <w:style w:type="paragraph" w:styleId="IntensivesZitat">
    <w:name w:val="Intense Quote"/>
    <w:basedOn w:val="Standard"/>
    <w:next w:val="Standard"/>
    <w:link w:val="IntensivesZitatZchn"/>
    <w:uiPriority w:val="30"/>
    <w:rsid w:val="008434E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434E0"/>
    <w:rPr>
      <w:rFonts w:ascii="Arial" w:hAnsi="Arial"/>
      <w:i/>
      <w:iCs/>
      <w:color w:val="4F81BD" w:themeColor="accent1"/>
    </w:rPr>
  </w:style>
  <w:style w:type="paragraph" w:styleId="Zitat">
    <w:name w:val="Quote"/>
    <w:basedOn w:val="Standard"/>
    <w:next w:val="Standard"/>
    <w:link w:val="ZitatZchn"/>
    <w:uiPriority w:val="29"/>
    <w:rsid w:val="008434E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434E0"/>
    <w:rPr>
      <w:rFonts w:ascii="Arial" w:hAnsi="Arial"/>
      <w:i/>
      <w:iCs/>
      <w:color w:val="404040" w:themeColor="text1" w:themeTint="BF"/>
    </w:rPr>
  </w:style>
  <w:style w:type="table" w:styleId="MittlereListe1-Akzent1">
    <w:name w:val="Medium List 1 Accent 1"/>
    <w:basedOn w:val="NormaleTabelle"/>
    <w:uiPriority w:val="65"/>
    <w:rsid w:val="008434E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434E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434E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434E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434E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434E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434E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434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434E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Liste">
    <w:name w:val="Light List"/>
    <w:basedOn w:val="NormaleTabelle"/>
    <w:uiPriority w:val="61"/>
    <w:semiHidden/>
    <w:unhideWhenUsed/>
    <w:rsid w:val="008434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Variable">
    <w:name w:val="HTML Variable"/>
    <w:basedOn w:val="Absatz-Standardschriftart"/>
    <w:uiPriority w:val="99"/>
    <w:semiHidden/>
    <w:unhideWhenUsed/>
    <w:rsid w:val="008434E0"/>
    <w:rPr>
      <w:i/>
      <w:iCs/>
    </w:rPr>
  </w:style>
  <w:style w:type="character" w:styleId="HTMLSchreibmaschine">
    <w:name w:val="HTML Typewriter"/>
    <w:basedOn w:val="Absatz-Standardschriftart"/>
    <w:uiPriority w:val="99"/>
    <w:semiHidden/>
    <w:unhideWhenUsed/>
    <w:rsid w:val="008434E0"/>
    <w:rPr>
      <w:rFonts w:ascii="Consolas" w:hAnsi="Consolas"/>
      <w:sz w:val="20"/>
      <w:szCs w:val="20"/>
    </w:rPr>
  </w:style>
  <w:style w:type="character" w:styleId="HTMLBeispiel">
    <w:name w:val="HTML Sample"/>
    <w:basedOn w:val="Absatz-Standardschriftart"/>
    <w:uiPriority w:val="99"/>
    <w:semiHidden/>
    <w:unhideWhenUsed/>
    <w:rsid w:val="008434E0"/>
    <w:rPr>
      <w:rFonts w:ascii="Consolas" w:hAnsi="Consolas"/>
      <w:sz w:val="24"/>
      <w:szCs w:val="24"/>
    </w:rPr>
  </w:style>
  <w:style w:type="paragraph" w:styleId="HTMLVorformatiert">
    <w:name w:val="HTML Preformatted"/>
    <w:basedOn w:val="Standard"/>
    <w:link w:val="HTMLVorformatiertZchn"/>
    <w:uiPriority w:val="99"/>
    <w:semiHidden/>
    <w:unhideWhenUsed/>
    <w:rsid w:val="008434E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434E0"/>
    <w:rPr>
      <w:rFonts w:ascii="Consolas" w:hAnsi="Consolas"/>
      <w:sz w:val="20"/>
      <w:szCs w:val="20"/>
    </w:rPr>
  </w:style>
  <w:style w:type="character" w:styleId="HTMLTastatur">
    <w:name w:val="HTML Keyboard"/>
    <w:basedOn w:val="Absatz-Standardschriftart"/>
    <w:uiPriority w:val="99"/>
    <w:semiHidden/>
    <w:unhideWhenUsed/>
    <w:rsid w:val="008434E0"/>
    <w:rPr>
      <w:rFonts w:ascii="Consolas" w:hAnsi="Consolas"/>
      <w:sz w:val="20"/>
      <w:szCs w:val="20"/>
    </w:rPr>
  </w:style>
  <w:style w:type="character" w:styleId="HTMLDefinition">
    <w:name w:val="HTML Definition"/>
    <w:basedOn w:val="Absatz-Standardschriftart"/>
    <w:uiPriority w:val="99"/>
    <w:semiHidden/>
    <w:unhideWhenUsed/>
    <w:rsid w:val="008434E0"/>
    <w:rPr>
      <w:i/>
      <w:iCs/>
    </w:rPr>
  </w:style>
  <w:style w:type="character" w:styleId="HTMLCode">
    <w:name w:val="HTML Code"/>
    <w:basedOn w:val="Absatz-Standardschriftart"/>
    <w:uiPriority w:val="99"/>
    <w:semiHidden/>
    <w:unhideWhenUsed/>
    <w:rsid w:val="008434E0"/>
    <w:rPr>
      <w:rFonts w:ascii="Consolas" w:hAnsi="Consolas"/>
      <w:sz w:val="20"/>
      <w:szCs w:val="20"/>
    </w:rPr>
  </w:style>
  <w:style w:type="character" w:styleId="HTMLZitat">
    <w:name w:val="HTML Cite"/>
    <w:basedOn w:val="Absatz-Standardschriftart"/>
    <w:uiPriority w:val="99"/>
    <w:semiHidden/>
    <w:unhideWhenUsed/>
    <w:rsid w:val="008434E0"/>
    <w:rPr>
      <w:i/>
      <w:iCs/>
    </w:rPr>
  </w:style>
  <w:style w:type="paragraph" w:styleId="HTMLAdresse">
    <w:name w:val="HTML Address"/>
    <w:basedOn w:val="Standard"/>
    <w:link w:val="HTMLAdresseZchn"/>
    <w:uiPriority w:val="99"/>
    <w:semiHidden/>
    <w:unhideWhenUsed/>
    <w:rsid w:val="008434E0"/>
    <w:pPr>
      <w:spacing w:after="0" w:line="240" w:lineRule="auto"/>
    </w:pPr>
    <w:rPr>
      <w:i/>
      <w:iCs/>
    </w:rPr>
  </w:style>
  <w:style w:type="character" w:customStyle="1" w:styleId="HTMLAdresseZchn">
    <w:name w:val="HTML Adresse Zchn"/>
    <w:basedOn w:val="Absatz-Standardschriftart"/>
    <w:link w:val="HTMLAdresse"/>
    <w:uiPriority w:val="99"/>
    <w:semiHidden/>
    <w:rsid w:val="008434E0"/>
    <w:rPr>
      <w:rFonts w:ascii="Arial" w:hAnsi="Arial"/>
      <w:i/>
      <w:iCs/>
    </w:rPr>
  </w:style>
  <w:style w:type="character" w:styleId="HTMLAkronym">
    <w:name w:val="HTML Acronym"/>
    <w:basedOn w:val="Absatz-Standardschriftart"/>
    <w:uiPriority w:val="99"/>
    <w:semiHidden/>
    <w:unhideWhenUsed/>
    <w:rsid w:val="008434E0"/>
  </w:style>
  <w:style w:type="paragraph" w:styleId="StandardWeb">
    <w:name w:val="Normal (Web)"/>
    <w:basedOn w:val="Standard"/>
    <w:uiPriority w:val="99"/>
    <w:unhideWhenUsed/>
    <w:rsid w:val="008434E0"/>
    <w:rPr>
      <w:rFonts w:ascii="Times New Roman" w:hAnsi="Times New Roman" w:cs="Times New Roman"/>
      <w:sz w:val="24"/>
      <w:szCs w:val="24"/>
    </w:rPr>
  </w:style>
  <w:style w:type="paragraph" w:styleId="NurText">
    <w:name w:val="Plain Text"/>
    <w:basedOn w:val="Standard"/>
    <w:link w:val="NurTextZchn"/>
    <w:uiPriority w:val="99"/>
    <w:semiHidden/>
    <w:unhideWhenUsed/>
    <w:rsid w:val="008434E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34E0"/>
    <w:rPr>
      <w:rFonts w:ascii="Consolas" w:hAnsi="Consolas"/>
      <w:sz w:val="21"/>
      <w:szCs w:val="21"/>
    </w:rPr>
  </w:style>
  <w:style w:type="paragraph" w:styleId="Dokumentstruktur">
    <w:name w:val="Document Map"/>
    <w:basedOn w:val="Standard"/>
    <w:link w:val="DokumentstrukturZchn"/>
    <w:uiPriority w:val="99"/>
    <w:semiHidden/>
    <w:unhideWhenUsed/>
    <w:rsid w:val="008434E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434E0"/>
    <w:rPr>
      <w:rFonts w:ascii="Segoe UI" w:hAnsi="Segoe UI" w:cs="Segoe UI"/>
      <w:sz w:val="16"/>
      <w:szCs w:val="16"/>
    </w:rPr>
  </w:style>
  <w:style w:type="character" w:styleId="Fett">
    <w:name w:val="Strong"/>
    <w:basedOn w:val="Absatz-Standardschriftart"/>
    <w:uiPriority w:val="22"/>
    <w:rsid w:val="008434E0"/>
    <w:rPr>
      <w:b/>
      <w:bCs/>
    </w:rPr>
  </w:style>
  <w:style w:type="character" w:styleId="BesuchterLink">
    <w:name w:val="FollowedHyperlink"/>
    <w:basedOn w:val="Absatz-Standardschriftart"/>
    <w:uiPriority w:val="99"/>
    <w:semiHidden/>
    <w:unhideWhenUsed/>
    <w:rsid w:val="008434E0"/>
    <w:rPr>
      <w:color w:val="800080" w:themeColor="followedHyperlink"/>
      <w:u w:val="single"/>
    </w:rPr>
  </w:style>
  <w:style w:type="paragraph" w:styleId="Blocktext">
    <w:name w:val="Block Text"/>
    <w:basedOn w:val="Standard"/>
    <w:uiPriority w:val="99"/>
    <w:semiHidden/>
    <w:unhideWhenUsed/>
    <w:rsid w:val="008434E0"/>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8434E0"/>
    <w:pPr>
      <w:ind w:left="283"/>
    </w:pPr>
    <w:rPr>
      <w:sz w:val="16"/>
      <w:szCs w:val="16"/>
    </w:rPr>
  </w:style>
  <w:style w:type="character" w:customStyle="1" w:styleId="Textkrper-Einzug3Zchn">
    <w:name w:val="Textkörper-Einzug 3 Zchn"/>
    <w:basedOn w:val="Absatz-Standardschriftart"/>
    <w:link w:val="Textkrper-Einzug3"/>
    <w:uiPriority w:val="99"/>
    <w:semiHidden/>
    <w:rsid w:val="008434E0"/>
    <w:rPr>
      <w:rFonts w:ascii="Arial" w:hAnsi="Arial"/>
      <w:sz w:val="16"/>
      <w:szCs w:val="16"/>
    </w:rPr>
  </w:style>
  <w:style w:type="paragraph" w:styleId="Textkrper-Einzug2">
    <w:name w:val="Body Text Indent 2"/>
    <w:basedOn w:val="Standard"/>
    <w:link w:val="Textkrper-Einzug2Zchn"/>
    <w:uiPriority w:val="99"/>
    <w:semiHidden/>
    <w:unhideWhenUsed/>
    <w:rsid w:val="008434E0"/>
    <w:pPr>
      <w:spacing w:line="480" w:lineRule="auto"/>
      <w:ind w:left="283"/>
    </w:pPr>
  </w:style>
  <w:style w:type="character" w:customStyle="1" w:styleId="Textkrper-Einzug2Zchn">
    <w:name w:val="Textkörper-Einzug 2 Zchn"/>
    <w:basedOn w:val="Absatz-Standardschriftart"/>
    <w:link w:val="Textkrper-Einzug2"/>
    <w:uiPriority w:val="99"/>
    <w:semiHidden/>
    <w:rsid w:val="008434E0"/>
    <w:rPr>
      <w:rFonts w:ascii="Arial" w:hAnsi="Arial"/>
    </w:rPr>
  </w:style>
  <w:style w:type="paragraph" w:styleId="Textkrper3">
    <w:name w:val="Body Text 3"/>
    <w:basedOn w:val="Standard"/>
    <w:link w:val="Textkrper3Zchn"/>
    <w:uiPriority w:val="99"/>
    <w:semiHidden/>
    <w:unhideWhenUsed/>
    <w:rsid w:val="008434E0"/>
    <w:rPr>
      <w:sz w:val="16"/>
      <w:szCs w:val="16"/>
    </w:rPr>
  </w:style>
  <w:style w:type="character" w:customStyle="1" w:styleId="Textkrper3Zchn">
    <w:name w:val="Textkörper 3 Zchn"/>
    <w:basedOn w:val="Absatz-Standardschriftart"/>
    <w:link w:val="Textkrper3"/>
    <w:uiPriority w:val="99"/>
    <w:semiHidden/>
    <w:rsid w:val="008434E0"/>
    <w:rPr>
      <w:rFonts w:ascii="Arial" w:hAnsi="Arial"/>
      <w:sz w:val="16"/>
      <w:szCs w:val="16"/>
    </w:rPr>
  </w:style>
  <w:style w:type="paragraph" w:styleId="Textkrper2">
    <w:name w:val="Body Text 2"/>
    <w:basedOn w:val="Standard"/>
    <w:link w:val="Textkrper2Zchn"/>
    <w:uiPriority w:val="99"/>
    <w:semiHidden/>
    <w:unhideWhenUsed/>
    <w:rsid w:val="008434E0"/>
    <w:pPr>
      <w:spacing w:line="480" w:lineRule="auto"/>
    </w:pPr>
  </w:style>
  <w:style w:type="character" w:customStyle="1" w:styleId="Textkrper2Zchn">
    <w:name w:val="Textkörper 2 Zchn"/>
    <w:basedOn w:val="Absatz-Standardschriftart"/>
    <w:link w:val="Textkrper2"/>
    <w:uiPriority w:val="99"/>
    <w:semiHidden/>
    <w:rsid w:val="008434E0"/>
    <w:rPr>
      <w:rFonts w:ascii="Arial" w:hAnsi="Arial"/>
    </w:rPr>
  </w:style>
  <w:style w:type="paragraph" w:styleId="Fu-Endnotenberschrift">
    <w:name w:val="Note Heading"/>
    <w:basedOn w:val="Standard"/>
    <w:next w:val="Standard"/>
    <w:link w:val="Fu-EndnotenberschriftZchn"/>
    <w:uiPriority w:val="99"/>
    <w:semiHidden/>
    <w:unhideWhenUsed/>
    <w:rsid w:val="008434E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434E0"/>
    <w:rPr>
      <w:rFonts w:ascii="Arial" w:hAnsi="Arial"/>
    </w:rPr>
  </w:style>
  <w:style w:type="paragraph" w:styleId="Textkrper-Erstzeileneinzug2">
    <w:name w:val="Body Text First Indent 2"/>
    <w:basedOn w:val="Textkrper-Zeileneinzug"/>
    <w:link w:val="Textkrper-Erstzeileneinzug2Zchn"/>
    <w:uiPriority w:val="99"/>
    <w:semiHidden/>
    <w:unhideWhenUsed/>
    <w:rsid w:val="008434E0"/>
    <w:pPr>
      <w:spacing w:line="360" w:lineRule="auto"/>
      <w:ind w:left="360" w:firstLine="360"/>
      <w:jc w:val="both"/>
    </w:pPr>
    <w:rPr>
      <w:rFonts w:ascii="Arial" w:eastAsiaTheme="minorHAnsi" w:hAnsi="Arial" w:cstheme="minorBidi"/>
      <w:sz w:val="22"/>
      <w:szCs w:val="22"/>
      <w:lang w:eastAsia="en-US"/>
    </w:rPr>
  </w:style>
  <w:style w:type="character" w:customStyle="1" w:styleId="Textkrper-Erstzeileneinzug2Zchn">
    <w:name w:val="Textkörper-Erstzeileneinzug 2 Zchn"/>
    <w:basedOn w:val="Textkrper-ZeileneinzugZchn"/>
    <w:link w:val="Textkrper-Erstzeileneinzug2"/>
    <w:uiPriority w:val="99"/>
    <w:semiHidden/>
    <w:rsid w:val="008434E0"/>
    <w:rPr>
      <w:rFonts w:ascii="Arial" w:eastAsia="Times New Roman" w:hAnsi="Arial" w:cs="Times New Roman"/>
      <w:sz w:val="24"/>
      <w:szCs w:val="24"/>
      <w:lang w:eastAsia="de-DE"/>
    </w:rPr>
  </w:style>
  <w:style w:type="paragraph" w:styleId="Textkrper">
    <w:name w:val="Body Text"/>
    <w:basedOn w:val="Standard"/>
    <w:link w:val="TextkrperZchn"/>
    <w:uiPriority w:val="99"/>
    <w:semiHidden/>
    <w:unhideWhenUsed/>
    <w:rsid w:val="008434E0"/>
  </w:style>
  <w:style w:type="character" w:customStyle="1" w:styleId="TextkrperZchn">
    <w:name w:val="Textkörper Zchn"/>
    <w:basedOn w:val="Absatz-Standardschriftart"/>
    <w:link w:val="Textkrper"/>
    <w:uiPriority w:val="99"/>
    <w:semiHidden/>
    <w:rsid w:val="008434E0"/>
    <w:rPr>
      <w:rFonts w:ascii="Arial" w:hAnsi="Arial"/>
    </w:rPr>
  </w:style>
  <w:style w:type="paragraph" w:styleId="Textkrper-Erstzeileneinzug">
    <w:name w:val="Body Text First Indent"/>
    <w:basedOn w:val="Textkrper"/>
    <w:link w:val="Textkrper-ErstzeileneinzugZchn"/>
    <w:uiPriority w:val="99"/>
    <w:semiHidden/>
    <w:unhideWhenUsed/>
    <w:rsid w:val="008434E0"/>
    <w:pPr>
      <w:ind w:firstLine="360"/>
    </w:pPr>
  </w:style>
  <w:style w:type="character" w:customStyle="1" w:styleId="Textkrper-ErstzeileneinzugZchn">
    <w:name w:val="Textkörper-Erstzeileneinzug Zchn"/>
    <w:basedOn w:val="TextkrperZchn"/>
    <w:link w:val="Textkrper-Erstzeileneinzug"/>
    <w:uiPriority w:val="99"/>
    <w:semiHidden/>
    <w:rsid w:val="008434E0"/>
    <w:rPr>
      <w:rFonts w:ascii="Arial" w:hAnsi="Arial"/>
    </w:rPr>
  </w:style>
  <w:style w:type="paragraph" w:styleId="Datum">
    <w:name w:val="Date"/>
    <w:basedOn w:val="Standard"/>
    <w:next w:val="Standard"/>
    <w:link w:val="DatumZchn"/>
    <w:uiPriority w:val="99"/>
    <w:semiHidden/>
    <w:unhideWhenUsed/>
    <w:rsid w:val="008434E0"/>
  </w:style>
  <w:style w:type="character" w:customStyle="1" w:styleId="DatumZchn">
    <w:name w:val="Datum Zchn"/>
    <w:basedOn w:val="Absatz-Standardschriftart"/>
    <w:link w:val="Datum"/>
    <w:uiPriority w:val="99"/>
    <w:semiHidden/>
    <w:rsid w:val="008434E0"/>
    <w:rPr>
      <w:rFonts w:ascii="Arial" w:hAnsi="Arial"/>
    </w:rPr>
  </w:style>
  <w:style w:type="paragraph" w:styleId="Anrede">
    <w:name w:val="Salutation"/>
    <w:basedOn w:val="Standard"/>
    <w:next w:val="Standard"/>
    <w:link w:val="AnredeZchn"/>
    <w:uiPriority w:val="99"/>
    <w:semiHidden/>
    <w:unhideWhenUsed/>
    <w:rsid w:val="008434E0"/>
  </w:style>
  <w:style w:type="character" w:customStyle="1" w:styleId="AnredeZchn">
    <w:name w:val="Anrede Zchn"/>
    <w:basedOn w:val="Absatz-Standardschriftart"/>
    <w:link w:val="Anrede"/>
    <w:uiPriority w:val="99"/>
    <w:semiHidden/>
    <w:rsid w:val="008434E0"/>
    <w:rPr>
      <w:rFonts w:ascii="Arial" w:hAnsi="Arial"/>
    </w:rPr>
  </w:style>
  <w:style w:type="paragraph" w:styleId="Untertitel">
    <w:name w:val="Subtitle"/>
    <w:basedOn w:val="Standard"/>
    <w:next w:val="Standard"/>
    <w:link w:val="UntertitelZchn"/>
    <w:uiPriority w:val="11"/>
    <w:rsid w:val="008434E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8434E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434E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434E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434E0"/>
    <w:pPr>
      <w:ind w:left="1415"/>
      <w:contextualSpacing/>
    </w:pPr>
  </w:style>
  <w:style w:type="paragraph" w:styleId="Listenfortsetzung4">
    <w:name w:val="List Continue 4"/>
    <w:basedOn w:val="Standard"/>
    <w:uiPriority w:val="99"/>
    <w:semiHidden/>
    <w:unhideWhenUsed/>
    <w:rsid w:val="008434E0"/>
    <w:pPr>
      <w:ind w:left="1132"/>
      <w:contextualSpacing/>
    </w:pPr>
  </w:style>
  <w:style w:type="paragraph" w:styleId="Listenfortsetzung3">
    <w:name w:val="List Continue 3"/>
    <w:basedOn w:val="Standard"/>
    <w:uiPriority w:val="99"/>
    <w:semiHidden/>
    <w:unhideWhenUsed/>
    <w:rsid w:val="008434E0"/>
    <w:pPr>
      <w:ind w:left="849"/>
      <w:contextualSpacing/>
    </w:pPr>
  </w:style>
  <w:style w:type="paragraph" w:styleId="Listenfortsetzung2">
    <w:name w:val="List Continue 2"/>
    <w:basedOn w:val="Standard"/>
    <w:uiPriority w:val="99"/>
    <w:semiHidden/>
    <w:unhideWhenUsed/>
    <w:rsid w:val="008434E0"/>
    <w:pPr>
      <w:ind w:left="566"/>
      <w:contextualSpacing/>
    </w:pPr>
  </w:style>
  <w:style w:type="paragraph" w:styleId="Listenfortsetzung">
    <w:name w:val="List Continue"/>
    <w:basedOn w:val="Standard"/>
    <w:uiPriority w:val="99"/>
    <w:semiHidden/>
    <w:unhideWhenUsed/>
    <w:rsid w:val="008434E0"/>
    <w:pPr>
      <w:ind w:left="283"/>
      <w:contextualSpacing/>
    </w:pPr>
  </w:style>
  <w:style w:type="paragraph" w:styleId="Unterschrift">
    <w:name w:val="Signature"/>
    <w:basedOn w:val="Standard"/>
    <w:link w:val="UnterschriftZchn"/>
    <w:uiPriority w:val="99"/>
    <w:semiHidden/>
    <w:unhideWhenUsed/>
    <w:rsid w:val="008434E0"/>
    <w:pPr>
      <w:spacing w:after="0" w:line="240" w:lineRule="auto"/>
      <w:ind w:left="4252"/>
    </w:pPr>
  </w:style>
  <w:style w:type="character" w:customStyle="1" w:styleId="UnterschriftZchn">
    <w:name w:val="Unterschrift Zchn"/>
    <w:basedOn w:val="Absatz-Standardschriftart"/>
    <w:link w:val="Unterschrift"/>
    <w:uiPriority w:val="99"/>
    <w:semiHidden/>
    <w:rsid w:val="008434E0"/>
    <w:rPr>
      <w:rFonts w:ascii="Arial" w:hAnsi="Arial"/>
    </w:rPr>
  </w:style>
  <w:style w:type="paragraph" w:styleId="Gruformel">
    <w:name w:val="Closing"/>
    <w:basedOn w:val="Standard"/>
    <w:link w:val="GruformelZchn"/>
    <w:uiPriority w:val="99"/>
    <w:semiHidden/>
    <w:unhideWhenUsed/>
    <w:rsid w:val="008434E0"/>
    <w:pPr>
      <w:spacing w:after="0" w:line="240" w:lineRule="auto"/>
      <w:ind w:left="4252"/>
    </w:pPr>
  </w:style>
  <w:style w:type="character" w:customStyle="1" w:styleId="GruformelZchn">
    <w:name w:val="Grußformel Zchn"/>
    <w:basedOn w:val="Absatz-Standardschriftart"/>
    <w:link w:val="Gruformel"/>
    <w:uiPriority w:val="99"/>
    <w:semiHidden/>
    <w:rsid w:val="008434E0"/>
    <w:rPr>
      <w:rFonts w:ascii="Arial" w:hAnsi="Arial"/>
    </w:rPr>
  </w:style>
  <w:style w:type="paragraph" w:styleId="Titel">
    <w:name w:val="Title"/>
    <w:basedOn w:val="Standard"/>
    <w:next w:val="Standard"/>
    <w:link w:val="TitelZchn"/>
    <w:uiPriority w:val="10"/>
    <w:rsid w:val="008434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434E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8434E0"/>
    <w:pPr>
      <w:numPr>
        <w:numId w:val="3"/>
      </w:numPr>
      <w:contextualSpacing/>
    </w:pPr>
  </w:style>
  <w:style w:type="paragraph" w:styleId="Listennummer4">
    <w:name w:val="List Number 4"/>
    <w:basedOn w:val="Standard"/>
    <w:uiPriority w:val="99"/>
    <w:semiHidden/>
    <w:unhideWhenUsed/>
    <w:rsid w:val="008434E0"/>
    <w:pPr>
      <w:numPr>
        <w:numId w:val="4"/>
      </w:numPr>
      <w:contextualSpacing/>
    </w:pPr>
  </w:style>
  <w:style w:type="paragraph" w:styleId="Listennummer3">
    <w:name w:val="List Number 3"/>
    <w:basedOn w:val="Standard"/>
    <w:uiPriority w:val="99"/>
    <w:semiHidden/>
    <w:unhideWhenUsed/>
    <w:rsid w:val="008434E0"/>
    <w:pPr>
      <w:numPr>
        <w:numId w:val="5"/>
      </w:numPr>
      <w:contextualSpacing/>
    </w:pPr>
  </w:style>
  <w:style w:type="paragraph" w:styleId="Listennummer2">
    <w:name w:val="List Number 2"/>
    <w:basedOn w:val="Standard"/>
    <w:uiPriority w:val="99"/>
    <w:semiHidden/>
    <w:unhideWhenUsed/>
    <w:rsid w:val="008434E0"/>
    <w:pPr>
      <w:numPr>
        <w:numId w:val="6"/>
      </w:numPr>
      <w:contextualSpacing/>
    </w:pPr>
  </w:style>
  <w:style w:type="paragraph" w:styleId="Aufzhlungszeichen5">
    <w:name w:val="List Bullet 5"/>
    <w:basedOn w:val="Standard"/>
    <w:uiPriority w:val="99"/>
    <w:semiHidden/>
    <w:unhideWhenUsed/>
    <w:rsid w:val="008434E0"/>
    <w:pPr>
      <w:numPr>
        <w:numId w:val="2"/>
      </w:numPr>
      <w:contextualSpacing/>
    </w:pPr>
  </w:style>
  <w:style w:type="paragraph" w:styleId="Aufzhlungszeichen4">
    <w:name w:val="List Bullet 4"/>
    <w:basedOn w:val="Standard"/>
    <w:uiPriority w:val="99"/>
    <w:semiHidden/>
    <w:unhideWhenUsed/>
    <w:rsid w:val="008434E0"/>
    <w:pPr>
      <w:numPr>
        <w:numId w:val="7"/>
      </w:numPr>
      <w:contextualSpacing/>
    </w:pPr>
  </w:style>
  <w:style w:type="paragraph" w:styleId="Aufzhlungszeichen3">
    <w:name w:val="List Bullet 3"/>
    <w:basedOn w:val="Standard"/>
    <w:uiPriority w:val="99"/>
    <w:semiHidden/>
    <w:unhideWhenUsed/>
    <w:rsid w:val="008434E0"/>
    <w:pPr>
      <w:numPr>
        <w:numId w:val="8"/>
      </w:numPr>
      <w:contextualSpacing/>
    </w:pPr>
  </w:style>
  <w:style w:type="paragraph" w:styleId="Aufzhlungszeichen2">
    <w:name w:val="List Bullet 2"/>
    <w:basedOn w:val="Standard"/>
    <w:uiPriority w:val="99"/>
    <w:semiHidden/>
    <w:unhideWhenUsed/>
    <w:rsid w:val="008434E0"/>
    <w:pPr>
      <w:numPr>
        <w:numId w:val="9"/>
      </w:numPr>
      <w:contextualSpacing/>
    </w:pPr>
  </w:style>
  <w:style w:type="paragraph" w:styleId="Liste5">
    <w:name w:val="List 5"/>
    <w:basedOn w:val="Standard"/>
    <w:uiPriority w:val="99"/>
    <w:semiHidden/>
    <w:unhideWhenUsed/>
    <w:rsid w:val="008434E0"/>
    <w:pPr>
      <w:ind w:left="1415" w:hanging="283"/>
      <w:contextualSpacing/>
    </w:pPr>
  </w:style>
  <w:style w:type="paragraph" w:styleId="Liste4">
    <w:name w:val="List 4"/>
    <w:basedOn w:val="Standard"/>
    <w:uiPriority w:val="99"/>
    <w:semiHidden/>
    <w:unhideWhenUsed/>
    <w:rsid w:val="008434E0"/>
    <w:pPr>
      <w:ind w:left="1132" w:hanging="283"/>
      <w:contextualSpacing/>
    </w:pPr>
  </w:style>
  <w:style w:type="paragraph" w:styleId="Liste3">
    <w:name w:val="List 3"/>
    <w:basedOn w:val="Standard"/>
    <w:uiPriority w:val="99"/>
    <w:semiHidden/>
    <w:unhideWhenUsed/>
    <w:rsid w:val="008434E0"/>
    <w:pPr>
      <w:ind w:left="849" w:hanging="283"/>
      <w:contextualSpacing/>
    </w:pPr>
  </w:style>
  <w:style w:type="paragraph" w:styleId="Liste2">
    <w:name w:val="List 2"/>
    <w:basedOn w:val="Standard"/>
    <w:uiPriority w:val="99"/>
    <w:semiHidden/>
    <w:unhideWhenUsed/>
    <w:rsid w:val="008434E0"/>
    <w:pPr>
      <w:ind w:left="566" w:hanging="283"/>
      <w:contextualSpacing/>
    </w:pPr>
  </w:style>
  <w:style w:type="paragraph" w:styleId="Listennummer">
    <w:name w:val="List Number"/>
    <w:basedOn w:val="Standard"/>
    <w:uiPriority w:val="99"/>
    <w:semiHidden/>
    <w:unhideWhenUsed/>
    <w:rsid w:val="008434E0"/>
    <w:pPr>
      <w:numPr>
        <w:numId w:val="10"/>
      </w:numPr>
      <w:contextualSpacing/>
    </w:pPr>
  </w:style>
  <w:style w:type="paragraph" w:styleId="Aufzhlungszeichen">
    <w:name w:val="List Bullet"/>
    <w:basedOn w:val="Standard"/>
    <w:uiPriority w:val="99"/>
    <w:semiHidden/>
    <w:unhideWhenUsed/>
    <w:rsid w:val="008434E0"/>
    <w:pPr>
      <w:numPr>
        <w:numId w:val="11"/>
      </w:numPr>
      <w:contextualSpacing/>
    </w:pPr>
  </w:style>
  <w:style w:type="paragraph" w:styleId="Liste">
    <w:name w:val="List"/>
    <w:basedOn w:val="Standard"/>
    <w:uiPriority w:val="99"/>
    <w:semiHidden/>
    <w:unhideWhenUsed/>
    <w:rsid w:val="008434E0"/>
    <w:pPr>
      <w:ind w:left="283" w:hanging="283"/>
      <w:contextualSpacing/>
    </w:pPr>
  </w:style>
  <w:style w:type="paragraph" w:styleId="RGV-berschrift">
    <w:name w:val="toa heading"/>
    <w:basedOn w:val="Standard"/>
    <w:next w:val="Standard"/>
    <w:uiPriority w:val="99"/>
    <w:semiHidden/>
    <w:unhideWhenUsed/>
    <w:rsid w:val="008434E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434E0"/>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434E0"/>
    <w:rPr>
      <w:rFonts w:ascii="Consolas" w:hAnsi="Consolas"/>
      <w:sz w:val="20"/>
      <w:szCs w:val="20"/>
    </w:rPr>
  </w:style>
  <w:style w:type="paragraph" w:styleId="Rechtsgrundlagenverzeichnis">
    <w:name w:val="table of authorities"/>
    <w:basedOn w:val="Standard"/>
    <w:next w:val="Standard"/>
    <w:uiPriority w:val="99"/>
    <w:semiHidden/>
    <w:unhideWhenUsed/>
    <w:rsid w:val="008434E0"/>
    <w:pPr>
      <w:spacing w:after="0"/>
      <w:ind w:left="220" w:hanging="220"/>
    </w:pPr>
  </w:style>
  <w:style w:type="paragraph" w:styleId="Endnotentext">
    <w:name w:val="endnote text"/>
    <w:basedOn w:val="Standard"/>
    <w:link w:val="EndnotentextZchn"/>
    <w:uiPriority w:val="99"/>
    <w:semiHidden/>
    <w:unhideWhenUsed/>
    <w:rsid w:val="008434E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434E0"/>
    <w:rPr>
      <w:rFonts w:ascii="Arial" w:hAnsi="Arial"/>
      <w:sz w:val="20"/>
      <w:szCs w:val="20"/>
    </w:rPr>
  </w:style>
  <w:style w:type="character" w:styleId="Endnotenzeichen">
    <w:name w:val="endnote reference"/>
    <w:basedOn w:val="Absatz-Standardschriftart"/>
    <w:uiPriority w:val="99"/>
    <w:semiHidden/>
    <w:unhideWhenUsed/>
    <w:rsid w:val="008434E0"/>
    <w:rPr>
      <w:vertAlign w:val="superscript"/>
    </w:rPr>
  </w:style>
  <w:style w:type="character" w:styleId="Seitenzahl">
    <w:name w:val="page number"/>
    <w:basedOn w:val="Absatz-Standardschriftart"/>
    <w:uiPriority w:val="99"/>
    <w:semiHidden/>
    <w:unhideWhenUsed/>
    <w:rsid w:val="008434E0"/>
  </w:style>
  <w:style w:type="character" w:styleId="Zeilennummer">
    <w:name w:val="line number"/>
    <w:basedOn w:val="Absatz-Standardschriftart"/>
    <w:uiPriority w:val="99"/>
    <w:semiHidden/>
    <w:unhideWhenUsed/>
    <w:rsid w:val="008434E0"/>
  </w:style>
  <w:style w:type="paragraph" w:styleId="Umschlagabsenderadresse">
    <w:name w:val="envelope return"/>
    <w:basedOn w:val="Standard"/>
    <w:uiPriority w:val="99"/>
    <w:semiHidden/>
    <w:unhideWhenUsed/>
    <w:rsid w:val="008434E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434E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8434E0"/>
    <w:pPr>
      <w:spacing w:after="0" w:line="240" w:lineRule="auto"/>
      <w:ind w:left="220" w:hanging="220"/>
    </w:pPr>
  </w:style>
  <w:style w:type="paragraph" w:styleId="Indexberschrift">
    <w:name w:val="index heading"/>
    <w:basedOn w:val="Standard"/>
    <w:next w:val="Index1"/>
    <w:uiPriority w:val="99"/>
    <w:semiHidden/>
    <w:unhideWhenUsed/>
    <w:rsid w:val="008434E0"/>
    <w:rPr>
      <w:rFonts w:asciiTheme="majorHAnsi" w:eastAsiaTheme="majorEastAsia" w:hAnsiTheme="majorHAnsi" w:cstheme="majorBidi"/>
      <w:b/>
      <w:bCs/>
    </w:rPr>
  </w:style>
  <w:style w:type="paragraph" w:styleId="Standardeinzug">
    <w:name w:val="Normal Indent"/>
    <w:basedOn w:val="Standard"/>
    <w:uiPriority w:val="99"/>
    <w:semiHidden/>
    <w:unhideWhenUsed/>
    <w:rsid w:val="008434E0"/>
    <w:pPr>
      <w:ind w:left="708"/>
    </w:pPr>
  </w:style>
  <w:style w:type="paragraph" w:styleId="Verzeichnis9">
    <w:name w:val="toc 9"/>
    <w:basedOn w:val="Standard"/>
    <w:next w:val="Standard"/>
    <w:autoRedefine/>
    <w:uiPriority w:val="39"/>
    <w:semiHidden/>
    <w:unhideWhenUsed/>
    <w:rsid w:val="008434E0"/>
    <w:pPr>
      <w:spacing w:after="100"/>
      <w:ind w:left="1760"/>
    </w:pPr>
  </w:style>
  <w:style w:type="paragraph" w:styleId="Verzeichnis8">
    <w:name w:val="toc 8"/>
    <w:basedOn w:val="Standard"/>
    <w:next w:val="Standard"/>
    <w:autoRedefine/>
    <w:uiPriority w:val="39"/>
    <w:semiHidden/>
    <w:unhideWhenUsed/>
    <w:rsid w:val="008434E0"/>
    <w:pPr>
      <w:spacing w:after="100"/>
      <w:ind w:left="1540"/>
    </w:pPr>
  </w:style>
  <w:style w:type="paragraph" w:styleId="Verzeichnis7">
    <w:name w:val="toc 7"/>
    <w:basedOn w:val="Standard"/>
    <w:next w:val="Standard"/>
    <w:autoRedefine/>
    <w:uiPriority w:val="39"/>
    <w:semiHidden/>
    <w:unhideWhenUsed/>
    <w:rsid w:val="008434E0"/>
    <w:pPr>
      <w:spacing w:after="100"/>
      <w:ind w:left="1320"/>
    </w:pPr>
  </w:style>
  <w:style w:type="paragraph" w:styleId="Verzeichnis6">
    <w:name w:val="toc 6"/>
    <w:basedOn w:val="Standard"/>
    <w:next w:val="Standard"/>
    <w:autoRedefine/>
    <w:uiPriority w:val="39"/>
    <w:semiHidden/>
    <w:unhideWhenUsed/>
    <w:rsid w:val="008434E0"/>
    <w:pPr>
      <w:spacing w:after="100"/>
      <w:ind w:left="1100"/>
    </w:pPr>
  </w:style>
  <w:style w:type="paragraph" w:styleId="Verzeichnis5">
    <w:name w:val="toc 5"/>
    <w:basedOn w:val="Standard"/>
    <w:next w:val="Standard"/>
    <w:autoRedefine/>
    <w:uiPriority w:val="39"/>
    <w:semiHidden/>
    <w:unhideWhenUsed/>
    <w:rsid w:val="008434E0"/>
    <w:pPr>
      <w:spacing w:after="100"/>
      <w:ind w:left="880"/>
    </w:pPr>
  </w:style>
  <w:style w:type="paragraph" w:styleId="Index9">
    <w:name w:val="index 9"/>
    <w:basedOn w:val="Standard"/>
    <w:next w:val="Standard"/>
    <w:autoRedefine/>
    <w:uiPriority w:val="99"/>
    <w:semiHidden/>
    <w:unhideWhenUsed/>
    <w:rsid w:val="008434E0"/>
    <w:pPr>
      <w:spacing w:after="0" w:line="240" w:lineRule="auto"/>
      <w:ind w:left="1980" w:hanging="220"/>
    </w:pPr>
  </w:style>
  <w:style w:type="paragraph" w:styleId="Index8">
    <w:name w:val="index 8"/>
    <w:basedOn w:val="Standard"/>
    <w:next w:val="Standard"/>
    <w:autoRedefine/>
    <w:uiPriority w:val="99"/>
    <w:semiHidden/>
    <w:unhideWhenUsed/>
    <w:rsid w:val="008434E0"/>
    <w:pPr>
      <w:spacing w:after="0" w:line="240" w:lineRule="auto"/>
      <w:ind w:left="1760" w:hanging="220"/>
    </w:pPr>
  </w:style>
  <w:style w:type="paragraph" w:styleId="Index7">
    <w:name w:val="index 7"/>
    <w:basedOn w:val="Standard"/>
    <w:next w:val="Standard"/>
    <w:autoRedefine/>
    <w:uiPriority w:val="99"/>
    <w:semiHidden/>
    <w:unhideWhenUsed/>
    <w:rsid w:val="008434E0"/>
    <w:pPr>
      <w:spacing w:after="0" w:line="240" w:lineRule="auto"/>
      <w:ind w:left="1540" w:hanging="220"/>
    </w:pPr>
  </w:style>
  <w:style w:type="paragraph" w:styleId="Index6">
    <w:name w:val="index 6"/>
    <w:basedOn w:val="Standard"/>
    <w:next w:val="Standard"/>
    <w:autoRedefine/>
    <w:uiPriority w:val="99"/>
    <w:semiHidden/>
    <w:unhideWhenUsed/>
    <w:rsid w:val="008434E0"/>
    <w:pPr>
      <w:spacing w:after="0" w:line="240" w:lineRule="auto"/>
      <w:ind w:left="1320" w:hanging="220"/>
    </w:pPr>
  </w:style>
  <w:style w:type="paragraph" w:styleId="Index5">
    <w:name w:val="index 5"/>
    <w:basedOn w:val="Standard"/>
    <w:next w:val="Standard"/>
    <w:autoRedefine/>
    <w:uiPriority w:val="99"/>
    <w:semiHidden/>
    <w:unhideWhenUsed/>
    <w:rsid w:val="008434E0"/>
    <w:pPr>
      <w:spacing w:after="0" w:line="240" w:lineRule="auto"/>
      <w:ind w:left="1100" w:hanging="220"/>
    </w:pPr>
  </w:style>
  <w:style w:type="paragraph" w:styleId="Index4">
    <w:name w:val="index 4"/>
    <w:basedOn w:val="Standard"/>
    <w:next w:val="Standard"/>
    <w:autoRedefine/>
    <w:uiPriority w:val="99"/>
    <w:semiHidden/>
    <w:unhideWhenUsed/>
    <w:rsid w:val="008434E0"/>
    <w:pPr>
      <w:spacing w:after="0" w:line="240" w:lineRule="auto"/>
      <w:ind w:left="880" w:hanging="220"/>
    </w:pPr>
  </w:style>
  <w:style w:type="paragraph" w:styleId="Index3">
    <w:name w:val="index 3"/>
    <w:basedOn w:val="Standard"/>
    <w:next w:val="Standard"/>
    <w:autoRedefine/>
    <w:uiPriority w:val="99"/>
    <w:semiHidden/>
    <w:unhideWhenUsed/>
    <w:rsid w:val="008434E0"/>
    <w:pPr>
      <w:spacing w:after="0" w:line="240" w:lineRule="auto"/>
      <w:ind w:left="660" w:hanging="220"/>
    </w:pPr>
  </w:style>
  <w:style w:type="paragraph" w:styleId="Index2">
    <w:name w:val="index 2"/>
    <w:basedOn w:val="Standard"/>
    <w:next w:val="Standard"/>
    <w:autoRedefine/>
    <w:uiPriority w:val="99"/>
    <w:semiHidden/>
    <w:unhideWhenUsed/>
    <w:rsid w:val="008434E0"/>
    <w:pPr>
      <w:spacing w:after="0" w:line="240" w:lineRule="auto"/>
      <w:ind w:left="440" w:hanging="220"/>
    </w:pPr>
  </w:style>
  <w:style w:type="character" w:styleId="Platzhaltertext">
    <w:name w:val="Placeholder Text"/>
    <w:basedOn w:val="Absatz-Standardschriftart"/>
    <w:uiPriority w:val="99"/>
    <w:semiHidden/>
    <w:rsid w:val="008434E0"/>
    <w:rPr>
      <w:color w:val="808080"/>
    </w:rPr>
  </w:style>
  <w:style w:type="paragraph" w:customStyle="1" w:styleId="CitaviBibliographyHeading">
    <w:name w:val="Citavi Bibliography Heading"/>
    <w:basedOn w:val="Standard"/>
    <w:link w:val="CitaviBibliographyHeadingZchn"/>
    <w:rsid w:val="008434E0"/>
    <w:pPr>
      <w:jc w:val="left"/>
    </w:pPr>
  </w:style>
  <w:style w:type="character" w:customStyle="1" w:styleId="CitaviBibliographyHeadingZchn">
    <w:name w:val="Citavi Bibliography Heading Zchn"/>
    <w:basedOn w:val="Absatz-Standardschriftart"/>
    <w:link w:val="CitaviBibliographyHeading"/>
    <w:uiPriority w:val="99"/>
    <w:rsid w:val="008434E0"/>
    <w:rPr>
      <w:rFonts w:ascii="Arial" w:hAnsi="Arial"/>
    </w:rPr>
  </w:style>
  <w:style w:type="paragraph" w:customStyle="1" w:styleId="CitaviBibliographyEntry">
    <w:name w:val="Citavi Bibliography Entry"/>
    <w:basedOn w:val="Standard"/>
    <w:link w:val="CitaviBibliographyEntryZchn"/>
    <w:uiPriority w:val="99"/>
    <w:rsid w:val="008434E0"/>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434E0"/>
    <w:rPr>
      <w:rFonts w:ascii="Arial" w:hAnsi="Arial"/>
    </w:rPr>
  </w:style>
  <w:style w:type="character" w:styleId="NichtaufgelsteErwhnung">
    <w:name w:val="Unresolved Mention"/>
    <w:basedOn w:val="Absatz-Standardschriftart"/>
    <w:uiPriority w:val="99"/>
    <w:semiHidden/>
    <w:unhideWhenUsed/>
    <w:rsid w:val="008434E0"/>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3C3E52"/>
    <w:pPr>
      <w:jc w:val="left"/>
    </w:pPr>
  </w:style>
  <w:style w:type="character" w:customStyle="1" w:styleId="CitaviChapterBibliographyHeadingZchn">
    <w:name w:val="Citavi Chapter Bibliography Heading Zchn"/>
    <w:basedOn w:val="Absatz-Standardschriftart"/>
    <w:link w:val="CitaviChapterBibliographyHeading"/>
    <w:uiPriority w:val="99"/>
    <w:rsid w:val="003C3E52"/>
    <w:rPr>
      <w:rFonts w:ascii="Arial" w:eastAsiaTheme="majorEastAsia" w:hAnsi="Arial" w:cstheme="majorBidi"/>
      <w:b/>
      <w:bCs/>
      <w:sz w:val="24"/>
      <w:szCs w:val="26"/>
    </w:rPr>
  </w:style>
  <w:style w:type="paragraph" w:customStyle="1" w:styleId="CitaviBibliographySubheading1">
    <w:name w:val="Citavi Bibliography Subheading 1"/>
    <w:basedOn w:val="berschrift2"/>
    <w:link w:val="CitaviBibliographySubheading1Zchn"/>
    <w:uiPriority w:val="99"/>
    <w:rsid w:val="003C3E52"/>
    <w:pPr>
      <w:spacing w:line="276" w:lineRule="auto"/>
      <w:outlineLvl w:val="9"/>
    </w:pPr>
  </w:style>
  <w:style w:type="character" w:customStyle="1" w:styleId="CitaviBibliographySubheading1Zchn">
    <w:name w:val="Citavi Bibliography Subheading 1 Zchn"/>
    <w:basedOn w:val="Absatz-Standardschriftart"/>
    <w:link w:val="CitaviBibliographySubheading1"/>
    <w:uiPriority w:val="99"/>
    <w:rsid w:val="003C3E52"/>
    <w:rPr>
      <w:rFonts w:ascii="Arial" w:eastAsiaTheme="majorEastAsia" w:hAnsi="Arial" w:cstheme="majorBidi"/>
      <w:b/>
      <w:bCs/>
      <w:sz w:val="24"/>
      <w:szCs w:val="26"/>
    </w:rPr>
  </w:style>
  <w:style w:type="paragraph" w:customStyle="1" w:styleId="CitaviBibliographySubheading2">
    <w:name w:val="Citavi Bibliography Subheading 2"/>
    <w:basedOn w:val="berschrift3"/>
    <w:link w:val="CitaviBibliographySubheading2Zchn"/>
    <w:uiPriority w:val="99"/>
    <w:rsid w:val="003C3E52"/>
    <w:pPr>
      <w:spacing w:line="276" w:lineRule="auto"/>
      <w:outlineLvl w:val="9"/>
    </w:pPr>
  </w:style>
  <w:style w:type="character" w:customStyle="1" w:styleId="CitaviBibliographySubheading2Zchn">
    <w:name w:val="Citavi Bibliography Subheading 2 Zchn"/>
    <w:basedOn w:val="Absatz-Standardschriftart"/>
    <w:link w:val="CitaviBibliographySubheading2"/>
    <w:uiPriority w:val="99"/>
    <w:rsid w:val="003C3E52"/>
    <w:rPr>
      <w:rFonts w:ascii="Arial" w:eastAsiaTheme="majorEastAsia" w:hAnsi="Arial" w:cstheme="majorBidi"/>
      <w:b/>
      <w:bCs/>
    </w:rPr>
  </w:style>
  <w:style w:type="paragraph" w:customStyle="1" w:styleId="CitaviBibliographySubheading3">
    <w:name w:val="Citavi Bibliography Subheading 3"/>
    <w:basedOn w:val="berschrift4"/>
    <w:link w:val="CitaviBibliographySubheading3Zchn"/>
    <w:uiPriority w:val="99"/>
    <w:rsid w:val="003C3E52"/>
    <w:pPr>
      <w:spacing w:line="276" w:lineRule="auto"/>
      <w:outlineLvl w:val="9"/>
    </w:pPr>
  </w:style>
  <w:style w:type="character" w:customStyle="1" w:styleId="CitaviBibliographySubheading3Zchn">
    <w:name w:val="Citavi Bibliography Subheading 3 Zchn"/>
    <w:basedOn w:val="Absatz-Standardschriftart"/>
    <w:link w:val="CitaviBibliographySubheading3"/>
    <w:uiPriority w:val="99"/>
    <w:rsid w:val="003C3E52"/>
    <w:rPr>
      <w:rFonts w:ascii="Arial" w:eastAsiaTheme="majorEastAsia" w:hAnsi="Arial" w:cstheme="majorBidi"/>
      <w:b/>
      <w:bCs/>
      <w:iCs/>
      <w:sz w:val="28"/>
    </w:rPr>
  </w:style>
  <w:style w:type="paragraph" w:customStyle="1" w:styleId="CitaviBibliographySubheading4">
    <w:name w:val="Citavi Bibliography Subheading 4"/>
    <w:basedOn w:val="berschrift5"/>
    <w:link w:val="CitaviBibliographySubheading4Zchn"/>
    <w:uiPriority w:val="99"/>
    <w:rsid w:val="003C3E52"/>
    <w:pPr>
      <w:spacing w:line="276" w:lineRule="auto"/>
      <w:outlineLvl w:val="9"/>
    </w:pPr>
  </w:style>
  <w:style w:type="character" w:customStyle="1" w:styleId="CitaviBibliographySubheading4Zchn">
    <w:name w:val="Citavi Bibliography Subheading 4 Zchn"/>
    <w:basedOn w:val="Absatz-Standardschriftart"/>
    <w:link w:val="CitaviBibliographySubheading4"/>
    <w:uiPriority w:val="99"/>
    <w:rsid w:val="003C3E52"/>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3C3E52"/>
    <w:pPr>
      <w:spacing w:line="276" w:lineRule="auto"/>
      <w:outlineLvl w:val="9"/>
    </w:pPr>
  </w:style>
  <w:style w:type="character" w:customStyle="1" w:styleId="CitaviBibliographySubheading5Zchn">
    <w:name w:val="Citavi Bibliography Subheading 5 Zchn"/>
    <w:basedOn w:val="Absatz-Standardschriftart"/>
    <w:link w:val="CitaviBibliographySubheading5"/>
    <w:uiPriority w:val="99"/>
    <w:rsid w:val="003C3E52"/>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3C3E52"/>
    <w:pPr>
      <w:spacing w:line="276" w:lineRule="auto"/>
      <w:outlineLvl w:val="9"/>
    </w:pPr>
  </w:style>
  <w:style w:type="character" w:customStyle="1" w:styleId="CitaviBibliographySubheading6Zchn">
    <w:name w:val="Citavi Bibliography Subheading 6 Zchn"/>
    <w:basedOn w:val="Absatz-Standardschriftart"/>
    <w:link w:val="CitaviBibliographySubheading6"/>
    <w:uiPriority w:val="99"/>
    <w:rsid w:val="003C3E52"/>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3C3E52"/>
    <w:pPr>
      <w:spacing w:line="276" w:lineRule="auto"/>
      <w:outlineLvl w:val="9"/>
    </w:pPr>
  </w:style>
  <w:style w:type="character" w:customStyle="1" w:styleId="CitaviBibliographySubheading7Zchn">
    <w:name w:val="Citavi Bibliography Subheading 7 Zchn"/>
    <w:basedOn w:val="Absatz-Standardschriftart"/>
    <w:link w:val="CitaviBibliographySubheading7"/>
    <w:uiPriority w:val="99"/>
    <w:rsid w:val="003C3E52"/>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3C3E52"/>
    <w:pPr>
      <w:spacing w:line="276" w:lineRule="auto"/>
      <w:outlineLvl w:val="9"/>
    </w:pPr>
  </w:style>
  <w:style w:type="character" w:customStyle="1" w:styleId="CitaviBibliographySubheading8Zchn">
    <w:name w:val="Citavi Bibliography Subheading 8 Zchn"/>
    <w:basedOn w:val="Absatz-Standardschriftart"/>
    <w:link w:val="CitaviBibliographySubheading8"/>
    <w:uiPriority w:val="99"/>
    <w:rsid w:val="003C3E52"/>
    <w:rPr>
      <w:rFonts w:asciiTheme="majorHAnsi" w:eastAsiaTheme="majorEastAsia" w:hAnsiTheme="majorHAnsi" w:cstheme="majorBidi"/>
      <w:i/>
      <w:iCs/>
      <w:color w:val="404040" w:themeColor="text1" w:themeTint="BF"/>
      <w:sz w:val="20"/>
      <w:szCs w:val="20"/>
    </w:rPr>
  </w:style>
  <w:style w:type="table" w:styleId="Gitternetztabelle7farbigAkzent3">
    <w:name w:val="Grid Table 7 Colorful Accent 3"/>
    <w:basedOn w:val="NormaleTabelle"/>
    <w:uiPriority w:val="52"/>
    <w:rsid w:val="003C3E52"/>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Listentabelle4Akzent3">
    <w:name w:val="List Table 4 Accent 3"/>
    <w:basedOn w:val="NormaleTabelle"/>
    <w:uiPriority w:val="49"/>
    <w:rsid w:val="003C3E52"/>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Formatvorlage1">
    <w:name w:val="Formatvorlage1"/>
    <w:basedOn w:val="NormaleTabelle"/>
    <w:uiPriority w:val="99"/>
    <w:rsid w:val="003C3E52"/>
    <w:pPr>
      <w:spacing w:after="0" w:line="240" w:lineRule="auto"/>
    </w:pPr>
    <w:tblPr/>
  </w:style>
  <w:style w:type="table" w:customStyle="1" w:styleId="HOODLBOI">
    <w:name w:val="HOODL BOI"/>
    <w:basedOn w:val="NormaleTabelle"/>
    <w:uiPriority w:val="99"/>
    <w:rsid w:val="003C3E52"/>
    <w:pPr>
      <w:spacing w:after="0" w:line="240" w:lineRule="auto"/>
    </w:pPr>
    <w:tblPr/>
  </w:style>
  <w:style w:type="paragraph" w:styleId="berarbeitung">
    <w:name w:val="Revision"/>
    <w:hidden/>
    <w:uiPriority w:val="99"/>
    <w:semiHidden/>
    <w:rsid w:val="003C3E52"/>
    <w:pPr>
      <w:spacing w:after="0" w:line="240" w:lineRule="auto"/>
    </w:pPr>
    <w:rPr>
      <w:rFonts w:ascii="Arial" w:hAnsi="Arial"/>
    </w:rPr>
  </w:style>
  <w:style w:type="table" w:styleId="Gitternetztabelle4Akzent3">
    <w:name w:val="Grid Table 4 Accent 3"/>
    <w:basedOn w:val="NormaleTabelle"/>
    <w:uiPriority w:val="49"/>
    <w:rsid w:val="006975A4"/>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CitaviBibliographyEntryCitaviBasis-Stilv20">
    <w:name w:val="Citavi Bibliography Entry (Citavi Basis-Stil v20)"/>
    <w:basedOn w:val="Standard"/>
    <w:next w:val="Standard"/>
    <w:rsid w:val="00D26533"/>
    <w:pPr>
      <w:spacing w:line="259" w:lineRule="auto"/>
      <w:jc w:val="left"/>
    </w:pPr>
    <w:rPr>
      <w:rFonts w:asciiTheme="minorHAnsi" w:eastAsiaTheme="minorEastAsia" w:hAnsiTheme="minorHAnsi"/>
      <w:lang w:eastAsia="de-DE"/>
    </w:rPr>
  </w:style>
  <w:style w:type="paragraph" w:customStyle="1" w:styleId="CitaviBibliographyEntryIEEEDesignTestv11">
    <w:name w:val="Citavi Bibliography Entry (IEEE Design   Test v11)"/>
    <w:basedOn w:val="Standard"/>
    <w:next w:val="Standard"/>
    <w:rsid w:val="00F82130"/>
    <w:pPr>
      <w:tabs>
        <w:tab w:val="left" w:pos="454"/>
      </w:tabs>
      <w:spacing w:after="0" w:line="259" w:lineRule="auto"/>
      <w:ind w:left="454" w:hanging="454"/>
      <w:jc w:val="left"/>
    </w:pPr>
    <w:rPr>
      <w:rFonts w:asciiTheme="minorHAnsi" w:eastAsiaTheme="minorEastAsia" w:hAnsiTheme="minorHAnsi"/>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00687">
      <w:bodyDiv w:val="1"/>
      <w:marLeft w:val="0"/>
      <w:marRight w:val="0"/>
      <w:marTop w:val="0"/>
      <w:marBottom w:val="0"/>
      <w:divBdr>
        <w:top w:val="none" w:sz="0" w:space="0" w:color="auto"/>
        <w:left w:val="none" w:sz="0" w:space="0" w:color="auto"/>
        <w:bottom w:val="none" w:sz="0" w:space="0" w:color="auto"/>
        <w:right w:val="none" w:sz="0" w:space="0" w:color="auto"/>
      </w:divBdr>
    </w:div>
    <w:div w:id="46417269">
      <w:bodyDiv w:val="1"/>
      <w:marLeft w:val="0"/>
      <w:marRight w:val="0"/>
      <w:marTop w:val="0"/>
      <w:marBottom w:val="0"/>
      <w:divBdr>
        <w:top w:val="none" w:sz="0" w:space="0" w:color="auto"/>
        <w:left w:val="none" w:sz="0" w:space="0" w:color="auto"/>
        <w:bottom w:val="none" w:sz="0" w:space="0" w:color="auto"/>
        <w:right w:val="none" w:sz="0" w:space="0" w:color="auto"/>
      </w:divBdr>
      <w:divsChild>
        <w:div w:id="462499486">
          <w:marLeft w:val="1800"/>
          <w:marRight w:val="0"/>
          <w:marTop w:val="100"/>
          <w:marBottom w:val="0"/>
          <w:divBdr>
            <w:top w:val="none" w:sz="0" w:space="0" w:color="auto"/>
            <w:left w:val="none" w:sz="0" w:space="0" w:color="auto"/>
            <w:bottom w:val="none" w:sz="0" w:space="0" w:color="auto"/>
            <w:right w:val="none" w:sz="0" w:space="0" w:color="auto"/>
          </w:divBdr>
        </w:div>
      </w:divsChild>
    </w:div>
    <w:div w:id="48846120">
      <w:bodyDiv w:val="1"/>
      <w:marLeft w:val="0"/>
      <w:marRight w:val="0"/>
      <w:marTop w:val="0"/>
      <w:marBottom w:val="0"/>
      <w:divBdr>
        <w:top w:val="none" w:sz="0" w:space="0" w:color="auto"/>
        <w:left w:val="none" w:sz="0" w:space="0" w:color="auto"/>
        <w:bottom w:val="none" w:sz="0" w:space="0" w:color="auto"/>
        <w:right w:val="none" w:sz="0" w:space="0" w:color="auto"/>
      </w:divBdr>
    </w:div>
    <w:div w:id="68188071">
      <w:bodyDiv w:val="1"/>
      <w:marLeft w:val="0"/>
      <w:marRight w:val="0"/>
      <w:marTop w:val="0"/>
      <w:marBottom w:val="0"/>
      <w:divBdr>
        <w:top w:val="none" w:sz="0" w:space="0" w:color="auto"/>
        <w:left w:val="none" w:sz="0" w:space="0" w:color="auto"/>
        <w:bottom w:val="none" w:sz="0" w:space="0" w:color="auto"/>
        <w:right w:val="none" w:sz="0" w:space="0" w:color="auto"/>
      </w:divBdr>
    </w:div>
    <w:div w:id="79452615">
      <w:bodyDiv w:val="1"/>
      <w:marLeft w:val="0"/>
      <w:marRight w:val="0"/>
      <w:marTop w:val="0"/>
      <w:marBottom w:val="0"/>
      <w:divBdr>
        <w:top w:val="none" w:sz="0" w:space="0" w:color="auto"/>
        <w:left w:val="none" w:sz="0" w:space="0" w:color="auto"/>
        <w:bottom w:val="none" w:sz="0" w:space="0" w:color="auto"/>
        <w:right w:val="none" w:sz="0" w:space="0" w:color="auto"/>
      </w:divBdr>
    </w:div>
    <w:div w:id="91629741">
      <w:bodyDiv w:val="1"/>
      <w:marLeft w:val="0"/>
      <w:marRight w:val="0"/>
      <w:marTop w:val="0"/>
      <w:marBottom w:val="0"/>
      <w:divBdr>
        <w:top w:val="none" w:sz="0" w:space="0" w:color="auto"/>
        <w:left w:val="none" w:sz="0" w:space="0" w:color="auto"/>
        <w:bottom w:val="none" w:sz="0" w:space="0" w:color="auto"/>
        <w:right w:val="none" w:sz="0" w:space="0" w:color="auto"/>
      </w:divBdr>
    </w:div>
    <w:div w:id="102498513">
      <w:bodyDiv w:val="1"/>
      <w:marLeft w:val="0"/>
      <w:marRight w:val="0"/>
      <w:marTop w:val="0"/>
      <w:marBottom w:val="0"/>
      <w:divBdr>
        <w:top w:val="none" w:sz="0" w:space="0" w:color="auto"/>
        <w:left w:val="none" w:sz="0" w:space="0" w:color="auto"/>
        <w:bottom w:val="none" w:sz="0" w:space="0" w:color="auto"/>
        <w:right w:val="none" w:sz="0" w:space="0" w:color="auto"/>
      </w:divBdr>
    </w:div>
    <w:div w:id="106776606">
      <w:bodyDiv w:val="1"/>
      <w:marLeft w:val="0"/>
      <w:marRight w:val="0"/>
      <w:marTop w:val="0"/>
      <w:marBottom w:val="0"/>
      <w:divBdr>
        <w:top w:val="none" w:sz="0" w:space="0" w:color="auto"/>
        <w:left w:val="none" w:sz="0" w:space="0" w:color="auto"/>
        <w:bottom w:val="none" w:sz="0" w:space="0" w:color="auto"/>
        <w:right w:val="none" w:sz="0" w:space="0" w:color="auto"/>
      </w:divBdr>
    </w:div>
    <w:div w:id="109518274">
      <w:bodyDiv w:val="1"/>
      <w:marLeft w:val="0"/>
      <w:marRight w:val="0"/>
      <w:marTop w:val="0"/>
      <w:marBottom w:val="0"/>
      <w:divBdr>
        <w:top w:val="none" w:sz="0" w:space="0" w:color="auto"/>
        <w:left w:val="none" w:sz="0" w:space="0" w:color="auto"/>
        <w:bottom w:val="none" w:sz="0" w:space="0" w:color="auto"/>
        <w:right w:val="none" w:sz="0" w:space="0" w:color="auto"/>
      </w:divBdr>
    </w:div>
    <w:div w:id="112798136">
      <w:bodyDiv w:val="1"/>
      <w:marLeft w:val="0"/>
      <w:marRight w:val="0"/>
      <w:marTop w:val="0"/>
      <w:marBottom w:val="0"/>
      <w:divBdr>
        <w:top w:val="none" w:sz="0" w:space="0" w:color="auto"/>
        <w:left w:val="none" w:sz="0" w:space="0" w:color="auto"/>
        <w:bottom w:val="none" w:sz="0" w:space="0" w:color="auto"/>
        <w:right w:val="none" w:sz="0" w:space="0" w:color="auto"/>
      </w:divBdr>
    </w:div>
    <w:div w:id="116533274">
      <w:bodyDiv w:val="1"/>
      <w:marLeft w:val="0"/>
      <w:marRight w:val="0"/>
      <w:marTop w:val="0"/>
      <w:marBottom w:val="0"/>
      <w:divBdr>
        <w:top w:val="none" w:sz="0" w:space="0" w:color="auto"/>
        <w:left w:val="none" w:sz="0" w:space="0" w:color="auto"/>
        <w:bottom w:val="none" w:sz="0" w:space="0" w:color="auto"/>
        <w:right w:val="none" w:sz="0" w:space="0" w:color="auto"/>
      </w:divBdr>
    </w:div>
    <w:div w:id="121925810">
      <w:bodyDiv w:val="1"/>
      <w:marLeft w:val="0"/>
      <w:marRight w:val="0"/>
      <w:marTop w:val="0"/>
      <w:marBottom w:val="0"/>
      <w:divBdr>
        <w:top w:val="none" w:sz="0" w:space="0" w:color="auto"/>
        <w:left w:val="none" w:sz="0" w:space="0" w:color="auto"/>
        <w:bottom w:val="none" w:sz="0" w:space="0" w:color="auto"/>
        <w:right w:val="none" w:sz="0" w:space="0" w:color="auto"/>
      </w:divBdr>
      <w:divsChild>
        <w:div w:id="718477921">
          <w:marLeft w:val="547"/>
          <w:marRight w:val="0"/>
          <w:marTop w:val="0"/>
          <w:marBottom w:val="0"/>
          <w:divBdr>
            <w:top w:val="none" w:sz="0" w:space="0" w:color="auto"/>
            <w:left w:val="none" w:sz="0" w:space="0" w:color="auto"/>
            <w:bottom w:val="none" w:sz="0" w:space="0" w:color="auto"/>
            <w:right w:val="none" w:sz="0" w:space="0" w:color="auto"/>
          </w:divBdr>
        </w:div>
        <w:div w:id="1382359733">
          <w:marLeft w:val="547"/>
          <w:marRight w:val="0"/>
          <w:marTop w:val="0"/>
          <w:marBottom w:val="0"/>
          <w:divBdr>
            <w:top w:val="none" w:sz="0" w:space="0" w:color="auto"/>
            <w:left w:val="none" w:sz="0" w:space="0" w:color="auto"/>
            <w:bottom w:val="none" w:sz="0" w:space="0" w:color="auto"/>
            <w:right w:val="none" w:sz="0" w:space="0" w:color="auto"/>
          </w:divBdr>
        </w:div>
        <w:div w:id="1436949149">
          <w:marLeft w:val="547"/>
          <w:marRight w:val="0"/>
          <w:marTop w:val="0"/>
          <w:marBottom w:val="0"/>
          <w:divBdr>
            <w:top w:val="none" w:sz="0" w:space="0" w:color="auto"/>
            <w:left w:val="none" w:sz="0" w:space="0" w:color="auto"/>
            <w:bottom w:val="none" w:sz="0" w:space="0" w:color="auto"/>
            <w:right w:val="none" w:sz="0" w:space="0" w:color="auto"/>
          </w:divBdr>
        </w:div>
        <w:div w:id="1606497497">
          <w:marLeft w:val="547"/>
          <w:marRight w:val="0"/>
          <w:marTop w:val="0"/>
          <w:marBottom w:val="0"/>
          <w:divBdr>
            <w:top w:val="none" w:sz="0" w:space="0" w:color="auto"/>
            <w:left w:val="none" w:sz="0" w:space="0" w:color="auto"/>
            <w:bottom w:val="none" w:sz="0" w:space="0" w:color="auto"/>
            <w:right w:val="none" w:sz="0" w:space="0" w:color="auto"/>
          </w:divBdr>
        </w:div>
      </w:divsChild>
    </w:div>
    <w:div w:id="139150102">
      <w:bodyDiv w:val="1"/>
      <w:marLeft w:val="0"/>
      <w:marRight w:val="0"/>
      <w:marTop w:val="0"/>
      <w:marBottom w:val="0"/>
      <w:divBdr>
        <w:top w:val="none" w:sz="0" w:space="0" w:color="auto"/>
        <w:left w:val="none" w:sz="0" w:space="0" w:color="auto"/>
        <w:bottom w:val="none" w:sz="0" w:space="0" w:color="auto"/>
        <w:right w:val="none" w:sz="0" w:space="0" w:color="auto"/>
      </w:divBdr>
    </w:div>
    <w:div w:id="160438985">
      <w:bodyDiv w:val="1"/>
      <w:marLeft w:val="0"/>
      <w:marRight w:val="0"/>
      <w:marTop w:val="0"/>
      <w:marBottom w:val="0"/>
      <w:divBdr>
        <w:top w:val="none" w:sz="0" w:space="0" w:color="auto"/>
        <w:left w:val="none" w:sz="0" w:space="0" w:color="auto"/>
        <w:bottom w:val="none" w:sz="0" w:space="0" w:color="auto"/>
        <w:right w:val="none" w:sz="0" w:space="0" w:color="auto"/>
      </w:divBdr>
    </w:div>
    <w:div w:id="166019304">
      <w:bodyDiv w:val="1"/>
      <w:marLeft w:val="0"/>
      <w:marRight w:val="0"/>
      <w:marTop w:val="0"/>
      <w:marBottom w:val="0"/>
      <w:divBdr>
        <w:top w:val="none" w:sz="0" w:space="0" w:color="auto"/>
        <w:left w:val="none" w:sz="0" w:space="0" w:color="auto"/>
        <w:bottom w:val="none" w:sz="0" w:space="0" w:color="auto"/>
        <w:right w:val="none" w:sz="0" w:space="0" w:color="auto"/>
      </w:divBdr>
    </w:div>
    <w:div w:id="206797006">
      <w:bodyDiv w:val="1"/>
      <w:marLeft w:val="0"/>
      <w:marRight w:val="0"/>
      <w:marTop w:val="0"/>
      <w:marBottom w:val="0"/>
      <w:divBdr>
        <w:top w:val="none" w:sz="0" w:space="0" w:color="auto"/>
        <w:left w:val="none" w:sz="0" w:space="0" w:color="auto"/>
        <w:bottom w:val="none" w:sz="0" w:space="0" w:color="auto"/>
        <w:right w:val="none" w:sz="0" w:space="0" w:color="auto"/>
      </w:divBdr>
    </w:div>
    <w:div w:id="233704760">
      <w:bodyDiv w:val="1"/>
      <w:marLeft w:val="0"/>
      <w:marRight w:val="0"/>
      <w:marTop w:val="0"/>
      <w:marBottom w:val="0"/>
      <w:divBdr>
        <w:top w:val="none" w:sz="0" w:space="0" w:color="auto"/>
        <w:left w:val="none" w:sz="0" w:space="0" w:color="auto"/>
        <w:bottom w:val="none" w:sz="0" w:space="0" w:color="auto"/>
        <w:right w:val="none" w:sz="0" w:space="0" w:color="auto"/>
      </w:divBdr>
    </w:div>
    <w:div w:id="235628431">
      <w:bodyDiv w:val="1"/>
      <w:marLeft w:val="0"/>
      <w:marRight w:val="0"/>
      <w:marTop w:val="0"/>
      <w:marBottom w:val="0"/>
      <w:divBdr>
        <w:top w:val="none" w:sz="0" w:space="0" w:color="auto"/>
        <w:left w:val="none" w:sz="0" w:space="0" w:color="auto"/>
        <w:bottom w:val="none" w:sz="0" w:space="0" w:color="auto"/>
        <w:right w:val="none" w:sz="0" w:space="0" w:color="auto"/>
      </w:divBdr>
    </w:div>
    <w:div w:id="247424231">
      <w:bodyDiv w:val="1"/>
      <w:marLeft w:val="0"/>
      <w:marRight w:val="0"/>
      <w:marTop w:val="0"/>
      <w:marBottom w:val="0"/>
      <w:divBdr>
        <w:top w:val="none" w:sz="0" w:space="0" w:color="auto"/>
        <w:left w:val="none" w:sz="0" w:space="0" w:color="auto"/>
        <w:bottom w:val="none" w:sz="0" w:space="0" w:color="auto"/>
        <w:right w:val="none" w:sz="0" w:space="0" w:color="auto"/>
      </w:divBdr>
    </w:div>
    <w:div w:id="266886634">
      <w:bodyDiv w:val="1"/>
      <w:marLeft w:val="0"/>
      <w:marRight w:val="0"/>
      <w:marTop w:val="0"/>
      <w:marBottom w:val="0"/>
      <w:divBdr>
        <w:top w:val="none" w:sz="0" w:space="0" w:color="auto"/>
        <w:left w:val="none" w:sz="0" w:space="0" w:color="auto"/>
        <w:bottom w:val="none" w:sz="0" w:space="0" w:color="auto"/>
        <w:right w:val="none" w:sz="0" w:space="0" w:color="auto"/>
      </w:divBdr>
    </w:div>
    <w:div w:id="273829292">
      <w:bodyDiv w:val="1"/>
      <w:marLeft w:val="0"/>
      <w:marRight w:val="0"/>
      <w:marTop w:val="0"/>
      <w:marBottom w:val="0"/>
      <w:divBdr>
        <w:top w:val="none" w:sz="0" w:space="0" w:color="auto"/>
        <w:left w:val="none" w:sz="0" w:space="0" w:color="auto"/>
        <w:bottom w:val="none" w:sz="0" w:space="0" w:color="auto"/>
        <w:right w:val="none" w:sz="0" w:space="0" w:color="auto"/>
      </w:divBdr>
    </w:div>
    <w:div w:id="295109994">
      <w:bodyDiv w:val="1"/>
      <w:marLeft w:val="0"/>
      <w:marRight w:val="0"/>
      <w:marTop w:val="0"/>
      <w:marBottom w:val="0"/>
      <w:divBdr>
        <w:top w:val="none" w:sz="0" w:space="0" w:color="auto"/>
        <w:left w:val="none" w:sz="0" w:space="0" w:color="auto"/>
        <w:bottom w:val="none" w:sz="0" w:space="0" w:color="auto"/>
        <w:right w:val="none" w:sz="0" w:space="0" w:color="auto"/>
      </w:divBdr>
    </w:div>
    <w:div w:id="300692144">
      <w:bodyDiv w:val="1"/>
      <w:marLeft w:val="0"/>
      <w:marRight w:val="0"/>
      <w:marTop w:val="0"/>
      <w:marBottom w:val="0"/>
      <w:divBdr>
        <w:top w:val="none" w:sz="0" w:space="0" w:color="auto"/>
        <w:left w:val="none" w:sz="0" w:space="0" w:color="auto"/>
        <w:bottom w:val="none" w:sz="0" w:space="0" w:color="auto"/>
        <w:right w:val="none" w:sz="0" w:space="0" w:color="auto"/>
      </w:divBdr>
    </w:div>
    <w:div w:id="341519429">
      <w:bodyDiv w:val="1"/>
      <w:marLeft w:val="0"/>
      <w:marRight w:val="0"/>
      <w:marTop w:val="0"/>
      <w:marBottom w:val="0"/>
      <w:divBdr>
        <w:top w:val="none" w:sz="0" w:space="0" w:color="auto"/>
        <w:left w:val="none" w:sz="0" w:space="0" w:color="auto"/>
        <w:bottom w:val="none" w:sz="0" w:space="0" w:color="auto"/>
        <w:right w:val="none" w:sz="0" w:space="0" w:color="auto"/>
      </w:divBdr>
    </w:div>
    <w:div w:id="344862420">
      <w:bodyDiv w:val="1"/>
      <w:marLeft w:val="0"/>
      <w:marRight w:val="0"/>
      <w:marTop w:val="0"/>
      <w:marBottom w:val="0"/>
      <w:divBdr>
        <w:top w:val="none" w:sz="0" w:space="0" w:color="auto"/>
        <w:left w:val="none" w:sz="0" w:space="0" w:color="auto"/>
        <w:bottom w:val="none" w:sz="0" w:space="0" w:color="auto"/>
        <w:right w:val="none" w:sz="0" w:space="0" w:color="auto"/>
      </w:divBdr>
    </w:div>
    <w:div w:id="347633876">
      <w:bodyDiv w:val="1"/>
      <w:marLeft w:val="0"/>
      <w:marRight w:val="0"/>
      <w:marTop w:val="0"/>
      <w:marBottom w:val="0"/>
      <w:divBdr>
        <w:top w:val="none" w:sz="0" w:space="0" w:color="auto"/>
        <w:left w:val="none" w:sz="0" w:space="0" w:color="auto"/>
        <w:bottom w:val="none" w:sz="0" w:space="0" w:color="auto"/>
        <w:right w:val="none" w:sz="0" w:space="0" w:color="auto"/>
      </w:divBdr>
    </w:div>
    <w:div w:id="371883967">
      <w:bodyDiv w:val="1"/>
      <w:marLeft w:val="0"/>
      <w:marRight w:val="0"/>
      <w:marTop w:val="0"/>
      <w:marBottom w:val="0"/>
      <w:divBdr>
        <w:top w:val="none" w:sz="0" w:space="0" w:color="auto"/>
        <w:left w:val="none" w:sz="0" w:space="0" w:color="auto"/>
        <w:bottom w:val="none" w:sz="0" w:space="0" w:color="auto"/>
        <w:right w:val="none" w:sz="0" w:space="0" w:color="auto"/>
      </w:divBdr>
    </w:div>
    <w:div w:id="374542402">
      <w:bodyDiv w:val="1"/>
      <w:marLeft w:val="0"/>
      <w:marRight w:val="0"/>
      <w:marTop w:val="0"/>
      <w:marBottom w:val="0"/>
      <w:divBdr>
        <w:top w:val="none" w:sz="0" w:space="0" w:color="auto"/>
        <w:left w:val="none" w:sz="0" w:space="0" w:color="auto"/>
        <w:bottom w:val="none" w:sz="0" w:space="0" w:color="auto"/>
        <w:right w:val="none" w:sz="0" w:space="0" w:color="auto"/>
      </w:divBdr>
    </w:div>
    <w:div w:id="375666647">
      <w:bodyDiv w:val="1"/>
      <w:marLeft w:val="0"/>
      <w:marRight w:val="0"/>
      <w:marTop w:val="0"/>
      <w:marBottom w:val="0"/>
      <w:divBdr>
        <w:top w:val="none" w:sz="0" w:space="0" w:color="auto"/>
        <w:left w:val="none" w:sz="0" w:space="0" w:color="auto"/>
        <w:bottom w:val="none" w:sz="0" w:space="0" w:color="auto"/>
        <w:right w:val="none" w:sz="0" w:space="0" w:color="auto"/>
      </w:divBdr>
    </w:div>
    <w:div w:id="419957870">
      <w:bodyDiv w:val="1"/>
      <w:marLeft w:val="0"/>
      <w:marRight w:val="0"/>
      <w:marTop w:val="0"/>
      <w:marBottom w:val="0"/>
      <w:divBdr>
        <w:top w:val="none" w:sz="0" w:space="0" w:color="auto"/>
        <w:left w:val="none" w:sz="0" w:space="0" w:color="auto"/>
        <w:bottom w:val="none" w:sz="0" w:space="0" w:color="auto"/>
        <w:right w:val="none" w:sz="0" w:space="0" w:color="auto"/>
      </w:divBdr>
      <w:divsChild>
        <w:div w:id="1699113538">
          <w:marLeft w:val="547"/>
          <w:marRight w:val="0"/>
          <w:marTop w:val="0"/>
          <w:marBottom w:val="0"/>
          <w:divBdr>
            <w:top w:val="none" w:sz="0" w:space="0" w:color="auto"/>
            <w:left w:val="none" w:sz="0" w:space="0" w:color="auto"/>
            <w:bottom w:val="none" w:sz="0" w:space="0" w:color="auto"/>
            <w:right w:val="none" w:sz="0" w:space="0" w:color="auto"/>
          </w:divBdr>
        </w:div>
      </w:divsChild>
    </w:div>
    <w:div w:id="435056607">
      <w:bodyDiv w:val="1"/>
      <w:marLeft w:val="0"/>
      <w:marRight w:val="0"/>
      <w:marTop w:val="0"/>
      <w:marBottom w:val="0"/>
      <w:divBdr>
        <w:top w:val="none" w:sz="0" w:space="0" w:color="auto"/>
        <w:left w:val="none" w:sz="0" w:space="0" w:color="auto"/>
        <w:bottom w:val="none" w:sz="0" w:space="0" w:color="auto"/>
        <w:right w:val="none" w:sz="0" w:space="0" w:color="auto"/>
      </w:divBdr>
    </w:div>
    <w:div w:id="479422988">
      <w:bodyDiv w:val="1"/>
      <w:marLeft w:val="0"/>
      <w:marRight w:val="0"/>
      <w:marTop w:val="0"/>
      <w:marBottom w:val="0"/>
      <w:divBdr>
        <w:top w:val="none" w:sz="0" w:space="0" w:color="auto"/>
        <w:left w:val="none" w:sz="0" w:space="0" w:color="auto"/>
        <w:bottom w:val="none" w:sz="0" w:space="0" w:color="auto"/>
        <w:right w:val="none" w:sz="0" w:space="0" w:color="auto"/>
      </w:divBdr>
      <w:divsChild>
        <w:div w:id="264269133">
          <w:marLeft w:val="0"/>
          <w:marRight w:val="0"/>
          <w:marTop w:val="240"/>
          <w:marBottom w:val="240"/>
          <w:divBdr>
            <w:top w:val="none" w:sz="0" w:space="0" w:color="auto"/>
            <w:left w:val="none" w:sz="0" w:space="0" w:color="auto"/>
            <w:bottom w:val="none" w:sz="0" w:space="0" w:color="auto"/>
            <w:right w:val="none" w:sz="0" w:space="0" w:color="auto"/>
          </w:divBdr>
        </w:div>
        <w:div w:id="1251159695">
          <w:marLeft w:val="0"/>
          <w:marRight w:val="0"/>
          <w:marTop w:val="240"/>
          <w:marBottom w:val="240"/>
          <w:divBdr>
            <w:top w:val="none" w:sz="0" w:space="0" w:color="auto"/>
            <w:left w:val="none" w:sz="0" w:space="0" w:color="auto"/>
            <w:bottom w:val="none" w:sz="0" w:space="0" w:color="auto"/>
            <w:right w:val="none" w:sz="0" w:space="0" w:color="auto"/>
          </w:divBdr>
        </w:div>
        <w:div w:id="1255672209">
          <w:marLeft w:val="0"/>
          <w:marRight w:val="0"/>
          <w:marTop w:val="240"/>
          <w:marBottom w:val="240"/>
          <w:divBdr>
            <w:top w:val="none" w:sz="0" w:space="0" w:color="auto"/>
            <w:left w:val="none" w:sz="0" w:space="0" w:color="auto"/>
            <w:bottom w:val="none" w:sz="0" w:space="0" w:color="auto"/>
            <w:right w:val="none" w:sz="0" w:space="0" w:color="auto"/>
          </w:divBdr>
        </w:div>
        <w:div w:id="1484273305">
          <w:marLeft w:val="0"/>
          <w:marRight w:val="0"/>
          <w:marTop w:val="240"/>
          <w:marBottom w:val="240"/>
          <w:divBdr>
            <w:top w:val="none" w:sz="0" w:space="0" w:color="auto"/>
            <w:left w:val="none" w:sz="0" w:space="0" w:color="auto"/>
            <w:bottom w:val="none" w:sz="0" w:space="0" w:color="auto"/>
            <w:right w:val="none" w:sz="0" w:space="0" w:color="auto"/>
          </w:divBdr>
        </w:div>
        <w:div w:id="2112507857">
          <w:marLeft w:val="0"/>
          <w:marRight w:val="0"/>
          <w:marTop w:val="240"/>
          <w:marBottom w:val="240"/>
          <w:divBdr>
            <w:top w:val="none" w:sz="0" w:space="0" w:color="auto"/>
            <w:left w:val="none" w:sz="0" w:space="0" w:color="auto"/>
            <w:bottom w:val="none" w:sz="0" w:space="0" w:color="auto"/>
            <w:right w:val="none" w:sz="0" w:space="0" w:color="auto"/>
          </w:divBdr>
        </w:div>
      </w:divsChild>
    </w:div>
    <w:div w:id="493952299">
      <w:bodyDiv w:val="1"/>
      <w:marLeft w:val="0"/>
      <w:marRight w:val="0"/>
      <w:marTop w:val="0"/>
      <w:marBottom w:val="0"/>
      <w:divBdr>
        <w:top w:val="none" w:sz="0" w:space="0" w:color="auto"/>
        <w:left w:val="none" w:sz="0" w:space="0" w:color="auto"/>
        <w:bottom w:val="none" w:sz="0" w:space="0" w:color="auto"/>
        <w:right w:val="none" w:sz="0" w:space="0" w:color="auto"/>
      </w:divBdr>
    </w:div>
    <w:div w:id="506944056">
      <w:bodyDiv w:val="1"/>
      <w:marLeft w:val="0"/>
      <w:marRight w:val="0"/>
      <w:marTop w:val="0"/>
      <w:marBottom w:val="0"/>
      <w:divBdr>
        <w:top w:val="none" w:sz="0" w:space="0" w:color="auto"/>
        <w:left w:val="none" w:sz="0" w:space="0" w:color="auto"/>
        <w:bottom w:val="none" w:sz="0" w:space="0" w:color="auto"/>
        <w:right w:val="none" w:sz="0" w:space="0" w:color="auto"/>
      </w:divBdr>
    </w:div>
    <w:div w:id="509949819">
      <w:bodyDiv w:val="1"/>
      <w:marLeft w:val="0"/>
      <w:marRight w:val="0"/>
      <w:marTop w:val="0"/>
      <w:marBottom w:val="0"/>
      <w:divBdr>
        <w:top w:val="none" w:sz="0" w:space="0" w:color="auto"/>
        <w:left w:val="none" w:sz="0" w:space="0" w:color="auto"/>
        <w:bottom w:val="none" w:sz="0" w:space="0" w:color="auto"/>
        <w:right w:val="none" w:sz="0" w:space="0" w:color="auto"/>
      </w:divBdr>
    </w:div>
    <w:div w:id="515464326">
      <w:bodyDiv w:val="1"/>
      <w:marLeft w:val="0"/>
      <w:marRight w:val="0"/>
      <w:marTop w:val="0"/>
      <w:marBottom w:val="0"/>
      <w:divBdr>
        <w:top w:val="none" w:sz="0" w:space="0" w:color="auto"/>
        <w:left w:val="none" w:sz="0" w:space="0" w:color="auto"/>
        <w:bottom w:val="none" w:sz="0" w:space="0" w:color="auto"/>
        <w:right w:val="none" w:sz="0" w:space="0" w:color="auto"/>
      </w:divBdr>
      <w:divsChild>
        <w:div w:id="741834508">
          <w:marLeft w:val="2520"/>
          <w:marRight w:val="0"/>
          <w:marTop w:val="100"/>
          <w:marBottom w:val="0"/>
          <w:divBdr>
            <w:top w:val="none" w:sz="0" w:space="0" w:color="auto"/>
            <w:left w:val="none" w:sz="0" w:space="0" w:color="auto"/>
            <w:bottom w:val="none" w:sz="0" w:space="0" w:color="auto"/>
            <w:right w:val="none" w:sz="0" w:space="0" w:color="auto"/>
          </w:divBdr>
        </w:div>
      </w:divsChild>
    </w:div>
    <w:div w:id="520364208">
      <w:bodyDiv w:val="1"/>
      <w:marLeft w:val="0"/>
      <w:marRight w:val="0"/>
      <w:marTop w:val="0"/>
      <w:marBottom w:val="0"/>
      <w:divBdr>
        <w:top w:val="none" w:sz="0" w:space="0" w:color="auto"/>
        <w:left w:val="none" w:sz="0" w:space="0" w:color="auto"/>
        <w:bottom w:val="none" w:sz="0" w:space="0" w:color="auto"/>
        <w:right w:val="none" w:sz="0" w:space="0" w:color="auto"/>
      </w:divBdr>
    </w:div>
    <w:div w:id="535002471">
      <w:bodyDiv w:val="1"/>
      <w:marLeft w:val="0"/>
      <w:marRight w:val="0"/>
      <w:marTop w:val="0"/>
      <w:marBottom w:val="0"/>
      <w:divBdr>
        <w:top w:val="none" w:sz="0" w:space="0" w:color="auto"/>
        <w:left w:val="none" w:sz="0" w:space="0" w:color="auto"/>
        <w:bottom w:val="none" w:sz="0" w:space="0" w:color="auto"/>
        <w:right w:val="none" w:sz="0" w:space="0" w:color="auto"/>
      </w:divBdr>
    </w:div>
    <w:div w:id="536743192">
      <w:bodyDiv w:val="1"/>
      <w:marLeft w:val="0"/>
      <w:marRight w:val="0"/>
      <w:marTop w:val="0"/>
      <w:marBottom w:val="0"/>
      <w:divBdr>
        <w:top w:val="none" w:sz="0" w:space="0" w:color="auto"/>
        <w:left w:val="none" w:sz="0" w:space="0" w:color="auto"/>
        <w:bottom w:val="none" w:sz="0" w:space="0" w:color="auto"/>
        <w:right w:val="none" w:sz="0" w:space="0" w:color="auto"/>
      </w:divBdr>
    </w:div>
    <w:div w:id="539366934">
      <w:bodyDiv w:val="1"/>
      <w:marLeft w:val="0"/>
      <w:marRight w:val="0"/>
      <w:marTop w:val="0"/>
      <w:marBottom w:val="0"/>
      <w:divBdr>
        <w:top w:val="none" w:sz="0" w:space="0" w:color="auto"/>
        <w:left w:val="none" w:sz="0" w:space="0" w:color="auto"/>
        <w:bottom w:val="none" w:sz="0" w:space="0" w:color="auto"/>
        <w:right w:val="none" w:sz="0" w:space="0" w:color="auto"/>
      </w:divBdr>
    </w:div>
    <w:div w:id="541527579">
      <w:bodyDiv w:val="1"/>
      <w:marLeft w:val="0"/>
      <w:marRight w:val="0"/>
      <w:marTop w:val="0"/>
      <w:marBottom w:val="0"/>
      <w:divBdr>
        <w:top w:val="none" w:sz="0" w:space="0" w:color="auto"/>
        <w:left w:val="none" w:sz="0" w:space="0" w:color="auto"/>
        <w:bottom w:val="none" w:sz="0" w:space="0" w:color="auto"/>
        <w:right w:val="none" w:sz="0" w:space="0" w:color="auto"/>
      </w:divBdr>
    </w:div>
    <w:div w:id="574363051">
      <w:bodyDiv w:val="1"/>
      <w:marLeft w:val="0"/>
      <w:marRight w:val="0"/>
      <w:marTop w:val="0"/>
      <w:marBottom w:val="0"/>
      <w:divBdr>
        <w:top w:val="none" w:sz="0" w:space="0" w:color="auto"/>
        <w:left w:val="none" w:sz="0" w:space="0" w:color="auto"/>
        <w:bottom w:val="none" w:sz="0" w:space="0" w:color="auto"/>
        <w:right w:val="none" w:sz="0" w:space="0" w:color="auto"/>
      </w:divBdr>
    </w:div>
    <w:div w:id="576326196">
      <w:bodyDiv w:val="1"/>
      <w:marLeft w:val="0"/>
      <w:marRight w:val="0"/>
      <w:marTop w:val="0"/>
      <w:marBottom w:val="0"/>
      <w:divBdr>
        <w:top w:val="none" w:sz="0" w:space="0" w:color="auto"/>
        <w:left w:val="none" w:sz="0" w:space="0" w:color="auto"/>
        <w:bottom w:val="none" w:sz="0" w:space="0" w:color="auto"/>
        <w:right w:val="none" w:sz="0" w:space="0" w:color="auto"/>
      </w:divBdr>
    </w:div>
    <w:div w:id="577711137">
      <w:bodyDiv w:val="1"/>
      <w:marLeft w:val="0"/>
      <w:marRight w:val="0"/>
      <w:marTop w:val="0"/>
      <w:marBottom w:val="0"/>
      <w:divBdr>
        <w:top w:val="none" w:sz="0" w:space="0" w:color="auto"/>
        <w:left w:val="none" w:sz="0" w:space="0" w:color="auto"/>
        <w:bottom w:val="none" w:sz="0" w:space="0" w:color="auto"/>
        <w:right w:val="none" w:sz="0" w:space="0" w:color="auto"/>
      </w:divBdr>
    </w:div>
    <w:div w:id="588780504">
      <w:bodyDiv w:val="1"/>
      <w:marLeft w:val="0"/>
      <w:marRight w:val="0"/>
      <w:marTop w:val="0"/>
      <w:marBottom w:val="0"/>
      <w:divBdr>
        <w:top w:val="none" w:sz="0" w:space="0" w:color="auto"/>
        <w:left w:val="none" w:sz="0" w:space="0" w:color="auto"/>
        <w:bottom w:val="none" w:sz="0" w:space="0" w:color="auto"/>
        <w:right w:val="none" w:sz="0" w:space="0" w:color="auto"/>
      </w:divBdr>
    </w:div>
    <w:div w:id="615253034">
      <w:bodyDiv w:val="1"/>
      <w:marLeft w:val="0"/>
      <w:marRight w:val="0"/>
      <w:marTop w:val="0"/>
      <w:marBottom w:val="0"/>
      <w:divBdr>
        <w:top w:val="none" w:sz="0" w:space="0" w:color="auto"/>
        <w:left w:val="none" w:sz="0" w:space="0" w:color="auto"/>
        <w:bottom w:val="none" w:sz="0" w:space="0" w:color="auto"/>
        <w:right w:val="none" w:sz="0" w:space="0" w:color="auto"/>
      </w:divBdr>
    </w:div>
    <w:div w:id="622225841">
      <w:bodyDiv w:val="1"/>
      <w:marLeft w:val="0"/>
      <w:marRight w:val="0"/>
      <w:marTop w:val="0"/>
      <w:marBottom w:val="0"/>
      <w:divBdr>
        <w:top w:val="none" w:sz="0" w:space="0" w:color="auto"/>
        <w:left w:val="none" w:sz="0" w:space="0" w:color="auto"/>
        <w:bottom w:val="none" w:sz="0" w:space="0" w:color="auto"/>
        <w:right w:val="none" w:sz="0" w:space="0" w:color="auto"/>
      </w:divBdr>
    </w:div>
    <w:div w:id="625890268">
      <w:bodyDiv w:val="1"/>
      <w:marLeft w:val="0"/>
      <w:marRight w:val="0"/>
      <w:marTop w:val="0"/>
      <w:marBottom w:val="0"/>
      <w:divBdr>
        <w:top w:val="none" w:sz="0" w:space="0" w:color="auto"/>
        <w:left w:val="none" w:sz="0" w:space="0" w:color="auto"/>
        <w:bottom w:val="none" w:sz="0" w:space="0" w:color="auto"/>
        <w:right w:val="none" w:sz="0" w:space="0" w:color="auto"/>
      </w:divBdr>
    </w:div>
    <w:div w:id="672145710">
      <w:bodyDiv w:val="1"/>
      <w:marLeft w:val="0"/>
      <w:marRight w:val="0"/>
      <w:marTop w:val="0"/>
      <w:marBottom w:val="0"/>
      <w:divBdr>
        <w:top w:val="none" w:sz="0" w:space="0" w:color="auto"/>
        <w:left w:val="none" w:sz="0" w:space="0" w:color="auto"/>
        <w:bottom w:val="none" w:sz="0" w:space="0" w:color="auto"/>
        <w:right w:val="none" w:sz="0" w:space="0" w:color="auto"/>
      </w:divBdr>
    </w:div>
    <w:div w:id="683482893">
      <w:bodyDiv w:val="1"/>
      <w:marLeft w:val="0"/>
      <w:marRight w:val="0"/>
      <w:marTop w:val="0"/>
      <w:marBottom w:val="0"/>
      <w:divBdr>
        <w:top w:val="none" w:sz="0" w:space="0" w:color="auto"/>
        <w:left w:val="none" w:sz="0" w:space="0" w:color="auto"/>
        <w:bottom w:val="none" w:sz="0" w:space="0" w:color="auto"/>
        <w:right w:val="none" w:sz="0" w:space="0" w:color="auto"/>
      </w:divBdr>
    </w:div>
    <w:div w:id="702092190">
      <w:bodyDiv w:val="1"/>
      <w:marLeft w:val="0"/>
      <w:marRight w:val="0"/>
      <w:marTop w:val="0"/>
      <w:marBottom w:val="0"/>
      <w:divBdr>
        <w:top w:val="none" w:sz="0" w:space="0" w:color="auto"/>
        <w:left w:val="none" w:sz="0" w:space="0" w:color="auto"/>
        <w:bottom w:val="none" w:sz="0" w:space="0" w:color="auto"/>
        <w:right w:val="none" w:sz="0" w:space="0" w:color="auto"/>
      </w:divBdr>
    </w:div>
    <w:div w:id="703671350">
      <w:bodyDiv w:val="1"/>
      <w:marLeft w:val="0"/>
      <w:marRight w:val="0"/>
      <w:marTop w:val="0"/>
      <w:marBottom w:val="0"/>
      <w:divBdr>
        <w:top w:val="none" w:sz="0" w:space="0" w:color="auto"/>
        <w:left w:val="none" w:sz="0" w:space="0" w:color="auto"/>
        <w:bottom w:val="none" w:sz="0" w:space="0" w:color="auto"/>
        <w:right w:val="none" w:sz="0" w:space="0" w:color="auto"/>
      </w:divBdr>
    </w:div>
    <w:div w:id="711883172">
      <w:bodyDiv w:val="1"/>
      <w:marLeft w:val="0"/>
      <w:marRight w:val="0"/>
      <w:marTop w:val="0"/>
      <w:marBottom w:val="0"/>
      <w:divBdr>
        <w:top w:val="none" w:sz="0" w:space="0" w:color="auto"/>
        <w:left w:val="none" w:sz="0" w:space="0" w:color="auto"/>
        <w:bottom w:val="none" w:sz="0" w:space="0" w:color="auto"/>
        <w:right w:val="none" w:sz="0" w:space="0" w:color="auto"/>
      </w:divBdr>
    </w:div>
    <w:div w:id="752820815">
      <w:bodyDiv w:val="1"/>
      <w:marLeft w:val="0"/>
      <w:marRight w:val="0"/>
      <w:marTop w:val="0"/>
      <w:marBottom w:val="0"/>
      <w:divBdr>
        <w:top w:val="none" w:sz="0" w:space="0" w:color="auto"/>
        <w:left w:val="none" w:sz="0" w:space="0" w:color="auto"/>
        <w:bottom w:val="none" w:sz="0" w:space="0" w:color="auto"/>
        <w:right w:val="none" w:sz="0" w:space="0" w:color="auto"/>
      </w:divBdr>
    </w:div>
    <w:div w:id="755632369">
      <w:bodyDiv w:val="1"/>
      <w:marLeft w:val="0"/>
      <w:marRight w:val="0"/>
      <w:marTop w:val="0"/>
      <w:marBottom w:val="0"/>
      <w:divBdr>
        <w:top w:val="none" w:sz="0" w:space="0" w:color="auto"/>
        <w:left w:val="none" w:sz="0" w:space="0" w:color="auto"/>
        <w:bottom w:val="none" w:sz="0" w:space="0" w:color="auto"/>
        <w:right w:val="none" w:sz="0" w:space="0" w:color="auto"/>
      </w:divBdr>
    </w:div>
    <w:div w:id="760952180">
      <w:bodyDiv w:val="1"/>
      <w:marLeft w:val="0"/>
      <w:marRight w:val="0"/>
      <w:marTop w:val="0"/>
      <w:marBottom w:val="0"/>
      <w:divBdr>
        <w:top w:val="none" w:sz="0" w:space="0" w:color="auto"/>
        <w:left w:val="none" w:sz="0" w:space="0" w:color="auto"/>
        <w:bottom w:val="none" w:sz="0" w:space="0" w:color="auto"/>
        <w:right w:val="none" w:sz="0" w:space="0" w:color="auto"/>
      </w:divBdr>
    </w:div>
    <w:div w:id="761604782">
      <w:bodyDiv w:val="1"/>
      <w:marLeft w:val="0"/>
      <w:marRight w:val="0"/>
      <w:marTop w:val="0"/>
      <w:marBottom w:val="0"/>
      <w:divBdr>
        <w:top w:val="none" w:sz="0" w:space="0" w:color="auto"/>
        <w:left w:val="none" w:sz="0" w:space="0" w:color="auto"/>
        <w:bottom w:val="none" w:sz="0" w:space="0" w:color="auto"/>
        <w:right w:val="none" w:sz="0" w:space="0" w:color="auto"/>
      </w:divBdr>
      <w:divsChild>
        <w:div w:id="990209578">
          <w:marLeft w:val="0"/>
          <w:marRight w:val="0"/>
          <w:marTop w:val="240"/>
          <w:marBottom w:val="240"/>
          <w:divBdr>
            <w:top w:val="none" w:sz="0" w:space="0" w:color="auto"/>
            <w:left w:val="none" w:sz="0" w:space="0" w:color="auto"/>
            <w:bottom w:val="none" w:sz="0" w:space="0" w:color="auto"/>
            <w:right w:val="none" w:sz="0" w:space="0" w:color="auto"/>
          </w:divBdr>
        </w:div>
        <w:div w:id="1034768701">
          <w:marLeft w:val="0"/>
          <w:marRight w:val="0"/>
          <w:marTop w:val="240"/>
          <w:marBottom w:val="240"/>
          <w:divBdr>
            <w:top w:val="none" w:sz="0" w:space="0" w:color="auto"/>
            <w:left w:val="none" w:sz="0" w:space="0" w:color="auto"/>
            <w:bottom w:val="none" w:sz="0" w:space="0" w:color="auto"/>
            <w:right w:val="none" w:sz="0" w:space="0" w:color="auto"/>
          </w:divBdr>
        </w:div>
        <w:div w:id="1157839647">
          <w:marLeft w:val="0"/>
          <w:marRight w:val="0"/>
          <w:marTop w:val="240"/>
          <w:marBottom w:val="240"/>
          <w:divBdr>
            <w:top w:val="none" w:sz="0" w:space="0" w:color="auto"/>
            <w:left w:val="none" w:sz="0" w:space="0" w:color="auto"/>
            <w:bottom w:val="none" w:sz="0" w:space="0" w:color="auto"/>
            <w:right w:val="none" w:sz="0" w:space="0" w:color="auto"/>
          </w:divBdr>
        </w:div>
        <w:div w:id="1237671410">
          <w:marLeft w:val="0"/>
          <w:marRight w:val="0"/>
          <w:marTop w:val="240"/>
          <w:marBottom w:val="240"/>
          <w:divBdr>
            <w:top w:val="none" w:sz="0" w:space="0" w:color="auto"/>
            <w:left w:val="none" w:sz="0" w:space="0" w:color="auto"/>
            <w:bottom w:val="none" w:sz="0" w:space="0" w:color="auto"/>
            <w:right w:val="none" w:sz="0" w:space="0" w:color="auto"/>
          </w:divBdr>
        </w:div>
        <w:div w:id="1722705458">
          <w:marLeft w:val="0"/>
          <w:marRight w:val="0"/>
          <w:marTop w:val="240"/>
          <w:marBottom w:val="240"/>
          <w:divBdr>
            <w:top w:val="none" w:sz="0" w:space="0" w:color="auto"/>
            <w:left w:val="none" w:sz="0" w:space="0" w:color="auto"/>
            <w:bottom w:val="none" w:sz="0" w:space="0" w:color="auto"/>
            <w:right w:val="none" w:sz="0" w:space="0" w:color="auto"/>
          </w:divBdr>
        </w:div>
      </w:divsChild>
    </w:div>
    <w:div w:id="792022801">
      <w:bodyDiv w:val="1"/>
      <w:marLeft w:val="0"/>
      <w:marRight w:val="0"/>
      <w:marTop w:val="0"/>
      <w:marBottom w:val="0"/>
      <w:divBdr>
        <w:top w:val="none" w:sz="0" w:space="0" w:color="auto"/>
        <w:left w:val="none" w:sz="0" w:space="0" w:color="auto"/>
        <w:bottom w:val="none" w:sz="0" w:space="0" w:color="auto"/>
        <w:right w:val="none" w:sz="0" w:space="0" w:color="auto"/>
      </w:divBdr>
    </w:div>
    <w:div w:id="803012785">
      <w:bodyDiv w:val="1"/>
      <w:marLeft w:val="0"/>
      <w:marRight w:val="0"/>
      <w:marTop w:val="0"/>
      <w:marBottom w:val="0"/>
      <w:divBdr>
        <w:top w:val="none" w:sz="0" w:space="0" w:color="auto"/>
        <w:left w:val="none" w:sz="0" w:space="0" w:color="auto"/>
        <w:bottom w:val="none" w:sz="0" w:space="0" w:color="auto"/>
        <w:right w:val="none" w:sz="0" w:space="0" w:color="auto"/>
      </w:divBdr>
    </w:div>
    <w:div w:id="846140004">
      <w:bodyDiv w:val="1"/>
      <w:marLeft w:val="0"/>
      <w:marRight w:val="0"/>
      <w:marTop w:val="0"/>
      <w:marBottom w:val="0"/>
      <w:divBdr>
        <w:top w:val="none" w:sz="0" w:space="0" w:color="auto"/>
        <w:left w:val="none" w:sz="0" w:space="0" w:color="auto"/>
        <w:bottom w:val="none" w:sz="0" w:space="0" w:color="auto"/>
        <w:right w:val="none" w:sz="0" w:space="0" w:color="auto"/>
      </w:divBdr>
    </w:div>
    <w:div w:id="847216476">
      <w:bodyDiv w:val="1"/>
      <w:marLeft w:val="0"/>
      <w:marRight w:val="0"/>
      <w:marTop w:val="0"/>
      <w:marBottom w:val="0"/>
      <w:divBdr>
        <w:top w:val="none" w:sz="0" w:space="0" w:color="auto"/>
        <w:left w:val="none" w:sz="0" w:space="0" w:color="auto"/>
        <w:bottom w:val="none" w:sz="0" w:space="0" w:color="auto"/>
        <w:right w:val="none" w:sz="0" w:space="0" w:color="auto"/>
      </w:divBdr>
    </w:div>
    <w:div w:id="860321096">
      <w:bodyDiv w:val="1"/>
      <w:marLeft w:val="0"/>
      <w:marRight w:val="0"/>
      <w:marTop w:val="0"/>
      <w:marBottom w:val="0"/>
      <w:divBdr>
        <w:top w:val="none" w:sz="0" w:space="0" w:color="auto"/>
        <w:left w:val="none" w:sz="0" w:space="0" w:color="auto"/>
        <w:bottom w:val="none" w:sz="0" w:space="0" w:color="auto"/>
        <w:right w:val="none" w:sz="0" w:space="0" w:color="auto"/>
      </w:divBdr>
    </w:div>
    <w:div w:id="868878361">
      <w:bodyDiv w:val="1"/>
      <w:marLeft w:val="0"/>
      <w:marRight w:val="0"/>
      <w:marTop w:val="0"/>
      <w:marBottom w:val="0"/>
      <w:divBdr>
        <w:top w:val="none" w:sz="0" w:space="0" w:color="auto"/>
        <w:left w:val="none" w:sz="0" w:space="0" w:color="auto"/>
        <w:bottom w:val="none" w:sz="0" w:space="0" w:color="auto"/>
        <w:right w:val="none" w:sz="0" w:space="0" w:color="auto"/>
      </w:divBdr>
    </w:div>
    <w:div w:id="895549581">
      <w:bodyDiv w:val="1"/>
      <w:marLeft w:val="0"/>
      <w:marRight w:val="0"/>
      <w:marTop w:val="0"/>
      <w:marBottom w:val="0"/>
      <w:divBdr>
        <w:top w:val="none" w:sz="0" w:space="0" w:color="auto"/>
        <w:left w:val="none" w:sz="0" w:space="0" w:color="auto"/>
        <w:bottom w:val="none" w:sz="0" w:space="0" w:color="auto"/>
        <w:right w:val="none" w:sz="0" w:space="0" w:color="auto"/>
      </w:divBdr>
    </w:div>
    <w:div w:id="921177886">
      <w:bodyDiv w:val="1"/>
      <w:marLeft w:val="0"/>
      <w:marRight w:val="0"/>
      <w:marTop w:val="0"/>
      <w:marBottom w:val="0"/>
      <w:divBdr>
        <w:top w:val="none" w:sz="0" w:space="0" w:color="auto"/>
        <w:left w:val="none" w:sz="0" w:space="0" w:color="auto"/>
        <w:bottom w:val="none" w:sz="0" w:space="0" w:color="auto"/>
        <w:right w:val="none" w:sz="0" w:space="0" w:color="auto"/>
      </w:divBdr>
    </w:div>
    <w:div w:id="922488812">
      <w:bodyDiv w:val="1"/>
      <w:marLeft w:val="0"/>
      <w:marRight w:val="0"/>
      <w:marTop w:val="0"/>
      <w:marBottom w:val="0"/>
      <w:divBdr>
        <w:top w:val="none" w:sz="0" w:space="0" w:color="auto"/>
        <w:left w:val="none" w:sz="0" w:space="0" w:color="auto"/>
        <w:bottom w:val="none" w:sz="0" w:space="0" w:color="auto"/>
        <w:right w:val="none" w:sz="0" w:space="0" w:color="auto"/>
      </w:divBdr>
    </w:div>
    <w:div w:id="946735582">
      <w:bodyDiv w:val="1"/>
      <w:marLeft w:val="0"/>
      <w:marRight w:val="0"/>
      <w:marTop w:val="0"/>
      <w:marBottom w:val="0"/>
      <w:divBdr>
        <w:top w:val="none" w:sz="0" w:space="0" w:color="auto"/>
        <w:left w:val="none" w:sz="0" w:space="0" w:color="auto"/>
        <w:bottom w:val="none" w:sz="0" w:space="0" w:color="auto"/>
        <w:right w:val="none" w:sz="0" w:space="0" w:color="auto"/>
      </w:divBdr>
    </w:div>
    <w:div w:id="980843990">
      <w:bodyDiv w:val="1"/>
      <w:marLeft w:val="0"/>
      <w:marRight w:val="0"/>
      <w:marTop w:val="0"/>
      <w:marBottom w:val="0"/>
      <w:divBdr>
        <w:top w:val="none" w:sz="0" w:space="0" w:color="auto"/>
        <w:left w:val="none" w:sz="0" w:space="0" w:color="auto"/>
        <w:bottom w:val="none" w:sz="0" w:space="0" w:color="auto"/>
        <w:right w:val="none" w:sz="0" w:space="0" w:color="auto"/>
      </w:divBdr>
    </w:div>
    <w:div w:id="982193888">
      <w:bodyDiv w:val="1"/>
      <w:marLeft w:val="0"/>
      <w:marRight w:val="0"/>
      <w:marTop w:val="0"/>
      <w:marBottom w:val="0"/>
      <w:divBdr>
        <w:top w:val="none" w:sz="0" w:space="0" w:color="auto"/>
        <w:left w:val="none" w:sz="0" w:space="0" w:color="auto"/>
        <w:bottom w:val="none" w:sz="0" w:space="0" w:color="auto"/>
        <w:right w:val="none" w:sz="0" w:space="0" w:color="auto"/>
      </w:divBdr>
    </w:div>
    <w:div w:id="991328406">
      <w:bodyDiv w:val="1"/>
      <w:marLeft w:val="0"/>
      <w:marRight w:val="0"/>
      <w:marTop w:val="0"/>
      <w:marBottom w:val="0"/>
      <w:divBdr>
        <w:top w:val="none" w:sz="0" w:space="0" w:color="auto"/>
        <w:left w:val="none" w:sz="0" w:space="0" w:color="auto"/>
        <w:bottom w:val="none" w:sz="0" w:space="0" w:color="auto"/>
        <w:right w:val="none" w:sz="0" w:space="0" w:color="auto"/>
      </w:divBdr>
    </w:div>
    <w:div w:id="1002974202">
      <w:bodyDiv w:val="1"/>
      <w:marLeft w:val="0"/>
      <w:marRight w:val="0"/>
      <w:marTop w:val="0"/>
      <w:marBottom w:val="0"/>
      <w:divBdr>
        <w:top w:val="none" w:sz="0" w:space="0" w:color="auto"/>
        <w:left w:val="none" w:sz="0" w:space="0" w:color="auto"/>
        <w:bottom w:val="none" w:sz="0" w:space="0" w:color="auto"/>
        <w:right w:val="none" w:sz="0" w:space="0" w:color="auto"/>
      </w:divBdr>
    </w:div>
    <w:div w:id="1006174515">
      <w:bodyDiv w:val="1"/>
      <w:marLeft w:val="0"/>
      <w:marRight w:val="0"/>
      <w:marTop w:val="0"/>
      <w:marBottom w:val="0"/>
      <w:divBdr>
        <w:top w:val="none" w:sz="0" w:space="0" w:color="auto"/>
        <w:left w:val="none" w:sz="0" w:space="0" w:color="auto"/>
        <w:bottom w:val="none" w:sz="0" w:space="0" w:color="auto"/>
        <w:right w:val="none" w:sz="0" w:space="0" w:color="auto"/>
      </w:divBdr>
    </w:div>
    <w:div w:id="1012074334">
      <w:bodyDiv w:val="1"/>
      <w:marLeft w:val="0"/>
      <w:marRight w:val="0"/>
      <w:marTop w:val="0"/>
      <w:marBottom w:val="0"/>
      <w:divBdr>
        <w:top w:val="none" w:sz="0" w:space="0" w:color="auto"/>
        <w:left w:val="none" w:sz="0" w:space="0" w:color="auto"/>
        <w:bottom w:val="none" w:sz="0" w:space="0" w:color="auto"/>
        <w:right w:val="none" w:sz="0" w:space="0" w:color="auto"/>
      </w:divBdr>
    </w:div>
    <w:div w:id="1019967948">
      <w:bodyDiv w:val="1"/>
      <w:marLeft w:val="0"/>
      <w:marRight w:val="0"/>
      <w:marTop w:val="0"/>
      <w:marBottom w:val="0"/>
      <w:divBdr>
        <w:top w:val="none" w:sz="0" w:space="0" w:color="auto"/>
        <w:left w:val="none" w:sz="0" w:space="0" w:color="auto"/>
        <w:bottom w:val="none" w:sz="0" w:space="0" w:color="auto"/>
        <w:right w:val="none" w:sz="0" w:space="0" w:color="auto"/>
      </w:divBdr>
    </w:div>
    <w:div w:id="1055279593">
      <w:bodyDiv w:val="1"/>
      <w:marLeft w:val="0"/>
      <w:marRight w:val="0"/>
      <w:marTop w:val="0"/>
      <w:marBottom w:val="0"/>
      <w:divBdr>
        <w:top w:val="none" w:sz="0" w:space="0" w:color="auto"/>
        <w:left w:val="none" w:sz="0" w:space="0" w:color="auto"/>
        <w:bottom w:val="none" w:sz="0" w:space="0" w:color="auto"/>
        <w:right w:val="none" w:sz="0" w:space="0" w:color="auto"/>
      </w:divBdr>
      <w:divsChild>
        <w:div w:id="1336762378">
          <w:marLeft w:val="2520"/>
          <w:marRight w:val="0"/>
          <w:marTop w:val="100"/>
          <w:marBottom w:val="0"/>
          <w:divBdr>
            <w:top w:val="none" w:sz="0" w:space="0" w:color="auto"/>
            <w:left w:val="none" w:sz="0" w:space="0" w:color="auto"/>
            <w:bottom w:val="none" w:sz="0" w:space="0" w:color="auto"/>
            <w:right w:val="none" w:sz="0" w:space="0" w:color="auto"/>
          </w:divBdr>
        </w:div>
        <w:div w:id="1575239756">
          <w:marLeft w:val="2520"/>
          <w:marRight w:val="0"/>
          <w:marTop w:val="100"/>
          <w:marBottom w:val="0"/>
          <w:divBdr>
            <w:top w:val="none" w:sz="0" w:space="0" w:color="auto"/>
            <w:left w:val="none" w:sz="0" w:space="0" w:color="auto"/>
            <w:bottom w:val="none" w:sz="0" w:space="0" w:color="auto"/>
            <w:right w:val="none" w:sz="0" w:space="0" w:color="auto"/>
          </w:divBdr>
        </w:div>
      </w:divsChild>
    </w:div>
    <w:div w:id="1087724838">
      <w:bodyDiv w:val="1"/>
      <w:marLeft w:val="0"/>
      <w:marRight w:val="0"/>
      <w:marTop w:val="0"/>
      <w:marBottom w:val="0"/>
      <w:divBdr>
        <w:top w:val="none" w:sz="0" w:space="0" w:color="auto"/>
        <w:left w:val="none" w:sz="0" w:space="0" w:color="auto"/>
        <w:bottom w:val="none" w:sz="0" w:space="0" w:color="auto"/>
        <w:right w:val="none" w:sz="0" w:space="0" w:color="auto"/>
      </w:divBdr>
    </w:div>
    <w:div w:id="1099715004">
      <w:bodyDiv w:val="1"/>
      <w:marLeft w:val="0"/>
      <w:marRight w:val="0"/>
      <w:marTop w:val="0"/>
      <w:marBottom w:val="0"/>
      <w:divBdr>
        <w:top w:val="none" w:sz="0" w:space="0" w:color="auto"/>
        <w:left w:val="none" w:sz="0" w:space="0" w:color="auto"/>
        <w:bottom w:val="none" w:sz="0" w:space="0" w:color="auto"/>
        <w:right w:val="none" w:sz="0" w:space="0" w:color="auto"/>
      </w:divBdr>
    </w:div>
    <w:div w:id="1118839754">
      <w:bodyDiv w:val="1"/>
      <w:marLeft w:val="0"/>
      <w:marRight w:val="0"/>
      <w:marTop w:val="0"/>
      <w:marBottom w:val="0"/>
      <w:divBdr>
        <w:top w:val="none" w:sz="0" w:space="0" w:color="auto"/>
        <w:left w:val="none" w:sz="0" w:space="0" w:color="auto"/>
        <w:bottom w:val="none" w:sz="0" w:space="0" w:color="auto"/>
        <w:right w:val="none" w:sz="0" w:space="0" w:color="auto"/>
      </w:divBdr>
    </w:div>
    <w:div w:id="1121924331">
      <w:bodyDiv w:val="1"/>
      <w:marLeft w:val="0"/>
      <w:marRight w:val="0"/>
      <w:marTop w:val="0"/>
      <w:marBottom w:val="0"/>
      <w:divBdr>
        <w:top w:val="none" w:sz="0" w:space="0" w:color="auto"/>
        <w:left w:val="none" w:sz="0" w:space="0" w:color="auto"/>
        <w:bottom w:val="none" w:sz="0" w:space="0" w:color="auto"/>
        <w:right w:val="none" w:sz="0" w:space="0" w:color="auto"/>
      </w:divBdr>
    </w:div>
    <w:div w:id="1135490263">
      <w:bodyDiv w:val="1"/>
      <w:marLeft w:val="0"/>
      <w:marRight w:val="0"/>
      <w:marTop w:val="0"/>
      <w:marBottom w:val="0"/>
      <w:divBdr>
        <w:top w:val="none" w:sz="0" w:space="0" w:color="auto"/>
        <w:left w:val="none" w:sz="0" w:space="0" w:color="auto"/>
        <w:bottom w:val="none" w:sz="0" w:space="0" w:color="auto"/>
        <w:right w:val="none" w:sz="0" w:space="0" w:color="auto"/>
      </w:divBdr>
    </w:div>
    <w:div w:id="1143036873">
      <w:bodyDiv w:val="1"/>
      <w:marLeft w:val="0"/>
      <w:marRight w:val="0"/>
      <w:marTop w:val="0"/>
      <w:marBottom w:val="0"/>
      <w:divBdr>
        <w:top w:val="none" w:sz="0" w:space="0" w:color="auto"/>
        <w:left w:val="none" w:sz="0" w:space="0" w:color="auto"/>
        <w:bottom w:val="none" w:sz="0" w:space="0" w:color="auto"/>
        <w:right w:val="none" w:sz="0" w:space="0" w:color="auto"/>
      </w:divBdr>
    </w:div>
    <w:div w:id="1167133973">
      <w:bodyDiv w:val="1"/>
      <w:marLeft w:val="0"/>
      <w:marRight w:val="0"/>
      <w:marTop w:val="0"/>
      <w:marBottom w:val="0"/>
      <w:divBdr>
        <w:top w:val="none" w:sz="0" w:space="0" w:color="auto"/>
        <w:left w:val="none" w:sz="0" w:space="0" w:color="auto"/>
        <w:bottom w:val="none" w:sz="0" w:space="0" w:color="auto"/>
        <w:right w:val="none" w:sz="0" w:space="0" w:color="auto"/>
      </w:divBdr>
    </w:div>
    <w:div w:id="1168520289">
      <w:bodyDiv w:val="1"/>
      <w:marLeft w:val="0"/>
      <w:marRight w:val="0"/>
      <w:marTop w:val="0"/>
      <w:marBottom w:val="0"/>
      <w:divBdr>
        <w:top w:val="none" w:sz="0" w:space="0" w:color="auto"/>
        <w:left w:val="none" w:sz="0" w:space="0" w:color="auto"/>
        <w:bottom w:val="none" w:sz="0" w:space="0" w:color="auto"/>
        <w:right w:val="none" w:sz="0" w:space="0" w:color="auto"/>
      </w:divBdr>
    </w:div>
    <w:div w:id="1169639724">
      <w:bodyDiv w:val="1"/>
      <w:marLeft w:val="0"/>
      <w:marRight w:val="0"/>
      <w:marTop w:val="0"/>
      <w:marBottom w:val="0"/>
      <w:divBdr>
        <w:top w:val="none" w:sz="0" w:space="0" w:color="auto"/>
        <w:left w:val="none" w:sz="0" w:space="0" w:color="auto"/>
        <w:bottom w:val="none" w:sz="0" w:space="0" w:color="auto"/>
        <w:right w:val="none" w:sz="0" w:space="0" w:color="auto"/>
      </w:divBdr>
    </w:div>
    <w:div w:id="1176381263">
      <w:bodyDiv w:val="1"/>
      <w:marLeft w:val="0"/>
      <w:marRight w:val="0"/>
      <w:marTop w:val="0"/>
      <w:marBottom w:val="0"/>
      <w:divBdr>
        <w:top w:val="none" w:sz="0" w:space="0" w:color="auto"/>
        <w:left w:val="none" w:sz="0" w:space="0" w:color="auto"/>
        <w:bottom w:val="none" w:sz="0" w:space="0" w:color="auto"/>
        <w:right w:val="none" w:sz="0" w:space="0" w:color="auto"/>
      </w:divBdr>
    </w:div>
    <w:div w:id="1177501503">
      <w:bodyDiv w:val="1"/>
      <w:marLeft w:val="0"/>
      <w:marRight w:val="0"/>
      <w:marTop w:val="0"/>
      <w:marBottom w:val="0"/>
      <w:divBdr>
        <w:top w:val="none" w:sz="0" w:space="0" w:color="auto"/>
        <w:left w:val="none" w:sz="0" w:space="0" w:color="auto"/>
        <w:bottom w:val="none" w:sz="0" w:space="0" w:color="auto"/>
        <w:right w:val="none" w:sz="0" w:space="0" w:color="auto"/>
      </w:divBdr>
    </w:div>
    <w:div w:id="1191065146">
      <w:bodyDiv w:val="1"/>
      <w:marLeft w:val="0"/>
      <w:marRight w:val="0"/>
      <w:marTop w:val="0"/>
      <w:marBottom w:val="0"/>
      <w:divBdr>
        <w:top w:val="none" w:sz="0" w:space="0" w:color="auto"/>
        <w:left w:val="none" w:sz="0" w:space="0" w:color="auto"/>
        <w:bottom w:val="none" w:sz="0" w:space="0" w:color="auto"/>
        <w:right w:val="none" w:sz="0" w:space="0" w:color="auto"/>
      </w:divBdr>
    </w:div>
    <w:div w:id="1191989702">
      <w:bodyDiv w:val="1"/>
      <w:marLeft w:val="0"/>
      <w:marRight w:val="0"/>
      <w:marTop w:val="0"/>
      <w:marBottom w:val="0"/>
      <w:divBdr>
        <w:top w:val="none" w:sz="0" w:space="0" w:color="auto"/>
        <w:left w:val="none" w:sz="0" w:space="0" w:color="auto"/>
        <w:bottom w:val="none" w:sz="0" w:space="0" w:color="auto"/>
        <w:right w:val="none" w:sz="0" w:space="0" w:color="auto"/>
      </w:divBdr>
    </w:div>
    <w:div w:id="1195732455">
      <w:bodyDiv w:val="1"/>
      <w:marLeft w:val="0"/>
      <w:marRight w:val="0"/>
      <w:marTop w:val="0"/>
      <w:marBottom w:val="0"/>
      <w:divBdr>
        <w:top w:val="none" w:sz="0" w:space="0" w:color="auto"/>
        <w:left w:val="none" w:sz="0" w:space="0" w:color="auto"/>
        <w:bottom w:val="none" w:sz="0" w:space="0" w:color="auto"/>
        <w:right w:val="none" w:sz="0" w:space="0" w:color="auto"/>
      </w:divBdr>
    </w:div>
    <w:div w:id="1199009443">
      <w:bodyDiv w:val="1"/>
      <w:marLeft w:val="0"/>
      <w:marRight w:val="0"/>
      <w:marTop w:val="0"/>
      <w:marBottom w:val="0"/>
      <w:divBdr>
        <w:top w:val="none" w:sz="0" w:space="0" w:color="auto"/>
        <w:left w:val="none" w:sz="0" w:space="0" w:color="auto"/>
        <w:bottom w:val="none" w:sz="0" w:space="0" w:color="auto"/>
        <w:right w:val="none" w:sz="0" w:space="0" w:color="auto"/>
      </w:divBdr>
    </w:div>
    <w:div w:id="1204172192">
      <w:bodyDiv w:val="1"/>
      <w:marLeft w:val="0"/>
      <w:marRight w:val="0"/>
      <w:marTop w:val="0"/>
      <w:marBottom w:val="0"/>
      <w:divBdr>
        <w:top w:val="none" w:sz="0" w:space="0" w:color="auto"/>
        <w:left w:val="none" w:sz="0" w:space="0" w:color="auto"/>
        <w:bottom w:val="none" w:sz="0" w:space="0" w:color="auto"/>
        <w:right w:val="none" w:sz="0" w:space="0" w:color="auto"/>
      </w:divBdr>
    </w:div>
    <w:div w:id="1215431588">
      <w:bodyDiv w:val="1"/>
      <w:marLeft w:val="0"/>
      <w:marRight w:val="0"/>
      <w:marTop w:val="0"/>
      <w:marBottom w:val="0"/>
      <w:divBdr>
        <w:top w:val="none" w:sz="0" w:space="0" w:color="auto"/>
        <w:left w:val="none" w:sz="0" w:space="0" w:color="auto"/>
        <w:bottom w:val="none" w:sz="0" w:space="0" w:color="auto"/>
        <w:right w:val="none" w:sz="0" w:space="0" w:color="auto"/>
      </w:divBdr>
    </w:div>
    <w:div w:id="1226648374">
      <w:bodyDiv w:val="1"/>
      <w:marLeft w:val="0"/>
      <w:marRight w:val="0"/>
      <w:marTop w:val="0"/>
      <w:marBottom w:val="0"/>
      <w:divBdr>
        <w:top w:val="none" w:sz="0" w:space="0" w:color="auto"/>
        <w:left w:val="none" w:sz="0" w:space="0" w:color="auto"/>
        <w:bottom w:val="none" w:sz="0" w:space="0" w:color="auto"/>
        <w:right w:val="none" w:sz="0" w:space="0" w:color="auto"/>
      </w:divBdr>
    </w:div>
    <w:div w:id="1253474232">
      <w:bodyDiv w:val="1"/>
      <w:marLeft w:val="0"/>
      <w:marRight w:val="0"/>
      <w:marTop w:val="0"/>
      <w:marBottom w:val="0"/>
      <w:divBdr>
        <w:top w:val="none" w:sz="0" w:space="0" w:color="auto"/>
        <w:left w:val="none" w:sz="0" w:space="0" w:color="auto"/>
        <w:bottom w:val="none" w:sz="0" w:space="0" w:color="auto"/>
        <w:right w:val="none" w:sz="0" w:space="0" w:color="auto"/>
      </w:divBdr>
    </w:div>
    <w:div w:id="1276207459">
      <w:bodyDiv w:val="1"/>
      <w:marLeft w:val="0"/>
      <w:marRight w:val="0"/>
      <w:marTop w:val="0"/>
      <w:marBottom w:val="0"/>
      <w:divBdr>
        <w:top w:val="none" w:sz="0" w:space="0" w:color="auto"/>
        <w:left w:val="none" w:sz="0" w:space="0" w:color="auto"/>
        <w:bottom w:val="none" w:sz="0" w:space="0" w:color="auto"/>
        <w:right w:val="none" w:sz="0" w:space="0" w:color="auto"/>
      </w:divBdr>
    </w:div>
    <w:div w:id="1292442362">
      <w:bodyDiv w:val="1"/>
      <w:marLeft w:val="0"/>
      <w:marRight w:val="0"/>
      <w:marTop w:val="0"/>
      <w:marBottom w:val="0"/>
      <w:divBdr>
        <w:top w:val="none" w:sz="0" w:space="0" w:color="auto"/>
        <w:left w:val="none" w:sz="0" w:space="0" w:color="auto"/>
        <w:bottom w:val="none" w:sz="0" w:space="0" w:color="auto"/>
        <w:right w:val="none" w:sz="0" w:space="0" w:color="auto"/>
      </w:divBdr>
    </w:div>
    <w:div w:id="1305231612">
      <w:bodyDiv w:val="1"/>
      <w:marLeft w:val="0"/>
      <w:marRight w:val="0"/>
      <w:marTop w:val="0"/>
      <w:marBottom w:val="0"/>
      <w:divBdr>
        <w:top w:val="none" w:sz="0" w:space="0" w:color="auto"/>
        <w:left w:val="none" w:sz="0" w:space="0" w:color="auto"/>
        <w:bottom w:val="none" w:sz="0" w:space="0" w:color="auto"/>
        <w:right w:val="none" w:sz="0" w:space="0" w:color="auto"/>
      </w:divBdr>
    </w:div>
    <w:div w:id="1312976302">
      <w:bodyDiv w:val="1"/>
      <w:marLeft w:val="0"/>
      <w:marRight w:val="0"/>
      <w:marTop w:val="0"/>
      <w:marBottom w:val="0"/>
      <w:divBdr>
        <w:top w:val="none" w:sz="0" w:space="0" w:color="auto"/>
        <w:left w:val="none" w:sz="0" w:space="0" w:color="auto"/>
        <w:bottom w:val="none" w:sz="0" w:space="0" w:color="auto"/>
        <w:right w:val="none" w:sz="0" w:space="0" w:color="auto"/>
      </w:divBdr>
    </w:div>
    <w:div w:id="1314674038">
      <w:bodyDiv w:val="1"/>
      <w:marLeft w:val="0"/>
      <w:marRight w:val="0"/>
      <w:marTop w:val="0"/>
      <w:marBottom w:val="0"/>
      <w:divBdr>
        <w:top w:val="none" w:sz="0" w:space="0" w:color="auto"/>
        <w:left w:val="none" w:sz="0" w:space="0" w:color="auto"/>
        <w:bottom w:val="none" w:sz="0" w:space="0" w:color="auto"/>
        <w:right w:val="none" w:sz="0" w:space="0" w:color="auto"/>
      </w:divBdr>
    </w:div>
    <w:div w:id="1321226877">
      <w:bodyDiv w:val="1"/>
      <w:marLeft w:val="0"/>
      <w:marRight w:val="0"/>
      <w:marTop w:val="0"/>
      <w:marBottom w:val="0"/>
      <w:divBdr>
        <w:top w:val="none" w:sz="0" w:space="0" w:color="auto"/>
        <w:left w:val="none" w:sz="0" w:space="0" w:color="auto"/>
        <w:bottom w:val="none" w:sz="0" w:space="0" w:color="auto"/>
        <w:right w:val="none" w:sz="0" w:space="0" w:color="auto"/>
      </w:divBdr>
    </w:div>
    <w:div w:id="1358388225">
      <w:bodyDiv w:val="1"/>
      <w:marLeft w:val="0"/>
      <w:marRight w:val="0"/>
      <w:marTop w:val="0"/>
      <w:marBottom w:val="0"/>
      <w:divBdr>
        <w:top w:val="none" w:sz="0" w:space="0" w:color="auto"/>
        <w:left w:val="none" w:sz="0" w:space="0" w:color="auto"/>
        <w:bottom w:val="none" w:sz="0" w:space="0" w:color="auto"/>
        <w:right w:val="none" w:sz="0" w:space="0" w:color="auto"/>
      </w:divBdr>
    </w:div>
    <w:div w:id="1360935739">
      <w:bodyDiv w:val="1"/>
      <w:marLeft w:val="0"/>
      <w:marRight w:val="0"/>
      <w:marTop w:val="0"/>
      <w:marBottom w:val="0"/>
      <w:divBdr>
        <w:top w:val="none" w:sz="0" w:space="0" w:color="auto"/>
        <w:left w:val="none" w:sz="0" w:space="0" w:color="auto"/>
        <w:bottom w:val="none" w:sz="0" w:space="0" w:color="auto"/>
        <w:right w:val="none" w:sz="0" w:space="0" w:color="auto"/>
      </w:divBdr>
    </w:div>
    <w:div w:id="1373185785">
      <w:bodyDiv w:val="1"/>
      <w:marLeft w:val="0"/>
      <w:marRight w:val="0"/>
      <w:marTop w:val="0"/>
      <w:marBottom w:val="0"/>
      <w:divBdr>
        <w:top w:val="none" w:sz="0" w:space="0" w:color="auto"/>
        <w:left w:val="none" w:sz="0" w:space="0" w:color="auto"/>
        <w:bottom w:val="none" w:sz="0" w:space="0" w:color="auto"/>
        <w:right w:val="none" w:sz="0" w:space="0" w:color="auto"/>
      </w:divBdr>
    </w:div>
    <w:div w:id="1380670219">
      <w:bodyDiv w:val="1"/>
      <w:marLeft w:val="0"/>
      <w:marRight w:val="0"/>
      <w:marTop w:val="0"/>
      <w:marBottom w:val="0"/>
      <w:divBdr>
        <w:top w:val="none" w:sz="0" w:space="0" w:color="auto"/>
        <w:left w:val="none" w:sz="0" w:space="0" w:color="auto"/>
        <w:bottom w:val="none" w:sz="0" w:space="0" w:color="auto"/>
        <w:right w:val="none" w:sz="0" w:space="0" w:color="auto"/>
      </w:divBdr>
    </w:div>
    <w:div w:id="1413703616">
      <w:bodyDiv w:val="1"/>
      <w:marLeft w:val="0"/>
      <w:marRight w:val="0"/>
      <w:marTop w:val="0"/>
      <w:marBottom w:val="0"/>
      <w:divBdr>
        <w:top w:val="none" w:sz="0" w:space="0" w:color="auto"/>
        <w:left w:val="none" w:sz="0" w:space="0" w:color="auto"/>
        <w:bottom w:val="none" w:sz="0" w:space="0" w:color="auto"/>
        <w:right w:val="none" w:sz="0" w:space="0" w:color="auto"/>
      </w:divBdr>
    </w:div>
    <w:div w:id="1422800698">
      <w:bodyDiv w:val="1"/>
      <w:marLeft w:val="0"/>
      <w:marRight w:val="0"/>
      <w:marTop w:val="0"/>
      <w:marBottom w:val="0"/>
      <w:divBdr>
        <w:top w:val="none" w:sz="0" w:space="0" w:color="auto"/>
        <w:left w:val="none" w:sz="0" w:space="0" w:color="auto"/>
        <w:bottom w:val="none" w:sz="0" w:space="0" w:color="auto"/>
        <w:right w:val="none" w:sz="0" w:space="0" w:color="auto"/>
      </w:divBdr>
    </w:div>
    <w:div w:id="1437335631">
      <w:bodyDiv w:val="1"/>
      <w:marLeft w:val="0"/>
      <w:marRight w:val="0"/>
      <w:marTop w:val="0"/>
      <w:marBottom w:val="0"/>
      <w:divBdr>
        <w:top w:val="none" w:sz="0" w:space="0" w:color="auto"/>
        <w:left w:val="none" w:sz="0" w:space="0" w:color="auto"/>
        <w:bottom w:val="none" w:sz="0" w:space="0" w:color="auto"/>
        <w:right w:val="none" w:sz="0" w:space="0" w:color="auto"/>
      </w:divBdr>
    </w:div>
    <w:div w:id="1441291889">
      <w:bodyDiv w:val="1"/>
      <w:marLeft w:val="0"/>
      <w:marRight w:val="0"/>
      <w:marTop w:val="0"/>
      <w:marBottom w:val="0"/>
      <w:divBdr>
        <w:top w:val="none" w:sz="0" w:space="0" w:color="auto"/>
        <w:left w:val="none" w:sz="0" w:space="0" w:color="auto"/>
        <w:bottom w:val="none" w:sz="0" w:space="0" w:color="auto"/>
        <w:right w:val="none" w:sz="0" w:space="0" w:color="auto"/>
      </w:divBdr>
    </w:div>
    <w:div w:id="1442340428">
      <w:bodyDiv w:val="1"/>
      <w:marLeft w:val="0"/>
      <w:marRight w:val="0"/>
      <w:marTop w:val="0"/>
      <w:marBottom w:val="0"/>
      <w:divBdr>
        <w:top w:val="none" w:sz="0" w:space="0" w:color="auto"/>
        <w:left w:val="none" w:sz="0" w:space="0" w:color="auto"/>
        <w:bottom w:val="none" w:sz="0" w:space="0" w:color="auto"/>
        <w:right w:val="none" w:sz="0" w:space="0" w:color="auto"/>
      </w:divBdr>
    </w:div>
    <w:div w:id="1468276636">
      <w:bodyDiv w:val="1"/>
      <w:marLeft w:val="0"/>
      <w:marRight w:val="0"/>
      <w:marTop w:val="0"/>
      <w:marBottom w:val="0"/>
      <w:divBdr>
        <w:top w:val="none" w:sz="0" w:space="0" w:color="auto"/>
        <w:left w:val="none" w:sz="0" w:space="0" w:color="auto"/>
        <w:bottom w:val="none" w:sz="0" w:space="0" w:color="auto"/>
        <w:right w:val="none" w:sz="0" w:space="0" w:color="auto"/>
      </w:divBdr>
    </w:div>
    <w:div w:id="1491480804">
      <w:bodyDiv w:val="1"/>
      <w:marLeft w:val="0"/>
      <w:marRight w:val="0"/>
      <w:marTop w:val="0"/>
      <w:marBottom w:val="0"/>
      <w:divBdr>
        <w:top w:val="none" w:sz="0" w:space="0" w:color="auto"/>
        <w:left w:val="none" w:sz="0" w:space="0" w:color="auto"/>
        <w:bottom w:val="none" w:sz="0" w:space="0" w:color="auto"/>
        <w:right w:val="none" w:sz="0" w:space="0" w:color="auto"/>
      </w:divBdr>
    </w:div>
    <w:div w:id="1497302923">
      <w:bodyDiv w:val="1"/>
      <w:marLeft w:val="0"/>
      <w:marRight w:val="0"/>
      <w:marTop w:val="0"/>
      <w:marBottom w:val="0"/>
      <w:divBdr>
        <w:top w:val="none" w:sz="0" w:space="0" w:color="auto"/>
        <w:left w:val="none" w:sz="0" w:space="0" w:color="auto"/>
        <w:bottom w:val="none" w:sz="0" w:space="0" w:color="auto"/>
        <w:right w:val="none" w:sz="0" w:space="0" w:color="auto"/>
      </w:divBdr>
    </w:div>
    <w:div w:id="1499225545">
      <w:bodyDiv w:val="1"/>
      <w:marLeft w:val="0"/>
      <w:marRight w:val="0"/>
      <w:marTop w:val="0"/>
      <w:marBottom w:val="0"/>
      <w:divBdr>
        <w:top w:val="none" w:sz="0" w:space="0" w:color="auto"/>
        <w:left w:val="none" w:sz="0" w:space="0" w:color="auto"/>
        <w:bottom w:val="none" w:sz="0" w:space="0" w:color="auto"/>
        <w:right w:val="none" w:sz="0" w:space="0" w:color="auto"/>
      </w:divBdr>
    </w:div>
    <w:div w:id="1552882061">
      <w:bodyDiv w:val="1"/>
      <w:marLeft w:val="0"/>
      <w:marRight w:val="0"/>
      <w:marTop w:val="0"/>
      <w:marBottom w:val="0"/>
      <w:divBdr>
        <w:top w:val="none" w:sz="0" w:space="0" w:color="auto"/>
        <w:left w:val="none" w:sz="0" w:space="0" w:color="auto"/>
        <w:bottom w:val="none" w:sz="0" w:space="0" w:color="auto"/>
        <w:right w:val="none" w:sz="0" w:space="0" w:color="auto"/>
      </w:divBdr>
    </w:div>
    <w:div w:id="1591305692">
      <w:bodyDiv w:val="1"/>
      <w:marLeft w:val="0"/>
      <w:marRight w:val="0"/>
      <w:marTop w:val="0"/>
      <w:marBottom w:val="0"/>
      <w:divBdr>
        <w:top w:val="none" w:sz="0" w:space="0" w:color="auto"/>
        <w:left w:val="none" w:sz="0" w:space="0" w:color="auto"/>
        <w:bottom w:val="none" w:sz="0" w:space="0" w:color="auto"/>
        <w:right w:val="none" w:sz="0" w:space="0" w:color="auto"/>
      </w:divBdr>
    </w:div>
    <w:div w:id="1591306533">
      <w:bodyDiv w:val="1"/>
      <w:marLeft w:val="0"/>
      <w:marRight w:val="0"/>
      <w:marTop w:val="0"/>
      <w:marBottom w:val="0"/>
      <w:divBdr>
        <w:top w:val="none" w:sz="0" w:space="0" w:color="auto"/>
        <w:left w:val="none" w:sz="0" w:space="0" w:color="auto"/>
        <w:bottom w:val="none" w:sz="0" w:space="0" w:color="auto"/>
        <w:right w:val="none" w:sz="0" w:space="0" w:color="auto"/>
      </w:divBdr>
    </w:div>
    <w:div w:id="1597058856">
      <w:bodyDiv w:val="1"/>
      <w:marLeft w:val="0"/>
      <w:marRight w:val="0"/>
      <w:marTop w:val="0"/>
      <w:marBottom w:val="0"/>
      <w:divBdr>
        <w:top w:val="none" w:sz="0" w:space="0" w:color="auto"/>
        <w:left w:val="none" w:sz="0" w:space="0" w:color="auto"/>
        <w:bottom w:val="none" w:sz="0" w:space="0" w:color="auto"/>
        <w:right w:val="none" w:sz="0" w:space="0" w:color="auto"/>
      </w:divBdr>
    </w:div>
    <w:div w:id="1609316551">
      <w:bodyDiv w:val="1"/>
      <w:marLeft w:val="0"/>
      <w:marRight w:val="0"/>
      <w:marTop w:val="0"/>
      <w:marBottom w:val="0"/>
      <w:divBdr>
        <w:top w:val="none" w:sz="0" w:space="0" w:color="auto"/>
        <w:left w:val="none" w:sz="0" w:space="0" w:color="auto"/>
        <w:bottom w:val="none" w:sz="0" w:space="0" w:color="auto"/>
        <w:right w:val="none" w:sz="0" w:space="0" w:color="auto"/>
      </w:divBdr>
    </w:div>
    <w:div w:id="1620598813">
      <w:bodyDiv w:val="1"/>
      <w:marLeft w:val="0"/>
      <w:marRight w:val="0"/>
      <w:marTop w:val="0"/>
      <w:marBottom w:val="0"/>
      <w:divBdr>
        <w:top w:val="none" w:sz="0" w:space="0" w:color="auto"/>
        <w:left w:val="none" w:sz="0" w:space="0" w:color="auto"/>
        <w:bottom w:val="none" w:sz="0" w:space="0" w:color="auto"/>
        <w:right w:val="none" w:sz="0" w:space="0" w:color="auto"/>
      </w:divBdr>
    </w:div>
    <w:div w:id="1638950310">
      <w:bodyDiv w:val="1"/>
      <w:marLeft w:val="0"/>
      <w:marRight w:val="0"/>
      <w:marTop w:val="0"/>
      <w:marBottom w:val="0"/>
      <w:divBdr>
        <w:top w:val="none" w:sz="0" w:space="0" w:color="auto"/>
        <w:left w:val="none" w:sz="0" w:space="0" w:color="auto"/>
        <w:bottom w:val="none" w:sz="0" w:space="0" w:color="auto"/>
        <w:right w:val="none" w:sz="0" w:space="0" w:color="auto"/>
      </w:divBdr>
    </w:div>
    <w:div w:id="1641617697">
      <w:bodyDiv w:val="1"/>
      <w:marLeft w:val="0"/>
      <w:marRight w:val="0"/>
      <w:marTop w:val="0"/>
      <w:marBottom w:val="0"/>
      <w:divBdr>
        <w:top w:val="none" w:sz="0" w:space="0" w:color="auto"/>
        <w:left w:val="none" w:sz="0" w:space="0" w:color="auto"/>
        <w:bottom w:val="none" w:sz="0" w:space="0" w:color="auto"/>
        <w:right w:val="none" w:sz="0" w:space="0" w:color="auto"/>
      </w:divBdr>
    </w:div>
    <w:div w:id="1642734502">
      <w:bodyDiv w:val="1"/>
      <w:marLeft w:val="0"/>
      <w:marRight w:val="0"/>
      <w:marTop w:val="0"/>
      <w:marBottom w:val="0"/>
      <w:divBdr>
        <w:top w:val="none" w:sz="0" w:space="0" w:color="auto"/>
        <w:left w:val="none" w:sz="0" w:space="0" w:color="auto"/>
        <w:bottom w:val="none" w:sz="0" w:space="0" w:color="auto"/>
        <w:right w:val="none" w:sz="0" w:space="0" w:color="auto"/>
      </w:divBdr>
    </w:div>
    <w:div w:id="1699620550">
      <w:bodyDiv w:val="1"/>
      <w:marLeft w:val="0"/>
      <w:marRight w:val="0"/>
      <w:marTop w:val="0"/>
      <w:marBottom w:val="0"/>
      <w:divBdr>
        <w:top w:val="none" w:sz="0" w:space="0" w:color="auto"/>
        <w:left w:val="none" w:sz="0" w:space="0" w:color="auto"/>
        <w:bottom w:val="none" w:sz="0" w:space="0" w:color="auto"/>
        <w:right w:val="none" w:sz="0" w:space="0" w:color="auto"/>
      </w:divBdr>
    </w:div>
    <w:div w:id="1711681223">
      <w:bodyDiv w:val="1"/>
      <w:marLeft w:val="0"/>
      <w:marRight w:val="0"/>
      <w:marTop w:val="0"/>
      <w:marBottom w:val="0"/>
      <w:divBdr>
        <w:top w:val="none" w:sz="0" w:space="0" w:color="auto"/>
        <w:left w:val="none" w:sz="0" w:space="0" w:color="auto"/>
        <w:bottom w:val="none" w:sz="0" w:space="0" w:color="auto"/>
        <w:right w:val="none" w:sz="0" w:space="0" w:color="auto"/>
      </w:divBdr>
    </w:div>
    <w:div w:id="1822886445">
      <w:bodyDiv w:val="1"/>
      <w:marLeft w:val="0"/>
      <w:marRight w:val="0"/>
      <w:marTop w:val="0"/>
      <w:marBottom w:val="0"/>
      <w:divBdr>
        <w:top w:val="none" w:sz="0" w:space="0" w:color="auto"/>
        <w:left w:val="none" w:sz="0" w:space="0" w:color="auto"/>
        <w:bottom w:val="none" w:sz="0" w:space="0" w:color="auto"/>
        <w:right w:val="none" w:sz="0" w:space="0" w:color="auto"/>
      </w:divBdr>
    </w:div>
    <w:div w:id="1831671994">
      <w:bodyDiv w:val="1"/>
      <w:marLeft w:val="0"/>
      <w:marRight w:val="0"/>
      <w:marTop w:val="0"/>
      <w:marBottom w:val="0"/>
      <w:divBdr>
        <w:top w:val="none" w:sz="0" w:space="0" w:color="auto"/>
        <w:left w:val="none" w:sz="0" w:space="0" w:color="auto"/>
        <w:bottom w:val="none" w:sz="0" w:space="0" w:color="auto"/>
        <w:right w:val="none" w:sz="0" w:space="0" w:color="auto"/>
      </w:divBdr>
    </w:div>
    <w:div w:id="1833446408">
      <w:bodyDiv w:val="1"/>
      <w:marLeft w:val="0"/>
      <w:marRight w:val="0"/>
      <w:marTop w:val="0"/>
      <w:marBottom w:val="0"/>
      <w:divBdr>
        <w:top w:val="none" w:sz="0" w:space="0" w:color="auto"/>
        <w:left w:val="none" w:sz="0" w:space="0" w:color="auto"/>
        <w:bottom w:val="none" w:sz="0" w:space="0" w:color="auto"/>
        <w:right w:val="none" w:sz="0" w:space="0" w:color="auto"/>
      </w:divBdr>
    </w:div>
    <w:div w:id="1877963278">
      <w:bodyDiv w:val="1"/>
      <w:marLeft w:val="0"/>
      <w:marRight w:val="0"/>
      <w:marTop w:val="0"/>
      <w:marBottom w:val="0"/>
      <w:divBdr>
        <w:top w:val="none" w:sz="0" w:space="0" w:color="auto"/>
        <w:left w:val="none" w:sz="0" w:space="0" w:color="auto"/>
        <w:bottom w:val="none" w:sz="0" w:space="0" w:color="auto"/>
        <w:right w:val="none" w:sz="0" w:space="0" w:color="auto"/>
      </w:divBdr>
    </w:div>
    <w:div w:id="1891385105">
      <w:bodyDiv w:val="1"/>
      <w:marLeft w:val="0"/>
      <w:marRight w:val="0"/>
      <w:marTop w:val="0"/>
      <w:marBottom w:val="0"/>
      <w:divBdr>
        <w:top w:val="none" w:sz="0" w:space="0" w:color="auto"/>
        <w:left w:val="none" w:sz="0" w:space="0" w:color="auto"/>
        <w:bottom w:val="none" w:sz="0" w:space="0" w:color="auto"/>
        <w:right w:val="none" w:sz="0" w:space="0" w:color="auto"/>
      </w:divBdr>
    </w:div>
    <w:div w:id="1895117922">
      <w:bodyDiv w:val="1"/>
      <w:marLeft w:val="0"/>
      <w:marRight w:val="0"/>
      <w:marTop w:val="0"/>
      <w:marBottom w:val="0"/>
      <w:divBdr>
        <w:top w:val="none" w:sz="0" w:space="0" w:color="auto"/>
        <w:left w:val="none" w:sz="0" w:space="0" w:color="auto"/>
        <w:bottom w:val="none" w:sz="0" w:space="0" w:color="auto"/>
        <w:right w:val="none" w:sz="0" w:space="0" w:color="auto"/>
      </w:divBdr>
    </w:div>
    <w:div w:id="1946035349">
      <w:bodyDiv w:val="1"/>
      <w:marLeft w:val="0"/>
      <w:marRight w:val="0"/>
      <w:marTop w:val="0"/>
      <w:marBottom w:val="0"/>
      <w:divBdr>
        <w:top w:val="none" w:sz="0" w:space="0" w:color="auto"/>
        <w:left w:val="none" w:sz="0" w:space="0" w:color="auto"/>
        <w:bottom w:val="none" w:sz="0" w:space="0" w:color="auto"/>
        <w:right w:val="none" w:sz="0" w:space="0" w:color="auto"/>
      </w:divBdr>
    </w:div>
    <w:div w:id="1960603133">
      <w:bodyDiv w:val="1"/>
      <w:marLeft w:val="0"/>
      <w:marRight w:val="0"/>
      <w:marTop w:val="0"/>
      <w:marBottom w:val="0"/>
      <w:divBdr>
        <w:top w:val="none" w:sz="0" w:space="0" w:color="auto"/>
        <w:left w:val="none" w:sz="0" w:space="0" w:color="auto"/>
        <w:bottom w:val="none" w:sz="0" w:space="0" w:color="auto"/>
        <w:right w:val="none" w:sz="0" w:space="0" w:color="auto"/>
      </w:divBdr>
    </w:div>
    <w:div w:id="1979456532">
      <w:bodyDiv w:val="1"/>
      <w:marLeft w:val="0"/>
      <w:marRight w:val="0"/>
      <w:marTop w:val="0"/>
      <w:marBottom w:val="0"/>
      <w:divBdr>
        <w:top w:val="none" w:sz="0" w:space="0" w:color="auto"/>
        <w:left w:val="none" w:sz="0" w:space="0" w:color="auto"/>
        <w:bottom w:val="none" w:sz="0" w:space="0" w:color="auto"/>
        <w:right w:val="none" w:sz="0" w:space="0" w:color="auto"/>
      </w:divBdr>
    </w:div>
    <w:div w:id="1986079134">
      <w:bodyDiv w:val="1"/>
      <w:marLeft w:val="0"/>
      <w:marRight w:val="0"/>
      <w:marTop w:val="0"/>
      <w:marBottom w:val="0"/>
      <w:divBdr>
        <w:top w:val="none" w:sz="0" w:space="0" w:color="auto"/>
        <w:left w:val="none" w:sz="0" w:space="0" w:color="auto"/>
        <w:bottom w:val="none" w:sz="0" w:space="0" w:color="auto"/>
        <w:right w:val="none" w:sz="0" w:space="0" w:color="auto"/>
      </w:divBdr>
    </w:div>
    <w:div w:id="2000763026">
      <w:bodyDiv w:val="1"/>
      <w:marLeft w:val="0"/>
      <w:marRight w:val="0"/>
      <w:marTop w:val="0"/>
      <w:marBottom w:val="0"/>
      <w:divBdr>
        <w:top w:val="none" w:sz="0" w:space="0" w:color="auto"/>
        <w:left w:val="none" w:sz="0" w:space="0" w:color="auto"/>
        <w:bottom w:val="none" w:sz="0" w:space="0" w:color="auto"/>
        <w:right w:val="none" w:sz="0" w:space="0" w:color="auto"/>
      </w:divBdr>
    </w:div>
    <w:div w:id="2004048489">
      <w:bodyDiv w:val="1"/>
      <w:marLeft w:val="0"/>
      <w:marRight w:val="0"/>
      <w:marTop w:val="0"/>
      <w:marBottom w:val="0"/>
      <w:divBdr>
        <w:top w:val="none" w:sz="0" w:space="0" w:color="auto"/>
        <w:left w:val="none" w:sz="0" w:space="0" w:color="auto"/>
        <w:bottom w:val="none" w:sz="0" w:space="0" w:color="auto"/>
        <w:right w:val="none" w:sz="0" w:space="0" w:color="auto"/>
      </w:divBdr>
    </w:div>
    <w:div w:id="2011057283">
      <w:bodyDiv w:val="1"/>
      <w:marLeft w:val="0"/>
      <w:marRight w:val="0"/>
      <w:marTop w:val="0"/>
      <w:marBottom w:val="0"/>
      <w:divBdr>
        <w:top w:val="none" w:sz="0" w:space="0" w:color="auto"/>
        <w:left w:val="none" w:sz="0" w:space="0" w:color="auto"/>
        <w:bottom w:val="none" w:sz="0" w:space="0" w:color="auto"/>
        <w:right w:val="none" w:sz="0" w:space="0" w:color="auto"/>
      </w:divBdr>
    </w:div>
    <w:div w:id="2029410768">
      <w:bodyDiv w:val="1"/>
      <w:marLeft w:val="0"/>
      <w:marRight w:val="0"/>
      <w:marTop w:val="0"/>
      <w:marBottom w:val="0"/>
      <w:divBdr>
        <w:top w:val="none" w:sz="0" w:space="0" w:color="auto"/>
        <w:left w:val="none" w:sz="0" w:space="0" w:color="auto"/>
        <w:bottom w:val="none" w:sz="0" w:space="0" w:color="auto"/>
        <w:right w:val="none" w:sz="0" w:space="0" w:color="auto"/>
      </w:divBdr>
    </w:div>
    <w:div w:id="2038313895">
      <w:bodyDiv w:val="1"/>
      <w:marLeft w:val="0"/>
      <w:marRight w:val="0"/>
      <w:marTop w:val="0"/>
      <w:marBottom w:val="0"/>
      <w:divBdr>
        <w:top w:val="none" w:sz="0" w:space="0" w:color="auto"/>
        <w:left w:val="none" w:sz="0" w:space="0" w:color="auto"/>
        <w:bottom w:val="none" w:sz="0" w:space="0" w:color="auto"/>
        <w:right w:val="none" w:sz="0" w:space="0" w:color="auto"/>
      </w:divBdr>
    </w:div>
    <w:div w:id="2040817763">
      <w:bodyDiv w:val="1"/>
      <w:marLeft w:val="0"/>
      <w:marRight w:val="0"/>
      <w:marTop w:val="0"/>
      <w:marBottom w:val="0"/>
      <w:divBdr>
        <w:top w:val="none" w:sz="0" w:space="0" w:color="auto"/>
        <w:left w:val="none" w:sz="0" w:space="0" w:color="auto"/>
        <w:bottom w:val="none" w:sz="0" w:space="0" w:color="auto"/>
        <w:right w:val="none" w:sz="0" w:space="0" w:color="auto"/>
      </w:divBdr>
      <w:divsChild>
        <w:div w:id="1610889133">
          <w:marLeft w:val="1800"/>
          <w:marRight w:val="0"/>
          <w:marTop w:val="100"/>
          <w:marBottom w:val="0"/>
          <w:divBdr>
            <w:top w:val="none" w:sz="0" w:space="0" w:color="auto"/>
            <w:left w:val="none" w:sz="0" w:space="0" w:color="auto"/>
            <w:bottom w:val="none" w:sz="0" w:space="0" w:color="auto"/>
            <w:right w:val="none" w:sz="0" w:space="0" w:color="auto"/>
          </w:divBdr>
        </w:div>
      </w:divsChild>
    </w:div>
    <w:div w:id="2063168008">
      <w:bodyDiv w:val="1"/>
      <w:marLeft w:val="0"/>
      <w:marRight w:val="0"/>
      <w:marTop w:val="0"/>
      <w:marBottom w:val="0"/>
      <w:divBdr>
        <w:top w:val="none" w:sz="0" w:space="0" w:color="auto"/>
        <w:left w:val="none" w:sz="0" w:space="0" w:color="auto"/>
        <w:bottom w:val="none" w:sz="0" w:space="0" w:color="auto"/>
        <w:right w:val="none" w:sz="0" w:space="0" w:color="auto"/>
      </w:divBdr>
    </w:div>
    <w:div w:id="2090105848">
      <w:bodyDiv w:val="1"/>
      <w:marLeft w:val="0"/>
      <w:marRight w:val="0"/>
      <w:marTop w:val="0"/>
      <w:marBottom w:val="0"/>
      <w:divBdr>
        <w:top w:val="none" w:sz="0" w:space="0" w:color="auto"/>
        <w:left w:val="none" w:sz="0" w:space="0" w:color="auto"/>
        <w:bottom w:val="none" w:sz="0" w:space="0" w:color="auto"/>
        <w:right w:val="none" w:sz="0" w:space="0" w:color="auto"/>
      </w:divBdr>
    </w:div>
    <w:div w:id="2091392250">
      <w:bodyDiv w:val="1"/>
      <w:marLeft w:val="0"/>
      <w:marRight w:val="0"/>
      <w:marTop w:val="0"/>
      <w:marBottom w:val="0"/>
      <w:divBdr>
        <w:top w:val="none" w:sz="0" w:space="0" w:color="auto"/>
        <w:left w:val="none" w:sz="0" w:space="0" w:color="auto"/>
        <w:bottom w:val="none" w:sz="0" w:space="0" w:color="auto"/>
        <w:right w:val="none" w:sz="0" w:space="0" w:color="auto"/>
      </w:divBdr>
    </w:div>
    <w:div w:id="2099280834">
      <w:bodyDiv w:val="1"/>
      <w:marLeft w:val="0"/>
      <w:marRight w:val="0"/>
      <w:marTop w:val="0"/>
      <w:marBottom w:val="0"/>
      <w:divBdr>
        <w:top w:val="none" w:sz="0" w:space="0" w:color="auto"/>
        <w:left w:val="none" w:sz="0" w:space="0" w:color="auto"/>
        <w:bottom w:val="none" w:sz="0" w:space="0" w:color="auto"/>
        <w:right w:val="none" w:sz="0" w:space="0" w:color="auto"/>
      </w:divBdr>
      <w:divsChild>
        <w:div w:id="260263410">
          <w:marLeft w:val="2520"/>
          <w:marRight w:val="0"/>
          <w:marTop w:val="100"/>
          <w:marBottom w:val="0"/>
          <w:divBdr>
            <w:top w:val="none" w:sz="0" w:space="0" w:color="auto"/>
            <w:left w:val="none" w:sz="0" w:space="0" w:color="auto"/>
            <w:bottom w:val="none" w:sz="0" w:space="0" w:color="auto"/>
            <w:right w:val="none" w:sz="0" w:space="0" w:color="auto"/>
          </w:divBdr>
        </w:div>
        <w:div w:id="1039432753">
          <w:marLeft w:val="2520"/>
          <w:marRight w:val="0"/>
          <w:marTop w:val="100"/>
          <w:marBottom w:val="0"/>
          <w:divBdr>
            <w:top w:val="none" w:sz="0" w:space="0" w:color="auto"/>
            <w:left w:val="none" w:sz="0" w:space="0" w:color="auto"/>
            <w:bottom w:val="none" w:sz="0" w:space="0" w:color="auto"/>
            <w:right w:val="none" w:sz="0" w:space="0" w:color="auto"/>
          </w:divBdr>
        </w:div>
        <w:div w:id="1911962488">
          <w:marLeft w:val="2520"/>
          <w:marRight w:val="0"/>
          <w:marTop w:val="100"/>
          <w:marBottom w:val="0"/>
          <w:divBdr>
            <w:top w:val="none" w:sz="0" w:space="0" w:color="auto"/>
            <w:left w:val="none" w:sz="0" w:space="0" w:color="auto"/>
            <w:bottom w:val="none" w:sz="0" w:space="0" w:color="auto"/>
            <w:right w:val="none" w:sz="0" w:space="0" w:color="auto"/>
          </w:divBdr>
        </w:div>
      </w:divsChild>
    </w:div>
    <w:div w:id="2101438640">
      <w:bodyDiv w:val="1"/>
      <w:marLeft w:val="0"/>
      <w:marRight w:val="0"/>
      <w:marTop w:val="0"/>
      <w:marBottom w:val="0"/>
      <w:divBdr>
        <w:top w:val="none" w:sz="0" w:space="0" w:color="auto"/>
        <w:left w:val="none" w:sz="0" w:space="0" w:color="auto"/>
        <w:bottom w:val="none" w:sz="0" w:space="0" w:color="auto"/>
        <w:right w:val="none" w:sz="0" w:space="0" w:color="auto"/>
      </w:divBdr>
    </w:div>
    <w:div w:id="2115862172">
      <w:bodyDiv w:val="1"/>
      <w:marLeft w:val="0"/>
      <w:marRight w:val="0"/>
      <w:marTop w:val="0"/>
      <w:marBottom w:val="0"/>
      <w:divBdr>
        <w:top w:val="none" w:sz="0" w:space="0" w:color="auto"/>
        <w:left w:val="none" w:sz="0" w:space="0" w:color="auto"/>
        <w:bottom w:val="none" w:sz="0" w:space="0" w:color="auto"/>
        <w:right w:val="none" w:sz="0" w:space="0" w:color="auto"/>
      </w:divBdr>
    </w:div>
    <w:div w:id="2115898211">
      <w:bodyDiv w:val="1"/>
      <w:marLeft w:val="0"/>
      <w:marRight w:val="0"/>
      <w:marTop w:val="0"/>
      <w:marBottom w:val="0"/>
      <w:divBdr>
        <w:top w:val="none" w:sz="0" w:space="0" w:color="auto"/>
        <w:left w:val="none" w:sz="0" w:space="0" w:color="auto"/>
        <w:bottom w:val="none" w:sz="0" w:space="0" w:color="auto"/>
        <w:right w:val="none" w:sz="0" w:space="0" w:color="auto"/>
      </w:divBdr>
    </w:div>
    <w:div w:id="2125342553">
      <w:bodyDiv w:val="1"/>
      <w:marLeft w:val="0"/>
      <w:marRight w:val="0"/>
      <w:marTop w:val="0"/>
      <w:marBottom w:val="0"/>
      <w:divBdr>
        <w:top w:val="none" w:sz="0" w:space="0" w:color="auto"/>
        <w:left w:val="none" w:sz="0" w:space="0" w:color="auto"/>
        <w:bottom w:val="none" w:sz="0" w:space="0" w:color="auto"/>
        <w:right w:val="none" w:sz="0" w:space="0" w:color="auto"/>
      </w:divBdr>
    </w:div>
    <w:div w:id="214388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daniel.graf@hs-osnabrueck.de"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jakob.eckholt@hs-osnabrueck.de" TargetMode="Externa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1">
      <a:majorFont>
        <a:latin typeface="Cambria"/>
        <a:ea typeface=""/>
        <a:cs typeface=""/>
      </a:majorFont>
      <a:minorFont>
        <a:latin typeface="Calibr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ou79</b:Tag>
    <b:SourceType>Book</b:SourceType>
    <b:Guid>{B4A14116-3850-4FE4-B208-4A154018D1CF}</b:Guid>
    <b:Title>The hitchhiker's guide to the galaxy</b:Title>
    <b:Year>1979</b:Year>
    <b:City>London</b:City>
    <b:Publisher>Pan Books</b:Publisher>
    <b:Author>
      <b:Author>
        <b:NameList>
          <b:Person>
            <b:Last>Adams</b:Last>
            <b:First>Douglas</b:First>
          </b:Person>
        </b:NameList>
      </b:Author>
    </b:Author>
    <b:RefOrder>1</b:RefOrder>
  </b:Source>
  <b:Source>
    <b:Tag>HTM19</b:Tag>
    <b:SourceType>InternetSite</b:SourceType>
    <b:Guid>{2EBF0EB1-AB3E-4BDC-8236-C308979510E1}</b:Guid>
    <b:Title>HTML5 Semantic Elements</b:Title>
    <b:ProductionCompany>W3Schools</b:ProductionCompany>
    <b:YearAccessed>2019</b:YearAccessed>
    <b:MonthAccessed>11</b:MonthAccessed>
    <b:DayAccessed>19</b:DayAccessed>
    <b:URL>https://www.w3schools.com/html/html5_semantic_elements.asp</b:URL>
    <b:RefOrder>2</b:RefOrder>
  </b:Source>
  <b:Source>
    <b:Tag>Ben96</b:Tag>
    <b:SourceType>ConferenceProceedings</b:SourceType>
    <b:Guid>{446AA2A4-14E1-4883-B912-34758DCABEA7}</b:Guid>
    <b:Author>
      <b:Author>
        <b:NameList>
          <b:Person>
            <b:Last>Shneiderman</b:Last>
            <b:First>Ben</b:First>
          </b:Person>
        </b:NameList>
      </b:Author>
    </b:Author>
    <b:Title>The eyes have it: A task by data type taxonomy for information visualizations</b:Title>
    <b:Year>1996</b:Year>
    <b:ConferenceName>IEEE Symposium on Visual Languages</b:ConferenceName>
    <b:City>Boulder</b:City>
    <b:RefOrder>3</b:RefOrder>
  </b:Source>
  <b:Source>
    <b:Tag>Jak27</b:Tag>
    <b:SourceType>JournalArticle</b:SourceType>
    <b:Guid>{AEF0A556-29D5-41BD-9A0E-39194AE1CF93}</b:Guid>
    <b:Title>Untersuchungen zur Topologie der geschlossenen zweiseitigen Flächen</b:Title>
    <b:Year>1927</b:Year>
    <b:Author>
      <b:Author>
        <b:NameList>
          <b:Person>
            <b:Last>Nielsen</b:Last>
            <b:First>Jakob</b:First>
          </b:Person>
        </b:NameList>
      </b:Author>
    </b:Author>
    <b:JournalName>Acta Mathematica</b:JournalName>
    <b:Pages>189-358</b:Pages>
    <b:Volume>50</b:Volume>
    <b:RefOrder>4</b:RefOrder>
  </b:Source>
  <b:Source>
    <b:Tag>htt</b:Tag>
    <b:SourceType>Book</b:SourceType>
    <b:Guid>{711D443B-3117-4378-BF19-328BA8C1FD42}</b:Guid>
    <b:City>https://balsamiq.com/</b:City>
    <b:RefOrder>5</b:RefOrder>
  </b:Source>
</b:Sources>
</file>

<file path=customXml/itemProps1.xml><?xml version="1.0" encoding="utf-8"?>
<ds:datastoreItem xmlns:ds="http://schemas.openxmlformats.org/officeDocument/2006/customXml" ds:itemID="{70596F1E-B246-4FB5-BC6A-1A0483CD7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190</Words>
  <Characters>13803</Characters>
  <Application>Microsoft Office Word</Application>
  <DocSecurity>0</DocSecurity>
  <Lines>115</Lines>
  <Paragraphs>31</Paragraphs>
  <ScaleCrop>false</ScaleCrop>
  <HeadingPairs>
    <vt:vector size="2" baseType="variant">
      <vt:variant>
        <vt:lpstr>Titel</vt:lpstr>
      </vt:variant>
      <vt:variant>
        <vt:i4>1</vt:i4>
      </vt:variant>
    </vt:vector>
  </HeadingPairs>
  <TitlesOfParts>
    <vt:vector size="1" baseType="lpstr">
      <vt:lpstr>Template</vt:lpstr>
    </vt:vector>
  </TitlesOfParts>
  <Manager/>
  <Company/>
  <LinksUpToDate>false</LinksUpToDate>
  <CharactersWithSpaces>15962</CharactersWithSpaces>
  <SharedDoc>false</SharedDoc>
  <HLinks>
    <vt:vector size="342" baseType="variant">
      <vt:variant>
        <vt:i4>3801190</vt:i4>
      </vt:variant>
      <vt:variant>
        <vt:i4>387</vt:i4>
      </vt:variant>
      <vt:variant>
        <vt:i4>0</vt:i4>
      </vt:variant>
      <vt:variant>
        <vt:i4>5</vt:i4>
      </vt:variant>
      <vt:variant>
        <vt:lpwstr>https://www.youtube.com/watch?v=MsyAuHYn1Q4</vt:lpwstr>
      </vt:variant>
      <vt:variant>
        <vt:lpwstr/>
      </vt:variant>
      <vt:variant>
        <vt:i4>1704009</vt:i4>
      </vt:variant>
      <vt:variant>
        <vt:i4>384</vt:i4>
      </vt:variant>
      <vt:variant>
        <vt:i4>0</vt:i4>
      </vt:variant>
      <vt:variant>
        <vt:i4>5</vt:i4>
      </vt:variant>
      <vt:variant>
        <vt:lpwstr>https://youtu.be/lTO1pRZEfo4</vt:lpwstr>
      </vt:variant>
      <vt:variant>
        <vt:lpwstr/>
      </vt:variant>
      <vt:variant>
        <vt:i4>8192116</vt:i4>
      </vt:variant>
      <vt:variant>
        <vt:i4>381</vt:i4>
      </vt:variant>
      <vt:variant>
        <vt:i4>0</vt:i4>
      </vt:variant>
      <vt:variant>
        <vt:i4>5</vt:i4>
      </vt:variant>
      <vt:variant>
        <vt:lpwstr>https://drive.google.com/file/d/1dDl3900YNLzsoJ1L4LpEMaLbkuc1ecD3/view?usp=sharing</vt:lpwstr>
      </vt:variant>
      <vt:variant>
        <vt:lpwstr/>
      </vt:variant>
      <vt:variant>
        <vt:i4>1245236</vt:i4>
      </vt:variant>
      <vt:variant>
        <vt:i4>353</vt:i4>
      </vt:variant>
      <vt:variant>
        <vt:i4>0</vt:i4>
      </vt:variant>
      <vt:variant>
        <vt:i4>5</vt:i4>
      </vt:variant>
      <vt:variant>
        <vt:lpwstr/>
      </vt:variant>
      <vt:variant>
        <vt:lpwstr>_Toc83058240</vt:lpwstr>
      </vt:variant>
      <vt:variant>
        <vt:i4>1703987</vt:i4>
      </vt:variant>
      <vt:variant>
        <vt:i4>347</vt:i4>
      </vt:variant>
      <vt:variant>
        <vt:i4>0</vt:i4>
      </vt:variant>
      <vt:variant>
        <vt:i4>5</vt:i4>
      </vt:variant>
      <vt:variant>
        <vt:lpwstr/>
      </vt:variant>
      <vt:variant>
        <vt:lpwstr>_Toc83058239</vt:lpwstr>
      </vt:variant>
      <vt:variant>
        <vt:i4>1769523</vt:i4>
      </vt:variant>
      <vt:variant>
        <vt:i4>341</vt:i4>
      </vt:variant>
      <vt:variant>
        <vt:i4>0</vt:i4>
      </vt:variant>
      <vt:variant>
        <vt:i4>5</vt:i4>
      </vt:variant>
      <vt:variant>
        <vt:lpwstr/>
      </vt:variant>
      <vt:variant>
        <vt:lpwstr>_Toc83058238</vt:lpwstr>
      </vt:variant>
      <vt:variant>
        <vt:i4>1310771</vt:i4>
      </vt:variant>
      <vt:variant>
        <vt:i4>335</vt:i4>
      </vt:variant>
      <vt:variant>
        <vt:i4>0</vt:i4>
      </vt:variant>
      <vt:variant>
        <vt:i4>5</vt:i4>
      </vt:variant>
      <vt:variant>
        <vt:lpwstr/>
      </vt:variant>
      <vt:variant>
        <vt:lpwstr>_Toc83058237</vt:lpwstr>
      </vt:variant>
      <vt:variant>
        <vt:i4>1376307</vt:i4>
      </vt:variant>
      <vt:variant>
        <vt:i4>329</vt:i4>
      </vt:variant>
      <vt:variant>
        <vt:i4>0</vt:i4>
      </vt:variant>
      <vt:variant>
        <vt:i4>5</vt:i4>
      </vt:variant>
      <vt:variant>
        <vt:lpwstr/>
      </vt:variant>
      <vt:variant>
        <vt:lpwstr>_Toc83058236</vt:lpwstr>
      </vt:variant>
      <vt:variant>
        <vt:i4>1441843</vt:i4>
      </vt:variant>
      <vt:variant>
        <vt:i4>323</vt:i4>
      </vt:variant>
      <vt:variant>
        <vt:i4>0</vt:i4>
      </vt:variant>
      <vt:variant>
        <vt:i4>5</vt:i4>
      </vt:variant>
      <vt:variant>
        <vt:lpwstr/>
      </vt:variant>
      <vt:variant>
        <vt:lpwstr>_Toc83058235</vt:lpwstr>
      </vt:variant>
      <vt:variant>
        <vt:i4>1507379</vt:i4>
      </vt:variant>
      <vt:variant>
        <vt:i4>317</vt:i4>
      </vt:variant>
      <vt:variant>
        <vt:i4>0</vt:i4>
      </vt:variant>
      <vt:variant>
        <vt:i4>5</vt:i4>
      </vt:variant>
      <vt:variant>
        <vt:lpwstr/>
      </vt:variant>
      <vt:variant>
        <vt:lpwstr>_Toc83058234</vt:lpwstr>
      </vt:variant>
      <vt:variant>
        <vt:i4>1441854</vt:i4>
      </vt:variant>
      <vt:variant>
        <vt:i4>242</vt:i4>
      </vt:variant>
      <vt:variant>
        <vt:i4>0</vt:i4>
      </vt:variant>
      <vt:variant>
        <vt:i4>5</vt:i4>
      </vt:variant>
      <vt:variant>
        <vt:lpwstr/>
      </vt:variant>
      <vt:variant>
        <vt:lpwstr>_Toc83056205</vt:lpwstr>
      </vt:variant>
      <vt:variant>
        <vt:i4>1507390</vt:i4>
      </vt:variant>
      <vt:variant>
        <vt:i4>236</vt:i4>
      </vt:variant>
      <vt:variant>
        <vt:i4>0</vt:i4>
      </vt:variant>
      <vt:variant>
        <vt:i4>5</vt:i4>
      </vt:variant>
      <vt:variant>
        <vt:lpwstr/>
      </vt:variant>
      <vt:variant>
        <vt:lpwstr>_Toc83056204</vt:lpwstr>
      </vt:variant>
      <vt:variant>
        <vt:i4>1048638</vt:i4>
      </vt:variant>
      <vt:variant>
        <vt:i4>230</vt:i4>
      </vt:variant>
      <vt:variant>
        <vt:i4>0</vt:i4>
      </vt:variant>
      <vt:variant>
        <vt:i4>5</vt:i4>
      </vt:variant>
      <vt:variant>
        <vt:lpwstr/>
      </vt:variant>
      <vt:variant>
        <vt:lpwstr>_Toc83056203</vt:lpwstr>
      </vt:variant>
      <vt:variant>
        <vt:i4>1114174</vt:i4>
      </vt:variant>
      <vt:variant>
        <vt:i4>224</vt:i4>
      </vt:variant>
      <vt:variant>
        <vt:i4>0</vt:i4>
      </vt:variant>
      <vt:variant>
        <vt:i4>5</vt:i4>
      </vt:variant>
      <vt:variant>
        <vt:lpwstr/>
      </vt:variant>
      <vt:variant>
        <vt:lpwstr>_Toc83056202</vt:lpwstr>
      </vt:variant>
      <vt:variant>
        <vt:i4>262193</vt:i4>
      </vt:variant>
      <vt:variant>
        <vt:i4>215</vt:i4>
      </vt:variant>
      <vt:variant>
        <vt:i4>0</vt:i4>
      </vt:variant>
      <vt:variant>
        <vt:i4>5</vt:i4>
      </vt:variant>
      <vt:variant>
        <vt:lpwstr>https://d.docs.live.net/19bb8befa02ff76a/Dokumente/BoU Dokumentation.docx</vt:lpwstr>
      </vt:variant>
      <vt:variant>
        <vt:lpwstr>_Toc83058521</vt:lpwstr>
      </vt:variant>
      <vt:variant>
        <vt:i4>327729</vt:i4>
      </vt:variant>
      <vt:variant>
        <vt:i4>209</vt:i4>
      </vt:variant>
      <vt:variant>
        <vt:i4>0</vt:i4>
      </vt:variant>
      <vt:variant>
        <vt:i4>5</vt:i4>
      </vt:variant>
      <vt:variant>
        <vt:lpwstr>https://d.docs.live.net/19bb8befa02ff76a/Dokumente/BoU Dokumentation.docx</vt:lpwstr>
      </vt:variant>
      <vt:variant>
        <vt:lpwstr>_Toc83058520</vt:lpwstr>
      </vt:variant>
      <vt:variant>
        <vt:i4>786482</vt:i4>
      </vt:variant>
      <vt:variant>
        <vt:i4>203</vt:i4>
      </vt:variant>
      <vt:variant>
        <vt:i4>0</vt:i4>
      </vt:variant>
      <vt:variant>
        <vt:i4>5</vt:i4>
      </vt:variant>
      <vt:variant>
        <vt:lpwstr>https://d.docs.live.net/19bb8befa02ff76a/Dokumente/BoU Dokumentation.docx</vt:lpwstr>
      </vt:variant>
      <vt:variant>
        <vt:lpwstr>_Toc83058519</vt:lpwstr>
      </vt:variant>
      <vt:variant>
        <vt:i4>852018</vt:i4>
      </vt:variant>
      <vt:variant>
        <vt:i4>197</vt:i4>
      </vt:variant>
      <vt:variant>
        <vt:i4>0</vt:i4>
      </vt:variant>
      <vt:variant>
        <vt:i4>5</vt:i4>
      </vt:variant>
      <vt:variant>
        <vt:lpwstr>https://d.docs.live.net/19bb8befa02ff76a/Dokumente/BoU Dokumentation.docx</vt:lpwstr>
      </vt:variant>
      <vt:variant>
        <vt:lpwstr>_Toc83058518</vt:lpwstr>
      </vt:variant>
      <vt:variant>
        <vt:i4>131122</vt:i4>
      </vt:variant>
      <vt:variant>
        <vt:i4>191</vt:i4>
      </vt:variant>
      <vt:variant>
        <vt:i4>0</vt:i4>
      </vt:variant>
      <vt:variant>
        <vt:i4>5</vt:i4>
      </vt:variant>
      <vt:variant>
        <vt:lpwstr>https://d.docs.live.net/19bb8befa02ff76a/Dokumente/BoU Dokumentation.docx</vt:lpwstr>
      </vt:variant>
      <vt:variant>
        <vt:lpwstr>_Toc83058517</vt:lpwstr>
      </vt:variant>
      <vt:variant>
        <vt:i4>196658</vt:i4>
      </vt:variant>
      <vt:variant>
        <vt:i4>185</vt:i4>
      </vt:variant>
      <vt:variant>
        <vt:i4>0</vt:i4>
      </vt:variant>
      <vt:variant>
        <vt:i4>5</vt:i4>
      </vt:variant>
      <vt:variant>
        <vt:lpwstr>https://d.docs.live.net/19bb8befa02ff76a/Dokumente/BoU Dokumentation.docx</vt:lpwstr>
      </vt:variant>
      <vt:variant>
        <vt:lpwstr>_Toc83058516</vt:lpwstr>
      </vt:variant>
      <vt:variant>
        <vt:i4>50</vt:i4>
      </vt:variant>
      <vt:variant>
        <vt:i4>179</vt:i4>
      </vt:variant>
      <vt:variant>
        <vt:i4>0</vt:i4>
      </vt:variant>
      <vt:variant>
        <vt:i4>5</vt:i4>
      </vt:variant>
      <vt:variant>
        <vt:lpwstr>https://d.docs.live.net/19bb8befa02ff76a/Dokumente/BoU Dokumentation.docx</vt:lpwstr>
      </vt:variant>
      <vt:variant>
        <vt:lpwstr>_Toc83058515</vt:lpwstr>
      </vt:variant>
      <vt:variant>
        <vt:i4>65586</vt:i4>
      </vt:variant>
      <vt:variant>
        <vt:i4>173</vt:i4>
      </vt:variant>
      <vt:variant>
        <vt:i4>0</vt:i4>
      </vt:variant>
      <vt:variant>
        <vt:i4>5</vt:i4>
      </vt:variant>
      <vt:variant>
        <vt:lpwstr>https://d.docs.live.net/19bb8befa02ff76a/Dokumente/BoU Dokumentation.docx</vt:lpwstr>
      </vt:variant>
      <vt:variant>
        <vt:lpwstr>_Toc83058514</vt:lpwstr>
      </vt:variant>
      <vt:variant>
        <vt:i4>1507377</vt:i4>
      </vt:variant>
      <vt:variant>
        <vt:i4>167</vt:i4>
      </vt:variant>
      <vt:variant>
        <vt:i4>0</vt:i4>
      </vt:variant>
      <vt:variant>
        <vt:i4>5</vt:i4>
      </vt:variant>
      <vt:variant>
        <vt:lpwstr/>
      </vt:variant>
      <vt:variant>
        <vt:lpwstr>_Toc83058513</vt:lpwstr>
      </vt:variant>
      <vt:variant>
        <vt:i4>1441841</vt:i4>
      </vt:variant>
      <vt:variant>
        <vt:i4>161</vt:i4>
      </vt:variant>
      <vt:variant>
        <vt:i4>0</vt:i4>
      </vt:variant>
      <vt:variant>
        <vt:i4>5</vt:i4>
      </vt:variant>
      <vt:variant>
        <vt:lpwstr/>
      </vt:variant>
      <vt:variant>
        <vt:lpwstr>_Toc83058512</vt:lpwstr>
      </vt:variant>
      <vt:variant>
        <vt:i4>1900599</vt:i4>
      </vt:variant>
      <vt:variant>
        <vt:i4>152</vt:i4>
      </vt:variant>
      <vt:variant>
        <vt:i4>0</vt:i4>
      </vt:variant>
      <vt:variant>
        <vt:i4>5</vt:i4>
      </vt:variant>
      <vt:variant>
        <vt:lpwstr/>
      </vt:variant>
      <vt:variant>
        <vt:lpwstr>_Toc83058579</vt:lpwstr>
      </vt:variant>
      <vt:variant>
        <vt:i4>1835063</vt:i4>
      </vt:variant>
      <vt:variant>
        <vt:i4>146</vt:i4>
      </vt:variant>
      <vt:variant>
        <vt:i4>0</vt:i4>
      </vt:variant>
      <vt:variant>
        <vt:i4>5</vt:i4>
      </vt:variant>
      <vt:variant>
        <vt:lpwstr/>
      </vt:variant>
      <vt:variant>
        <vt:lpwstr>_Toc83058578</vt:lpwstr>
      </vt:variant>
      <vt:variant>
        <vt:i4>1245239</vt:i4>
      </vt:variant>
      <vt:variant>
        <vt:i4>140</vt:i4>
      </vt:variant>
      <vt:variant>
        <vt:i4>0</vt:i4>
      </vt:variant>
      <vt:variant>
        <vt:i4>5</vt:i4>
      </vt:variant>
      <vt:variant>
        <vt:lpwstr/>
      </vt:variant>
      <vt:variant>
        <vt:lpwstr>_Toc83058577</vt:lpwstr>
      </vt:variant>
      <vt:variant>
        <vt:i4>1179703</vt:i4>
      </vt:variant>
      <vt:variant>
        <vt:i4>134</vt:i4>
      </vt:variant>
      <vt:variant>
        <vt:i4>0</vt:i4>
      </vt:variant>
      <vt:variant>
        <vt:i4>5</vt:i4>
      </vt:variant>
      <vt:variant>
        <vt:lpwstr/>
      </vt:variant>
      <vt:variant>
        <vt:lpwstr>_Toc83058576</vt:lpwstr>
      </vt:variant>
      <vt:variant>
        <vt:i4>1114167</vt:i4>
      </vt:variant>
      <vt:variant>
        <vt:i4>128</vt:i4>
      </vt:variant>
      <vt:variant>
        <vt:i4>0</vt:i4>
      </vt:variant>
      <vt:variant>
        <vt:i4>5</vt:i4>
      </vt:variant>
      <vt:variant>
        <vt:lpwstr/>
      </vt:variant>
      <vt:variant>
        <vt:lpwstr>_Toc83058575</vt:lpwstr>
      </vt:variant>
      <vt:variant>
        <vt:i4>1048631</vt:i4>
      </vt:variant>
      <vt:variant>
        <vt:i4>122</vt:i4>
      </vt:variant>
      <vt:variant>
        <vt:i4>0</vt:i4>
      </vt:variant>
      <vt:variant>
        <vt:i4>5</vt:i4>
      </vt:variant>
      <vt:variant>
        <vt:lpwstr/>
      </vt:variant>
      <vt:variant>
        <vt:lpwstr>_Toc83058574</vt:lpwstr>
      </vt:variant>
      <vt:variant>
        <vt:i4>1507383</vt:i4>
      </vt:variant>
      <vt:variant>
        <vt:i4>116</vt:i4>
      </vt:variant>
      <vt:variant>
        <vt:i4>0</vt:i4>
      </vt:variant>
      <vt:variant>
        <vt:i4>5</vt:i4>
      </vt:variant>
      <vt:variant>
        <vt:lpwstr/>
      </vt:variant>
      <vt:variant>
        <vt:lpwstr>_Toc83058573</vt:lpwstr>
      </vt:variant>
      <vt:variant>
        <vt:i4>1441847</vt:i4>
      </vt:variant>
      <vt:variant>
        <vt:i4>110</vt:i4>
      </vt:variant>
      <vt:variant>
        <vt:i4>0</vt:i4>
      </vt:variant>
      <vt:variant>
        <vt:i4>5</vt:i4>
      </vt:variant>
      <vt:variant>
        <vt:lpwstr/>
      </vt:variant>
      <vt:variant>
        <vt:lpwstr>_Toc83058572</vt:lpwstr>
      </vt:variant>
      <vt:variant>
        <vt:i4>1376311</vt:i4>
      </vt:variant>
      <vt:variant>
        <vt:i4>104</vt:i4>
      </vt:variant>
      <vt:variant>
        <vt:i4>0</vt:i4>
      </vt:variant>
      <vt:variant>
        <vt:i4>5</vt:i4>
      </vt:variant>
      <vt:variant>
        <vt:lpwstr/>
      </vt:variant>
      <vt:variant>
        <vt:lpwstr>_Toc83058571</vt:lpwstr>
      </vt:variant>
      <vt:variant>
        <vt:i4>1310775</vt:i4>
      </vt:variant>
      <vt:variant>
        <vt:i4>98</vt:i4>
      </vt:variant>
      <vt:variant>
        <vt:i4>0</vt:i4>
      </vt:variant>
      <vt:variant>
        <vt:i4>5</vt:i4>
      </vt:variant>
      <vt:variant>
        <vt:lpwstr/>
      </vt:variant>
      <vt:variant>
        <vt:lpwstr>_Toc83058570</vt:lpwstr>
      </vt:variant>
      <vt:variant>
        <vt:i4>1900598</vt:i4>
      </vt:variant>
      <vt:variant>
        <vt:i4>92</vt:i4>
      </vt:variant>
      <vt:variant>
        <vt:i4>0</vt:i4>
      </vt:variant>
      <vt:variant>
        <vt:i4>5</vt:i4>
      </vt:variant>
      <vt:variant>
        <vt:lpwstr/>
      </vt:variant>
      <vt:variant>
        <vt:lpwstr>_Toc83058569</vt:lpwstr>
      </vt:variant>
      <vt:variant>
        <vt:i4>1835062</vt:i4>
      </vt:variant>
      <vt:variant>
        <vt:i4>86</vt:i4>
      </vt:variant>
      <vt:variant>
        <vt:i4>0</vt:i4>
      </vt:variant>
      <vt:variant>
        <vt:i4>5</vt:i4>
      </vt:variant>
      <vt:variant>
        <vt:lpwstr/>
      </vt:variant>
      <vt:variant>
        <vt:lpwstr>_Toc83058568</vt:lpwstr>
      </vt:variant>
      <vt:variant>
        <vt:i4>1245238</vt:i4>
      </vt:variant>
      <vt:variant>
        <vt:i4>80</vt:i4>
      </vt:variant>
      <vt:variant>
        <vt:i4>0</vt:i4>
      </vt:variant>
      <vt:variant>
        <vt:i4>5</vt:i4>
      </vt:variant>
      <vt:variant>
        <vt:lpwstr/>
      </vt:variant>
      <vt:variant>
        <vt:lpwstr>_Toc83058567</vt:lpwstr>
      </vt:variant>
      <vt:variant>
        <vt:i4>1179702</vt:i4>
      </vt:variant>
      <vt:variant>
        <vt:i4>74</vt:i4>
      </vt:variant>
      <vt:variant>
        <vt:i4>0</vt:i4>
      </vt:variant>
      <vt:variant>
        <vt:i4>5</vt:i4>
      </vt:variant>
      <vt:variant>
        <vt:lpwstr/>
      </vt:variant>
      <vt:variant>
        <vt:lpwstr>_Toc83058566</vt:lpwstr>
      </vt:variant>
      <vt:variant>
        <vt:i4>1114166</vt:i4>
      </vt:variant>
      <vt:variant>
        <vt:i4>68</vt:i4>
      </vt:variant>
      <vt:variant>
        <vt:i4>0</vt:i4>
      </vt:variant>
      <vt:variant>
        <vt:i4>5</vt:i4>
      </vt:variant>
      <vt:variant>
        <vt:lpwstr/>
      </vt:variant>
      <vt:variant>
        <vt:lpwstr>_Toc83058565</vt:lpwstr>
      </vt:variant>
      <vt:variant>
        <vt:i4>1048630</vt:i4>
      </vt:variant>
      <vt:variant>
        <vt:i4>62</vt:i4>
      </vt:variant>
      <vt:variant>
        <vt:i4>0</vt:i4>
      </vt:variant>
      <vt:variant>
        <vt:i4>5</vt:i4>
      </vt:variant>
      <vt:variant>
        <vt:lpwstr/>
      </vt:variant>
      <vt:variant>
        <vt:lpwstr>_Toc83058564</vt:lpwstr>
      </vt:variant>
      <vt:variant>
        <vt:i4>1507382</vt:i4>
      </vt:variant>
      <vt:variant>
        <vt:i4>56</vt:i4>
      </vt:variant>
      <vt:variant>
        <vt:i4>0</vt:i4>
      </vt:variant>
      <vt:variant>
        <vt:i4>5</vt:i4>
      </vt:variant>
      <vt:variant>
        <vt:lpwstr/>
      </vt:variant>
      <vt:variant>
        <vt:lpwstr>_Toc83058563</vt:lpwstr>
      </vt:variant>
      <vt:variant>
        <vt:i4>1441846</vt:i4>
      </vt:variant>
      <vt:variant>
        <vt:i4>50</vt:i4>
      </vt:variant>
      <vt:variant>
        <vt:i4>0</vt:i4>
      </vt:variant>
      <vt:variant>
        <vt:i4>5</vt:i4>
      </vt:variant>
      <vt:variant>
        <vt:lpwstr/>
      </vt:variant>
      <vt:variant>
        <vt:lpwstr>_Toc83058562</vt:lpwstr>
      </vt:variant>
      <vt:variant>
        <vt:i4>1376310</vt:i4>
      </vt:variant>
      <vt:variant>
        <vt:i4>44</vt:i4>
      </vt:variant>
      <vt:variant>
        <vt:i4>0</vt:i4>
      </vt:variant>
      <vt:variant>
        <vt:i4>5</vt:i4>
      </vt:variant>
      <vt:variant>
        <vt:lpwstr/>
      </vt:variant>
      <vt:variant>
        <vt:lpwstr>_Toc83058561</vt:lpwstr>
      </vt:variant>
      <vt:variant>
        <vt:i4>1310774</vt:i4>
      </vt:variant>
      <vt:variant>
        <vt:i4>38</vt:i4>
      </vt:variant>
      <vt:variant>
        <vt:i4>0</vt:i4>
      </vt:variant>
      <vt:variant>
        <vt:i4>5</vt:i4>
      </vt:variant>
      <vt:variant>
        <vt:lpwstr/>
      </vt:variant>
      <vt:variant>
        <vt:lpwstr>_Toc83058560</vt:lpwstr>
      </vt:variant>
      <vt:variant>
        <vt:i4>1835061</vt:i4>
      </vt:variant>
      <vt:variant>
        <vt:i4>32</vt:i4>
      </vt:variant>
      <vt:variant>
        <vt:i4>0</vt:i4>
      </vt:variant>
      <vt:variant>
        <vt:i4>5</vt:i4>
      </vt:variant>
      <vt:variant>
        <vt:lpwstr/>
      </vt:variant>
      <vt:variant>
        <vt:lpwstr>_Toc83058558</vt:lpwstr>
      </vt:variant>
      <vt:variant>
        <vt:i4>1245237</vt:i4>
      </vt:variant>
      <vt:variant>
        <vt:i4>26</vt:i4>
      </vt:variant>
      <vt:variant>
        <vt:i4>0</vt:i4>
      </vt:variant>
      <vt:variant>
        <vt:i4>5</vt:i4>
      </vt:variant>
      <vt:variant>
        <vt:lpwstr/>
      </vt:variant>
      <vt:variant>
        <vt:lpwstr>_Toc83058557</vt:lpwstr>
      </vt:variant>
      <vt:variant>
        <vt:i4>1179701</vt:i4>
      </vt:variant>
      <vt:variant>
        <vt:i4>20</vt:i4>
      </vt:variant>
      <vt:variant>
        <vt:i4>0</vt:i4>
      </vt:variant>
      <vt:variant>
        <vt:i4>5</vt:i4>
      </vt:variant>
      <vt:variant>
        <vt:lpwstr/>
      </vt:variant>
      <vt:variant>
        <vt:lpwstr>_Toc83058556</vt:lpwstr>
      </vt:variant>
      <vt:variant>
        <vt:i4>1114165</vt:i4>
      </vt:variant>
      <vt:variant>
        <vt:i4>14</vt:i4>
      </vt:variant>
      <vt:variant>
        <vt:i4>0</vt:i4>
      </vt:variant>
      <vt:variant>
        <vt:i4>5</vt:i4>
      </vt:variant>
      <vt:variant>
        <vt:lpwstr/>
      </vt:variant>
      <vt:variant>
        <vt:lpwstr>_Toc83058555</vt:lpwstr>
      </vt:variant>
      <vt:variant>
        <vt:i4>1048629</vt:i4>
      </vt:variant>
      <vt:variant>
        <vt:i4>8</vt:i4>
      </vt:variant>
      <vt:variant>
        <vt:i4>0</vt:i4>
      </vt:variant>
      <vt:variant>
        <vt:i4>5</vt:i4>
      </vt:variant>
      <vt:variant>
        <vt:lpwstr/>
      </vt:variant>
      <vt:variant>
        <vt:lpwstr>_Toc83058554</vt:lpwstr>
      </vt:variant>
      <vt:variant>
        <vt:i4>7864384</vt:i4>
      </vt:variant>
      <vt:variant>
        <vt:i4>3</vt:i4>
      </vt:variant>
      <vt:variant>
        <vt:i4>0</vt:i4>
      </vt:variant>
      <vt:variant>
        <vt:i4>5</vt:i4>
      </vt:variant>
      <vt:variant>
        <vt:lpwstr>mailto:daniel.graf@hs-osnabrueck.de</vt:lpwstr>
      </vt:variant>
      <vt:variant>
        <vt:lpwstr/>
      </vt:variant>
      <vt:variant>
        <vt:i4>5963877</vt:i4>
      </vt:variant>
      <vt:variant>
        <vt:i4>0</vt:i4>
      </vt:variant>
      <vt:variant>
        <vt:i4>0</vt:i4>
      </vt:variant>
      <vt:variant>
        <vt:i4>5</vt:i4>
      </vt:variant>
      <vt:variant>
        <vt:lpwstr>mailto:jakob.eckholt@hs-osnabrueck.de</vt:lpwstr>
      </vt:variant>
      <vt:variant>
        <vt:lpwstr/>
      </vt:variant>
      <vt:variant>
        <vt:i4>6357034</vt:i4>
      </vt:variant>
      <vt:variant>
        <vt:i4>15</vt:i4>
      </vt:variant>
      <vt:variant>
        <vt:i4>0</vt:i4>
      </vt:variant>
      <vt:variant>
        <vt:i4>5</vt:i4>
      </vt:variant>
      <vt:variant>
        <vt:lpwstr>https://www.usability.de/usability-user-experience/glossar/concurrent-think-aloud.html</vt:lpwstr>
      </vt:variant>
      <vt:variant>
        <vt:lpwstr/>
      </vt:variant>
      <vt:variant>
        <vt:i4>3080226</vt:i4>
      </vt:variant>
      <vt:variant>
        <vt:i4>12</vt:i4>
      </vt:variant>
      <vt:variant>
        <vt:i4>0</vt:i4>
      </vt:variant>
      <vt:variant>
        <vt:i4>5</vt:i4>
      </vt:variant>
      <vt:variant>
        <vt:lpwstr>https://www.nngroup.com/articles/usability-testing-101/</vt:lpwstr>
      </vt:variant>
      <vt:variant>
        <vt:lpwstr/>
      </vt:variant>
      <vt:variant>
        <vt:i4>4980745</vt:i4>
      </vt:variant>
      <vt:variant>
        <vt:i4>9</vt:i4>
      </vt:variant>
      <vt:variant>
        <vt:i4>0</vt:i4>
      </vt:variant>
      <vt:variant>
        <vt:i4>5</vt:i4>
      </vt:variant>
      <vt:variant>
        <vt:lpwstr>https://www.macmillandictionaryblog.com/wp-content/uploads/2018/03/suburb-810x353.jpg</vt:lpwstr>
      </vt:variant>
      <vt:variant>
        <vt:lpwstr/>
      </vt:variant>
      <vt:variant>
        <vt:i4>3997798</vt:i4>
      </vt:variant>
      <vt:variant>
        <vt:i4>6</vt:i4>
      </vt:variant>
      <vt:variant>
        <vt:i4>0</vt:i4>
      </vt:variant>
      <vt:variant>
        <vt:i4>5</vt:i4>
      </vt:variant>
      <vt:variant>
        <vt:lpwstr>https://mozilla.design/firefox/</vt:lpwstr>
      </vt:variant>
      <vt:variant>
        <vt:lpwstr/>
      </vt:variant>
      <vt:variant>
        <vt:i4>5963797</vt:i4>
      </vt:variant>
      <vt:variant>
        <vt:i4>3</vt:i4>
      </vt:variant>
      <vt:variant>
        <vt:i4>0</vt:i4>
      </vt:variant>
      <vt:variant>
        <vt:i4>5</vt:i4>
      </vt:variant>
      <vt:variant>
        <vt:lpwstr>https://99designs.de/blog/unternehmertum/farben-bedeutung-design/</vt:lpwstr>
      </vt:variant>
      <vt:variant>
        <vt:lpwstr/>
      </vt:variant>
      <vt:variant>
        <vt:i4>1114119</vt:i4>
      </vt:variant>
      <vt:variant>
        <vt:i4>0</vt:i4>
      </vt:variant>
      <vt:variant>
        <vt:i4>0</vt:i4>
      </vt:variant>
      <vt:variant>
        <vt:i4>5</vt:i4>
      </vt:variant>
      <vt:variant>
        <vt:lpwstr>https://balsamiq.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
  <cp:keywords/>
  <cp:lastModifiedBy/>
  <cp:revision>1</cp:revision>
  <dcterms:created xsi:type="dcterms:W3CDTF">2022-02-16T15:45:00Z</dcterms:created>
  <dcterms:modified xsi:type="dcterms:W3CDTF">2022-02-16T20: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8rgz37igckfjfrttxl732iygtlifida5o6t2bijube; ProjectName=Graphical User Interface Entwicklung I</vt:lpwstr>
  </property>
  <property fmtid="{D5CDD505-2E9C-101B-9397-08002B2CF9AE}" pid="3" name="CitaviDocumentProperty_7">
    <vt:lpwstr>Graphical User Interface Entwicklung I</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CitaviDocumentProperty_24">
    <vt:lpwstr>False</vt:lpwstr>
  </property>
  <property fmtid="{D5CDD505-2E9C-101B-9397-08002B2CF9AE}" pid="12" name="CitaviDocumentProperty_9">
    <vt:lpwstr>False</vt:lpwstr>
  </property>
  <property fmtid="{D5CDD505-2E9C-101B-9397-08002B2CF9AE}" pid="13" name="CitaviDocumentProperty_0">
    <vt:lpwstr>8a945ea9-7666-4b10-bcef-1b534dff4ef4</vt:lpwstr>
  </property>
  <property fmtid="{D5CDD505-2E9C-101B-9397-08002B2CF9AE}" pid="14" name="CitaviDocumentProperty_1">
    <vt:lpwstr>6.10.0.0</vt:lpwstr>
  </property>
  <property fmtid="{D5CDD505-2E9C-101B-9397-08002B2CF9AE}" pid="15" name="CitaviDocumentProperty_6">
    <vt:lpwstr>True</vt:lpwstr>
  </property>
</Properties>
</file>